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24A3" w:rsidRPr="009B302C" w:rsidRDefault="006305D7" w:rsidP="000D4326">
      <w:pPr>
        <w:pStyle w:val="NormalWeb"/>
        <w:spacing w:before="0" w:beforeAutospacing="0" w:after="0"/>
        <w:jc w:val="left"/>
        <w:outlineLvl w:val="0"/>
        <w:rPr>
          <w:color w:val="auto"/>
        </w:rPr>
      </w:pPr>
      <w:r w:rsidRPr="009B302C">
        <w:rPr>
          <w:b/>
          <w:bCs/>
          <w:color w:val="auto"/>
        </w:rPr>
        <w:t>TITLE:</w:t>
      </w:r>
      <w:r w:rsidRPr="009B302C">
        <w:rPr>
          <w:color w:val="auto"/>
        </w:rPr>
        <w:t xml:space="preserve"> </w:t>
      </w:r>
    </w:p>
    <w:p w:rsidR="006305D7" w:rsidRPr="009B302C" w:rsidRDefault="002B4EB6" w:rsidP="000D4326">
      <w:pPr>
        <w:pStyle w:val="NormalWeb"/>
        <w:spacing w:before="0" w:beforeAutospacing="0" w:after="0"/>
        <w:jc w:val="left"/>
        <w:outlineLvl w:val="0"/>
        <w:rPr>
          <w:color w:val="auto"/>
        </w:rPr>
      </w:pPr>
      <w:r w:rsidRPr="009B302C">
        <w:rPr>
          <w:color w:val="auto"/>
        </w:rPr>
        <w:t>Hemi-laryngeal setup for studying vocal fold vibration in three dimensions</w:t>
      </w:r>
      <w:r w:rsidR="005D62D2" w:rsidRPr="009B302C">
        <w:rPr>
          <w:color w:val="auto"/>
        </w:rPr>
        <w:t xml:space="preserve"> </w:t>
      </w:r>
    </w:p>
    <w:p w:rsidR="006305D7" w:rsidRPr="009B302C" w:rsidRDefault="006305D7" w:rsidP="000D4326">
      <w:pPr>
        <w:spacing w:after="0"/>
        <w:jc w:val="left"/>
        <w:rPr>
          <w:b/>
          <w:bCs/>
          <w:color w:val="auto"/>
        </w:rPr>
      </w:pPr>
    </w:p>
    <w:p w:rsidR="00923DD7" w:rsidRPr="009B302C" w:rsidRDefault="006305D7" w:rsidP="000D4326">
      <w:pPr>
        <w:spacing w:after="0"/>
        <w:jc w:val="left"/>
        <w:rPr>
          <w:bCs/>
          <w:i/>
          <w:color w:val="auto"/>
        </w:rPr>
      </w:pPr>
      <w:r w:rsidRPr="009B302C">
        <w:rPr>
          <w:b/>
          <w:bCs/>
          <w:color w:val="auto"/>
        </w:rPr>
        <w:t>AUTHORS:</w:t>
      </w:r>
    </w:p>
    <w:p w:rsidR="007224A3" w:rsidRPr="009B302C" w:rsidRDefault="00173D67" w:rsidP="000D4326">
      <w:pPr>
        <w:spacing w:after="0"/>
        <w:jc w:val="left"/>
        <w:rPr>
          <w:bCs/>
          <w:color w:val="auto"/>
        </w:rPr>
      </w:pPr>
      <w:r w:rsidRPr="009B302C">
        <w:rPr>
          <w:bCs/>
          <w:color w:val="auto"/>
        </w:rPr>
        <w:t>*</w:t>
      </w:r>
      <w:r w:rsidR="00FE3862" w:rsidRPr="009B302C">
        <w:rPr>
          <w:bCs/>
          <w:color w:val="auto"/>
          <w:vertAlign w:val="superscript"/>
        </w:rPr>
        <w:t>§</w:t>
      </w:r>
      <w:r w:rsidR="00C35A39" w:rsidRPr="009B302C">
        <w:rPr>
          <w:bCs/>
          <w:color w:val="auto"/>
        </w:rPr>
        <w:t xml:space="preserve"> </w:t>
      </w:r>
      <w:r w:rsidR="00C35A39" w:rsidRPr="009B302C">
        <w:rPr>
          <w:b/>
          <w:bCs/>
          <w:color w:val="auto"/>
        </w:rPr>
        <w:t>Herbst</w:t>
      </w:r>
      <w:r w:rsidR="00C35A39" w:rsidRPr="009B302C">
        <w:rPr>
          <w:bCs/>
          <w:color w:val="auto"/>
        </w:rPr>
        <w:t>, C</w:t>
      </w:r>
      <w:r w:rsidR="00DB5528" w:rsidRPr="009B302C">
        <w:rPr>
          <w:bCs/>
          <w:color w:val="auto"/>
        </w:rPr>
        <w:t xml:space="preserve">hristian </w:t>
      </w:r>
      <w:r w:rsidR="00C35A39" w:rsidRPr="009B302C">
        <w:rPr>
          <w:bCs/>
          <w:color w:val="auto"/>
        </w:rPr>
        <w:t>T.</w:t>
      </w:r>
    </w:p>
    <w:p w:rsidR="00A17376" w:rsidRPr="009B302C" w:rsidRDefault="00A17376" w:rsidP="000D4326">
      <w:pPr>
        <w:spacing w:after="0"/>
        <w:jc w:val="left"/>
        <w:rPr>
          <w:bCs/>
          <w:color w:val="auto"/>
        </w:rPr>
      </w:pPr>
      <w:r w:rsidRPr="009B302C">
        <w:rPr>
          <w:bCs/>
          <w:color w:val="auto"/>
        </w:rPr>
        <w:t>herbst@ccrma.stanford.edu</w:t>
      </w:r>
    </w:p>
    <w:p w:rsidR="007224A3" w:rsidRPr="009B302C" w:rsidRDefault="007224A3" w:rsidP="000D4326">
      <w:pPr>
        <w:spacing w:after="0"/>
        <w:jc w:val="left"/>
        <w:rPr>
          <w:bCs/>
          <w:color w:val="auto"/>
        </w:rPr>
      </w:pPr>
    </w:p>
    <w:p w:rsidR="007224A3" w:rsidRPr="009B302C" w:rsidRDefault="00C35A39" w:rsidP="000D4326">
      <w:pPr>
        <w:spacing w:after="0"/>
        <w:jc w:val="left"/>
        <w:rPr>
          <w:bCs/>
          <w:color w:val="auto"/>
        </w:rPr>
      </w:pPr>
      <w:r w:rsidRPr="009B302C">
        <w:rPr>
          <w:bCs/>
          <w:color w:val="auto"/>
        </w:rPr>
        <w:t>*</w:t>
      </w:r>
      <w:r w:rsidR="00173D67" w:rsidRPr="009B302C">
        <w:rPr>
          <w:b/>
          <w:bCs/>
          <w:color w:val="auto"/>
        </w:rPr>
        <w:t>Hampala</w:t>
      </w:r>
      <w:r w:rsidR="00173D67" w:rsidRPr="009B302C">
        <w:rPr>
          <w:bCs/>
          <w:color w:val="auto"/>
        </w:rPr>
        <w:t>, V</w:t>
      </w:r>
      <w:r w:rsidR="00516328" w:rsidRPr="009B302C">
        <w:rPr>
          <w:bCs/>
          <w:color w:val="auto"/>
        </w:rPr>
        <w:t>í</w:t>
      </w:r>
      <w:r w:rsidR="00DB5528" w:rsidRPr="009B302C">
        <w:rPr>
          <w:bCs/>
          <w:color w:val="auto"/>
        </w:rPr>
        <w:t>t</w:t>
      </w:r>
    </w:p>
    <w:p w:rsidR="007224A3" w:rsidRPr="009B302C" w:rsidRDefault="006C2B79" w:rsidP="000D4326">
      <w:pPr>
        <w:spacing w:after="0"/>
        <w:jc w:val="left"/>
        <w:rPr>
          <w:bCs/>
          <w:color w:val="auto"/>
        </w:rPr>
      </w:pPr>
      <w:hyperlink r:id="rId8" w:history="1">
        <w:r w:rsidR="00A17376" w:rsidRPr="009B302C">
          <w:rPr>
            <w:rStyle w:val="Hyperlink"/>
            <w:bCs/>
            <w:color w:val="auto"/>
          </w:rPr>
          <w:t>vit.hampala@gmail.com</w:t>
        </w:r>
      </w:hyperlink>
    </w:p>
    <w:p w:rsidR="00A17376" w:rsidRPr="009B302C" w:rsidRDefault="00A17376" w:rsidP="000D4326">
      <w:pPr>
        <w:spacing w:after="0"/>
        <w:jc w:val="left"/>
        <w:rPr>
          <w:bCs/>
          <w:color w:val="auto"/>
        </w:rPr>
      </w:pPr>
    </w:p>
    <w:p w:rsidR="007224A3" w:rsidRPr="009B302C" w:rsidRDefault="00173D67" w:rsidP="000D4326">
      <w:pPr>
        <w:spacing w:after="0"/>
        <w:jc w:val="left"/>
        <w:rPr>
          <w:bCs/>
          <w:color w:val="auto"/>
        </w:rPr>
      </w:pPr>
      <w:r w:rsidRPr="009B302C">
        <w:rPr>
          <w:bCs/>
          <w:color w:val="auto"/>
        </w:rPr>
        <w:t xml:space="preserve"> </w:t>
      </w:r>
      <w:r w:rsidR="00F55529" w:rsidRPr="009B302C">
        <w:rPr>
          <w:bCs/>
          <w:color w:val="auto"/>
          <w:vertAlign w:val="superscript"/>
        </w:rPr>
        <w:t>§</w:t>
      </w:r>
      <w:r w:rsidR="00F55529" w:rsidRPr="009B302C">
        <w:rPr>
          <w:b/>
          <w:bCs/>
          <w:color w:val="auto"/>
        </w:rPr>
        <w:t>Garcia</w:t>
      </w:r>
      <w:r w:rsidR="00F55529" w:rsidRPr="009B302C">
        <w:rPr>
          <w:bCs/>
          <w:color w:val="auto"/>
        </w:rPr>
        <w:t>, Maxime</w:t>
      </w:r>
    </w:p>
    <w:p w:rsidR="007224A3" w:rsidRPr="009B302C" w:rsidRDefault="006C2B79" w:rsidP="000D4326">
      <w:pPr>
        <w:spacing w:after="0"/>
        <w:jc w:val="left"/>
        <w:rPr>
          <w:bCs/>
          <w:color w:val="auto"/>
        </w:rPr>
      </w:pPr>
      <w:hyperlink r:id="rId9" w:history="1">
        <w:r w:rsidR="00A17376" w:rsidRPr="009B302C">
          <w:rPr>
            <w:rStyle w:val="Hyperlink"/>
            <w:bCs/>
            <w:color w:val="auto"/>
          </w:rPr>
          <w:t>maxime.garcia@ymail.com</w:t>
        </w:r>
      </w:hyperlink>
    </w:p>
    <w:p w:rsidR="00A17376" w:rsidRPr="009B302C" w:rsidRDefault="00A17376" w:rsidP="000D4326">
      <w:pPr>
        <w:spacing w:after="0"/>
        <w:jc w:val="left"/>
        <w:rPr>
          <w:bCs/>
          <w:color w:val="auto"/>
        </w:rPr>
      </w:pPr>
    </w:p>
    <w:p w:rsidR="007224A3" w:rsidRPr="009B302C" w:rsidRDefault="00DA2C3E" w:rsidP="000D4326">
      <w:pPr>
        <w:spacing w:after="0"/>
        <w:jc w:val="left"/>
        <w:rPr>
          <w:bCs/>
          <w:color w:val="auto"/>
        </w:rPr>
      </w:pPr>
      <w:r w:rsidRPr="009B302C">
        <w:rPr>
          <w:bCs/>
          <w:color w:val="auto"/>
          <w:vertAlign w:val="superscript"/>
        </w:rPr>
        <w:t>§</w:t>
      </w:r>
      <w:r w:rsidR="00F55529" w:rsidRPr="009B302C">
        <w:rPr>
          <w:b/>
          <w:bCs/>
          <w:color w:val="auto"/>
        </w:rPr>
        <w:t>Hofer</w:t>
      </w:r>
      <w:r w:rsidR="00F55529" w:rsidRPr="009B302C">
        <w:rPr>
          <w:bCs/>
          <w:color w:val="auto"/>
        </w:rPr>
        <w:t>, Riccardo</w:t>
      </w:r>
    </w:p>
    <w:p w:rsidR="007224A3" w:rsidRPr="009B302C" w:rsidRDefault="006C2B79" w:rsidP="000D4326">
      <w:pPr>
        <w:spacing w:after="0"/>
        <w:jc w:val="left"/>
        <w:rPr>
          <w:bCs/>
          <w:color w:val="auto"/>
        </w:rPr>
      </w:pPr>
      <w:hyperlink r:id="rId10" w:history="1">
        <w:r w:rsidR="00A17376" w:rsidRPr="009B302C">
          <w:rPr>
            <w:rStyle w:val="Hyperlink"/>
            <w:bCs/>
            <w:color w:val="auto"/>
          </w:rPr>
          <w:t>riccardo.hofer@univie.ac.at</w:t>
        </w:r>
      </w:hyperlink>
    </w:p>
    <w:p w:rsidR="00A17376" w:rsidRPr="009B302C" w:rsidRDefault="00A17376" w:rsidP="000D4326">
      <w:pPr>
        <w:spacing w:after="0"/>
        <w:jc w:val="left"/>
        <w:rPr>
          <w:bCs/>
          <w:color w:val="auto"/>
        </w:rPr>
      </w:pPr>
    </w:p>
    <w:p w:rsidR="006305D7" w:rsidRPr="009B302C" w:rsidRDefault="00173D67" w:rsidP="000D4326">
      <w:pPr>
        <w:spacing w:after="0"/>
        <w:jc w:val="left"/>
        <w:rPr>
          <w:bCs/>
          <w:color w:val="auto"/>
        </w:rPr>
      </w:pPr>
      <w:r w:rsidRPr="009B302C">
        <w:rPr>
          <w:bCs/>
          <w:color w:val="auto"/>
        </w:rPr>
        <w:t>*</w:t>
      </w:r>
      <w:r w:rsidRPr="009B302C">
        <w:rPr>
          <w:b/>
          <w:bCs/>
          <w:color w:val="auto"/>
        </w:rPr>
        <w:t>Švec</w:t>
      </w:r>
      <w:r w:rsidRPr="009B302C">
        <w:rPr>
          <w:bCs/>
          <w:color w:val="auto"/>
        </w:rPr>
        <w:t>, J</w:t>
      </w:r>
      <w:r w:rsidR="00DB5528" w:rsidRPr="009B302C">
        <w:rPr>
          <w:bCs/>
          <w:color w:val="auto"/>
        </w:rPr>
        <w:t>an</w:t>
      </w:r>
      <w:r w:rsidRPr="009B302C">
        <w:rPr>
          <w:bCs/>
          <w:color w:val="auto"/>
        </w:rPr>
        <w:t>.</w:t>
      </w:r>
      <w:r w:rsidR="00DB5528" w:rsidRPr="009B302C">
        <w:rPr>
          <w:bCs/>
          <w:color w:val="auto"/>
        </w:rPr>
        <w:t xml:space="preserve"> </w:t>
      </w:r>
      <w:r w:rsidRPr="009B302C">
        <w:rPr>
          <w:bCs/>
          <w:color w:val="auto"/>
        </w:rPr>
        <w:t>G.</w:t>
      </w:r>
    </w:p>
    <w:p w:rsidR="007224A3" w:rsidRPr="009B302C" w:rsidRDefault="00BD1587" w:rsidP="000D4326">
      <w:pPr>
        <w:spacing w:after="0"/>
        <w:jc w:val="left"/>
        <w:rPr>
          <w:bCs/>
          <w:color w:val="auto"/>
        </w:rPr>
      </w:pPr>
      <w:r w:rsidRPr="009B302C">
        <w:t>jan.svec</w:t>
      </w:r>
      <w:r w:rsidR="00516328" w:rsidRPr="009B302C">
        <w:rPr>
          <w:bCs/>
        </w:rPr>
        <w:t>@upol.cz</w:t>
      </w:r>
    </w:p>
    <w:p w:rsidR="00A17376" w:rsidRPr="009B302C" w:rsidRDefault="00A17376" w:rsidP="000D4326">
      <w:pPr>
        <w:spacing w:after="0"/>
        <w:jc w:val="left"/>
        <w:rPr>
          <w:bCs/>
          <w:color w:val="auto"/>
        </w:rPr>
      </w:pPr>
    </w:p>
    <w:p w:rsidR="0061122E" w:rsidRPr="009B302C" w:rsidRDefault="00150E52" w:rsidP="000D4326">
      <w:pPr>
        <w:spacing w:after="0"/>
        <w:jc w:val="left"/>
        <w:rPr>
          <w:bCs/>
          <w:color w:val="auto"/>
        </w:rPr>
      </w:pPr>
      <w:r w:rsidRPr="009B302C">
        <w:rPr>
          <w:bCs/>
          <w:color w:val="auto"/>
        </w:rPr>
        <w:t>*</w:t>
      </w:r>
      <w:r w:rsidR="005D62D2" w:rsidRPr="009B302C">
        <w:rPr>
          <w:bCs/>
          <w:color w:val="auto"/>
        </w:rPr>
        <w:t>Voice Research Lab, Department of Biophysics</w:t>
      </w:r>
      <w:r w:rsidR="00DB5528" w:rsidRPr="009B302C">
        <w:rPr>
          <w:bCs/>
          <w:color w:val="auto"/>
        </w:rPr>
        <w:t xml:space="preserve">, </w:t>
      </w:r>
      <w:r w:rsidR="005D62D2" w:rsidRPr="009B302C">
        <w:rPr>
          <w:bCs/>
          <w:color w:val="auto"/>
        </w:rPr>
        <w:t>Faculty of Science, Palacky University Olomouc</w:t>
      </w:r>
      <w:r w:rsidR="00DB5528" w:rsidRPr="009B302C">
        <w:rPr>
          <w:bCs/>
          <w:color w:val="auto"/>
        </w:rPr>
        <w:t>, Olomouc, the Czech Republic</w:t>
      </w:r>
    </w:p>
    <w:p w:rsidR="007224A3" w:rsidRPr="009B302C" w:rsidRDefault="007224A3" w:rsidP="000D4326">
      <w:pPr>
        <w:spacing w:after="0"/>
        <w:jc w:val="left"/>
        <w:rPr>
          <w:bCs/>
          <w:color w:val="auto"/>
        </w:rPr>
      </w:pPr>
    </w:p>
    <w:p w:rsidR="0061122E" w:rsidRPr="009B302C" w:rsidRDefault="00AD4E11" w:rsidP="000D4326">
      <w:pPr>
        <w:spacing w:after="0"/>
        <w:jc w:val="left"/>
        <w:rPr>
          <w:bCs/>
          <w:color w:val="auto"/>
        </w:rPr>
      </w:pPr>
      <w:r w:rsidRPr="009B302C">
        <w:rPr>
          <w:bCs/>
          <w:color w:val="auto"/>
          <w:vertAlign w:val="superscript"/>
        </w:rPr>
        <w:t>§</w:t>
      </w:r>
      <w:r w:rsidR="0061122E" w:rsidRPr="009B302C">
        <w:rPr>
          <w:color w:val="auto"/>
        </w:rPr>
        <w:t xml:space="preserve"> </w:t>
      </w:r>
      <w:r w:rsidRPr="009B302C">
        <w:rPr>
          <w:bCs/>
          <w:color w:val="auto"/>
        </w:rPr>
        <w:t>Laboratory of Bio-Acoustics, Dept. of Cognitive Biology, University of Vienna, Wien, Austria</w:t>
      </w:r>
    </w:p>
    <w:p w:rsidR="00DB5458" w:rsidRPr="009B302C" w:rsidRDefault="00DB5458" w:rsidP="000D4326">
      <w:pPr>
        <w:pStyle w:val="NormalWeb"/>
        <w:spacing w:before="0" w:beforeAutospacing="0" w:after="0"/>
        <w:jc w:val="left"/>
        <w:rPr>
          <w:b/>
          <w:bCs/>
          <w:color w:val="auto"/>
        </w:rPr>
      </w:pPr>
    </w:p>
    <w:p w:rsidR="00413082" w:rsidRPr="009B302C" w:rsidRDefault="00DC0AB3" w:rsidP="000D4326">
      <w:pPr>
        <w:pStyle w:val="NormalWeb"/>
        <w:spacing w:before="0" w:beforeAutospacing="0" w:after="0"/>
        <w:jc w:val="left"/>
        <w:rPr>
          <w:b/>
          <w:bCs/>
          <w:color w:val="auto"/>
        </w:rPr>
      </w:pPr>
      <w:r w:rsidRPr="009B302C">
        <w:rPr>
          <w:b/>
          <w:bCs/>
          <w:color w:val="auto"/>
        </w:rPr>
        <w:t xml:space="preserve">CORRESPONDING AUTHOR: </w:t>
      </w:r>
    </w:p>
    <w:p w:rsidR="00413082" w:rsidRPr="009B302C" w:rsidRDefault="00D37378" w:rsidP="000D4326">
      <w:pPr>
        <w:pStyle w:val="NormalWeb"/>
        <w:spacing w:before="0" w:beforeAutospacing="0" w:after="0"/>
        <w:jc w:val="left"/>
        <w:rPr>
          <w:color w:val="auto"/>
        </w:rPr>
      </w:pPr>
      <w:r w:rsidRPr="009B302C">
        <w:rPr>
          <w:color w:val="auto"/>
        </w:rPr>
        <w:t xml:space="preserve">Herbst, C.T.: </w:t>
      </w:r>
      <w:hyperlink r:id="rId11" w:history="1">
        <w:r w:rsidR="00476366" w:rsidRPr="009B302C">
          <w:rPr>
            <w:color w:val="auto"/>
          </w:rPr>
          <w:t>herbst@ccrma.stanford.edu</w:t>
        </w:r>
      </w:hyperlink>
    </w:p>
    <w:p w:rsidR="005D62D2" w:rsidRPr="009B302C" w:rsidRDefault="005D62D2" w:rsidP="000D4326">
      <w:pPr>
        <w:pStyle w:val="NormalWeb"/>
        <w:spacing w:before="0" w:beforeAutospacing="0" w:after="0"/>
        <w:jc w:val="left"/>
        <w:rPr>
          <w:b/>
          <w:bCs/>
          <w:color w:val="auto"/>
        </w:rPr>
      </w:pPr>
    </w:p>
    <w:p w:rsidR="00923DD7" w:rsidRPr="009B302C" w:rsidRDefault="006305D7" w:rsidP="000D4326">
      <w:pPr>
        <w:pStyle w:val="NormalWeb"/>
        <w:spacing w:before="0" w:beforeAutospacing="0" w:after="0"/>
        <w:jc w:val="left"/>
        <w:rPr>
          <w:i/>
          <w:color w:val="auto"/>
        </w:rPr>
      </w:pPr>
      <w:r w:rsidRPr="009B302C">
        <w:rPr>
          <w:b/>
          <w:bCs/>
          <w:color w:val="auto"/>
        </w:rPr>
        <w:t>KEYWORDS:</w:t>
      </w:r>
      <w:r w:rsidRPr="009B302C">
        <w:rPr>
          <w:color w:val="auto"/>
        </w:rPr>
        <w:t xml:space="preserve"> </w:t>
      </w:r>
    </w:p>
    <w:p w:rsidR="006305D7" w:rsidRPr="009B302C" w:rsidRDefault="0018495F" w:rsidP="000D4326">
      <w:pPr>
        <w:pStyle w:val="NormalWeb"/>
        <w:spacing w:before="0" w:beforeAutospacing="0" w:after="0"/>
        <w:jc w:val="left"/>
        <w:rPr>
          <w:color w:val="auto"/>
        </w:rPr>
      </w:pPr>
      <w:r w:rsidRPr="009B302C">
        <w:rPr>
          <w:color w:val="auto"/>
        </w:rPr>
        <w:t xml:space="preserve">voice production, </w:t>
      </w:r>
      <w:r w:rsidR="00727A6A" w:rsidRPr="009B302C">
        <w:rPr>
          <w:color w:val="auto"/>
        </w:rPr>
        <w:t>hemi-larynx</w:t>
      </w:r>
      <w:r w:rsidR="005D62D2" w:rsidRPr="009B302C">
        <w:rPr>
          <w:color w:val="auto"/>
        </w:rPr>
        <w:t xml:space="preserve">, excised larynx, vocal folds, </w:t>
      </w:r>
      <w:r w:rsidR="00EC0F7F" w:rsidRPr="009B302C">
        <w:rPr>
          <w:color w:val="auto"/>
        </w:rPr>
        <w:t xml:space="preserve">kymographic </w:t>
      </w:r>
      <w:r w:rsidR="00066014" w:rsidRPr="009B302C">
        <w:rPr>
          <w:color w:val="auto"/>
        </w:rPr>
        <w:t xml:space="preserve">glottal motion analysis, </w:t>
      </w:r>
      <w:r w:rsidR="00C94CC7" w:rsidRPr="009B302C">
        <w:rPr>
          <w:color w:val="auto"/>
        </w:rPr>
        <w:t>vocal fold contact</w:t>
      </w:r>
      <w:r w:rsidR="00066014" w:rsidRPr="009B302C">
        <w:rPr>
          <w:color w:val="auto"/>
        </w:rPr>
        <w:t>, VFCA, electroglottography</w:t>
      </w:r>
      <w:r w:rsidR="00C94CC7" w:rsidRPr="009B302C">
        <w:rPr>
          <w:color w:val="auto"/>
        </w:rPr>
        <w:t xml:space="preserve"> </w:t>
      </w:r>
    </w:p>
    <w:p w:rsidR="006305D7" w:rsidRPr="009B302C" w:rsidRDefault="006305D7" w:rsidP="000D4326">
      <w:pPr>
        <w:pStyle w:val="NormalWeb"/>
        <w:spacing w:before="0" w:beforeAutospacing="0" w:after="0"/>
        <w:jc w:val="left"/>
        <w:rPr>
          <w:color w:val="auto"/>
        </w:rPr>
      </w:pPr>
    </w:p>
    <w:p w:rsidR="006305D7" w:rsidRPr="009B302C" w:rsidRDefault="006305D7" w:rsidP="000D4326">
      <w:pPr>
        <w:spacing w:after="0"/>
        <w:jc w:val="left"/>
        <w:rPr>
          <w:color w:val="auto"/>
        </w:rPr>
      </w:pPr>
      <w:r w:rsidRPr="009B302C">
        <w:rPr>
          <w:b/>
          <w:bCs/>
          <w:color w:val="auto"/>
        </w:rPr>
        <w:t>SHORT ABSTRACT:</w:t>
      </w:r>
      <w:r w:rsidRPr="009B302C">
        <w:rPr>
          <w:color w:val="auto"/>
        </w:rPr>
        <w:t xml:space="preserve"> </w:t>
      </w:r>
    </w:p>
    <w:p w:rsidR="00413082" w:rsidRPr="009B302C" w:rsidRDefault="00840805" w:rsidP="000D4326">
      <w:pPr>
        <w:spacing w:after="0"/>
        <w:jc w:val="left"/>
        <w:rPr>
          <w:color w:val="auto"/>
        </w:rPr>
      </w:pPr>
      <w:r w:rsidRPr="009B302C">
        <w:rPr>
          <w:color w:val="auto"/>
        </w:rPr>
        <w:t xml:space="preserve">This paper </w:t>
      </w:r>
      <w:r w:rsidR="004656A0" w:rsidRPr="009B302C">
        <w:rPr>
          <w:color w:val="auto"/>
        </w:rPr>
        <w:t>introduces a protoco</w:t>
      </w:r>
      <w:r w:rsidR="00383EAD" w:rsidRPr="009B302C">
        <w:rPr>
          <w:color w:val="auto"/>
        </w:rPr>
        <w:t>l for</w:t>
      </w:r>
      <w:r w:rsidR="00D37378" w:rsidRPr="009B302C">
        <w:rPr>
          <w:color w:val="auto"/>
        </w:rPr>
        <w:t xml:space="preserve"> the</w:t>
      </w:r>
      <w:r w:rsidR="00383EAD" w:rsidRPr="009B302C">
        <w:rPr>
          <w:color w:val="auto"/>
        </w:rPr>
        <w:t xml:space="preserve"> preparation of hemi-laryn</w:t>
      </w:r>
      <w:r w:rsidR="00D37378" w:rsidRPr="009B302C">
        <w:rPr>
          <w:color w:val="auto"/>
        </w:rPr>
        <w:t>x</w:t>
      </w:r>
      <w:r w:rsidR="004656A0" w:rsidRPr="009B302C">
        <w:rPr>
          <w:color w:val="auto"/>
        </w:rPr>
        <w:t xml:space="preserve"> specimen</w:t>
      </w:r>
      <w:r w:rsidR="0018495F" w:rsidRPr="009B302C">
        <w:rPr>
          <w:color w:val="auto"/>
        </w:rPr>
        <w:t>s</w:t>
      </w:r>
      <w:r w:rsidR="003867C1" w:rsidRPr="009B302C">
        <w:rPr>
          <w:color w:val="auto"/>
        </w:rPr>
        <w:t xml:space="preserve"> facilitating a </w:t>
      </w:r>
      <w:r w:rsidR="00A76EAE" w:rsidRPr="009B302C">
        <w:rPr>
          <w:color w:val="auto"/>
        </w:rPr>
        <w:t>multi</w:t>
      </w:r>
      <w:r w:rsidR="003867C1" w:rsidRPr="009B302C">
        <w:rPr>
          <w:color w:val="auto"/>
        </w:rPr>
        <w:t xml:space="preserve">-dimensional view </w:t>
      </w:r>
      <w:r w:rsidR="00371DC1" w:rsidRPr="009B302C">
        <w:rPr>
          <w:color w:val="auto"/>
        </w:rPr>
        <w:t xml:space="preserve">of </w:t>
      </w:r>
      <w:r w:rsidR="00793D0E" w:rsidRPr="009B302C">
        <w:rPr>
          <w:color w:val="auto"/>
        </w:rPr>
        <w:t>vocal fold</w:t>
      </w:r>
      <w:r w:rsidR="00A76EAE" w:rsidRPr="009B302C">
        <w:rPr>
          <w:color w:val="auto"/>
        </w:rPr>
        <w:t xml:space="preserve"> vibration</w:t>
      </w:r>
      <w:r w:rsidR="003867C1" w:rsidRPr="009B302C">
        <w:rPr>
          <w:color w:val="auto"/>
        </w:rPr>
        <w:t>,</w:t>
      </w:r>
      <w:r w:rsidR="00D37378" w:rsidRPr="009B302C">
        <w:rPr>
          <w:color w:val="auto"/>
        </w:rPr>
        <w:t xml:space="preserve"> in order to </w:t>
      </w:r>
      <w:r w:rsidR="00B8748B" w:rsidRPr="009B302C">
        <w:rPr>
          <w:color w:val="auto"/>
        </w:rPr>
        <w:t>investigat</w:t>
      </w:r>
      <w:r w:rsidR="00D37378" w:rsidRPr="009B302C">
        <w:rPr>
          <w:color w:val="auto"/>
        </w:rPr>
        <w:t>e</w:t>
      </w:r>
      <w:r w:rsidR="00B8748B" w:rsidRPr="009B302C">
        <w:rPr>
          <w:color w:val="auto"/>
        </w:rPr>
        <w:t xml:space="preserve"> </w:t>
      </w:r>
      <w:r w:rsidR="003867C1" w:rsidRPr="009B302C">
        <w:rPr>
          <w:color w:val="auto"/>
        </w:rPr>
        <w:t xml:space="preserve">various </w:t>
      </w:r>
      <w:r w:rsidR="00D37378" w:rsidRPr="009B302C">
        <w:rPr>
          <w:color w:val="auto"/>
        </w:rPr>
        <w:t xml:space="preserve">biophysical aspects of </w:t>
      </w:r>
      <w:r w:rsidR="00B8748B" w:rsidRPr="009B302C">
        <w:rPr>
          <w:color w:val="auto"/>
        </w:rPr>
        <w:t xml:space="preserve">voice production </w:t>
      </w:r>
      <w:r w:rsidR="007408FF" w:rsidRPr="009B302C">
        <w:rPr>
          <w:color w:val="auto"/>
        </w:rPr>
        <w:t>in human</w:t>
      </w:r>
      <w:r w:rsidR="0061122E" w:rsidRPr="009B302C">
        <w:rPr>
          <w:color w:val="auto"/>
        </w:rPr>
        <w:t>s</w:t>
      </w:r>
      <w:r w:rsidR="007408FF" w:rsidRPr="009B302C">
        <w:rPr>
          <w:color w:val="auto"/>
        </w:rPr>
        <w:t xml:space="preserve"> </w:t>
      </w:r>
      <w:r w:rsidR="001F43D5" w:rsidRPr="009B302C">
        <w:rPr>
          <w:color w:val="auto"/>
        </w:rPr>
        <w:t>and non-human mammals</w:t>
      </w:r>
      <w:r w:rsidR="00B8748B" w:rsidRPr="009B302C">
        <w:rPr>
          <w:color w:val="auto"/>
        </w:rPr>
        <w:t>.</w:t>
      </w:r>
    </w:p>
    <w:p w:rsidR="006305D7" w:rsidRPr="009B302C" w:rsidRDefault="006305D7" w:rsidP="000D4326">
      <w:pPr>
        <w:spacing w:after="0"/>
        <w:jc w:val="left"/>
        <w:rPr>
          <w:color w:val="auto"/>
        </w:rPr>
      </w:pPr>
    </w:p>
    <w:p w:rsidR="006305D7" w:rsidRPr="009B302C" w:rsidRDefault="006305D7" w:rsidP="000D4326">
      <w:pPr>
        <w:spacing w:after="0"/>
        <w:jc w:val="left"/>
        <w:rPr>
          <w:i/>
          <w:color w:val="auto"/>
        </w:rPr>
      </w:pPr>
      <w:r w:rsidRPr="009B302C">
        <w:rPr>
          <w:b/>
          <w:bCs/>
          <w:color w:val="auto"/>
        </w:rPr>
        <w:t>LONG ABSTRACT:</w:t>
      </w:r>
      <w:r w:rsidRPr="009B302C">
        <w:rPr>
          <w:color w:val="auto"/>
        </w:rPr>
        <w:t xml:space="preserve"> </w:t>
      </w:r>
    </w:p>
    <w:p w:rsidR="00413082" w:rsidRPr="009B302C" w:rsidRDefault="008864E8" w:rsidP="000D4326">
      <w:pPr>
        <w:spacing w:after="0"/>
        <w:jc w:val="left"/>
        <w:rPr>
          <w:color w:val="auto"/>
        </w:rPr>
      </w:pPr>
      <w:r w:rsidRPr="009B302C">
        <w:rPr>
          <w:color w:val="auto"/>
        </w:rPr>
        <w:t>The v</w:t>
      </w:r>
      <w:r w:rsidR="0038609F" w:rsidRPr="009B302C">
        <w:rPr>
          <w:color w:val="auto"/>
        </w:rPr>
        <w:t>oic</w:t>
      </w:r>
      <w:r w:rsidR="005A2444" w:rsidRPr="009B302C">
        <w:rPr>
          <w:color w:val="auto"/>
        </w:rPr>
        <w:t xml:space="preserve">e </w:t>
      </w:r>
      <w:r w:rsidR="007408FF" w:rsidRPr="009B302C">
        <w:rPr>
          <w:color w:val="auto"/>
        </w:rPr>
        <w:t xml:space="preserve">of </w:t>
      </w:r>
      <w:r w:rsidR="0018495F" w:rsidRPr="009B302C">
        <w:rPr>
          <w:color w:val="auto"/>
        </w:rPr>
        <w:t xml:space="preserve">humans </w:t>
      </w:r>
      <w:r w:rsidR="00272734" w:rsidRPr="009B302C">
        <w:rPr>
          <w:color w:val="auto"/>
        </w:rPr>
        <w:t xml:space="preserve">and </w:t>
      </w:r>
      <w:r w:rsidR="007408FF" w:rsidRPr="009B302C">
        <w:rPr>
          <w:color w:val="auto"/>
        </w:rPr>
        <w:t xml:space="preserve">most </w:t>
      </w:r>
      <w:r w:rsidR="0018495F" w:rsidRPr="009B302C">
        <w:rPr>
          <w:color w:val="auto"/>
        </w:rPr>
        <w:t>non</w:t>
      </w:r>
      <w:r w:rsidR="008D5B81" w:rsidRPr="009B302C">
        <w:rPr>
          <w:color w:val="auto"/>
        </w:rPr>
        <w:t>-</w:t>
      </w:r>
      <w:r w:rsidR="0018495F" w:rsidRPr="009B302C">
        <w:rPr>
          <w:color w:val="auto"/>
        </w:rPr>
        <w:t xml:space="preserve">human </w:t>
      </w:r>
      <w:r w:rsidR="007408FF" w:rsidRPr="009B302C">
        <w:rPr>
          <w:color w:val="auto"/>
        </w:rPr>
        <w:t>mammals is</w:t>
      </w:r>
      <w:r w:rsidR="005A2444" w:rsidRPr="009B302C">
        <w:rPr>
          <w:color w:val="auto"/>
        </w:rPr>
        <w:t xml:space="preserve"> generated in the larynx </w:t>
      </w:r>
      <w:r w:rsidR="00B96CF8" w:rsidRPr="009B302C">
        <w:rPr>
          <w:color w:val="auto"/>
        </w:rPr>
        <w:t>through</w:t>
      </w:r>
      <w:r w:rsidR="0038609F" w:rsidRPr="009B302C">
        <w:rPr>
          <w:color w:val="auto"/>
        </w:rPr>
        <w:t xml:space="preserve"> </w:t>
      </w:r>
      <w:r w:rsidR="00D6592C" w:rsidRPr="009B302C">
        <w:rPr>
          <w:color w:val="auto"/>
        </w:rPr>
        <w:t xml:space="preserve">self-sustaining oscillation of the </w:t>
      </w:r>
      <w:r w:rsidR="0038609F" w:rsidRPr="009B302C">
        <w:rPr>
          <w:color w:val="auto"/>
        </w:rPr>
        <w:t xml:space="preserve">vocal folds. </w:t>
      </w:r>
      <w:r w:rsidR="00CC085C" w:rsidRPr="009B302C">
        <w:rPr>
          <w:color w:val="auto"/>
        </w:rPr>
        <w:t>Direct visual documentation of v</w:t>
      </w:r>
      <w:r w:rsidR="00CA6374" w:rsidRPr="009B302C">
        <w:rPr>
          <w:color w:val="auto"/>
        </w:rPr>
        <w:t xml:space="preserve">ocal fold </w:t>
      </w:r>
      <w:r w:rsidR="00CD249B" w:rsidRPr="009B302C">
        <w:rPr>
          <w:color w:val="auto"/>
        </w:rPr>
        <w:t xml:space="preserve">vibration </w:t>
      </w:r>
      <w:r w:rsidR="00E65635" w:rsidRPr="009B302C">
        <w:rPr>
          <w:color w:val="auto"/>
        </w:rPr>
        <w:t xml:space="preserve">is </w:t>
      </w:r>
      <w:r w:rsidR="004D5E7E" w:rsidRPr="009B302C">
        <w:rPr>
          <w:color w:val="auto"/>
        </w:rPr>
        <w:t>challenging, particularly in non-human mammals</w:t>
      </w:r>
      <w:r w:rsidR="00CD249B" w:rsidRPr="009B302C">
        <w:rPr>
          <w:color w:val="auto"/>
        </w:rPr>
        <w:t xml:space="preserve">. </w:t>
      </w:r>
      <w:r w:rsidR="000A65A7" w:rsidRPr="009B302C">
        <w:rPr>
          <w:color w:val="auto"/>
        </w:rPr>
        <w:t>As an alternative, e</w:t>
      </w:r>
      <w:r w:rsidR="001D319F" w:rsidRPr="009B302C">
        <w:rPr>
          <w:color w:val="auto"/>
        </w:rPr>
        <w:t xml:space="preserve">xcised larynx experiments provide </w:t>
      </w:r>
      <w:r w:rsidR="000A65A7" w:rsidRPr="009B302C">
        <w:rPr>
          <w:color w:val="auto"/>
        </w:rPr>
        <w:t xml:space="preserve">the </w:t>
      </w:r>
      <w:r w:rsidR="001D319F" w:rsidRPr="009B302C">
        <w:rPr>
          <w:color w:val="auto"/>
        </w:rPr>
        <w:t xml:space="preserve">opportunity to </w:t>
      </w:r>
      <w:r w:rsidR="00417CC1" w:rsidRPr="009B302C">
        <w:rPr>
          <w:color w:val="auto"/>
        </w:rPr>
        <w:t>investigate</w:t>
      </w:r>
      <w:r w:rsidR="000A65A7" w:rsidRPr="009B302C">
        <w:rPr>
          <w:color w:val="auto"/>
        </w:rPr>
        <w:t xml:space="preserve"> </w:t>
      </w:r>
      <w:r w:rsidR="001D319F" w:rsidRPr="009B302C">
        <w:rPr>
          <w:color w:val="auto"/>
        </w:rPr>
        <w:t xml:space="preserve">vocal fold </w:t>
      </w:r>
      <w:r w:rsidR="000A65A7" w:rsidRPr="009B302C">
        <w:rPr>
          <w:color w:val="auto"/>
        </w:rPr>
        <w:t xml:space="preserve">vibration </w:t>
      </w:r>
      <w:r w:rsidR="001D319F" w:rsidRPr="009B302C">
        <w:rPr>
          <w:color w:val="auto"/>
        </w:rPr>
        <w:t xml:space="preserve">under controlled </w:t>
      </w:r>
      <w:r w:rsidR="009F1A25" w:rsidRPr="009B302C">
        <w:rPr>
          <w:color w:val="auto"/>
        </w:rPr>
        <w:t xml:space="preserve">physiological and </w:t>
      </w:r>
      <w:r w:rsidRPr="009B302C">
        <w:rPr>
          <w:color w:val="auto"/>
        </w:rPr>
        <w:t xml:space="preserve">physical </w:t>
      </w:r>
      <w:r w:rsidR="001D319F" w:rsidRPr="009B302C">
        <w:rPr>
          <w:color w:val="auto"/>
        </w:rPr>
        <w:t xml:space="preserve">conditions. </w:t>
      </w:r>
      <w:r w:rsidR="00C22E99" w:rsidRPr="009B302C">
        <w:rPr>
          <w:color w:val="auto"/>
        </w:rPr>
        <w:t>However, t</w:t>
      </w:r>
      <w:r w:rsidR="001D319F" w:rsidRPr="009B302C">
        <w:rPr>
          <w:color w:val="auto"/>
        </w:rPr>
        <w:t xml:space="preserve">he use of </w:t>
      </w:r>
      <w:r w:rsidR="003B7382" w:rsidRPr="009B302C">
        <w:rPr>
          <w:color w:val="auto"/>
        </w:rPr>
        <w:t xml:space="preserve">a </w:t>
      </w:r>
      <w:r w:rsidR="001D319F" w:rsidRPr="009B302C">
        <w:rPr>
          <w:color w:val="auto"/>
        </w:rPr>
        <w:t>full larynx</w:t>
      </w:r>
      <w:r w:rsidR="00654FE7" w:rsidRPr="009B302C">
        <w:rPr>
          <w:color w:val="auto"/>
        </w:rPr>
        <w:t xml:space="preserve"> </w:t>
      </w:r>
      <w:r w:rsidR="00C64C8E" w:rsidRPr="009B302C">
        <w:rPr>
          <w:color w:val="auto"/>
        </w:rPr>
        <w:t>merely</w:t>
      </w:r>
      <w:r w:rsidR="00654FE7" w:rsidRPr="009B302C">
        <w:rPr>
          <w:color w:val="auto"/>
        </w:rPr>
        <w:t xml:space="preserve"> </w:t>
      </w:r>
      <w:r w:rsidR="00453C2F" w:rsidRPr="009B302C">
        <w:rPr>
          <w:color w:val="auto"/>
        </w:rPr>
        <w:t>provides</w:t>
      </w:r>
      <w:r w:rsidR="00654FE7" w:rsidRPr="009B302C">
        <w:rPr>
          <w:color w:val="auto"/>
        </w:rPr>
        <w:t xml:space="preserve"> a top view of the vocal folds, thus excluding crucial portions of the oscillating structures</w:t>
      </w:r>
      <w:r w:rsidR="00DF209B" w:rsidRPr="009B302C">
        <w:rPr>
          <w:color w:val="auto"/>
        </w:rPr>
        <w:t xml:space="preserve"> </w:t>
      </w:r>
      <w:r w:rsidR="001A722F" w:rsidRPr="009B302C">
        <w:rPr>
          <w:color w:val="auto"/>
        </w:rPr>
        <w:t xml:space="preserve">from observation </w:t>
      </w:r>
      <w:r w:rsidR="00B75C3B" w:rsidRPr="009B302C">
        <w:rPr>
          <w:color w:val="auto"/>
        </w:rPr>
        <w:t>during</w:t>
      </w:r>
      <w:r w:rsidR="00DF209B" w:rsidRPr="009B302C">
        <w:rPr>
          <w:color w:val="auto"/>
        </w:rPr>
        <w:t xml:space="preserve"> their interaction with aerodynamic forces. </w:t>
      </w:r>
      <w:r w:rsidR="001D319F" w:rsidRPr="009B302C">
        <w:rPr>
          <w:color w:val="auto"/>
        </w:rPr>
        <w:t xml:space="preserve">This limitation </w:t>
      </w:r>
      <w:r w:rsidR="00251D71" w:rsidRPr="009B302C">
        <w:rPr>
          <w:color w:val="auto"/>
        </w:rPr>
        <w:t>can</w:t>
      </w:r>
      <w:r w:rsidR="003B7382" w:rsidRPr="009B302C">
        <w:rPr>
          <w:color w:val="auto"/>
        </w:rPr>
        <w:t xml:space="preserve"> be </w:t>
      </w:r>
      <w:r w:rsidR="001D319F" w:rsidRPr="009B302C">
        <w:rPr>
          <w:color w:val="auto"/>
        </w:rPr>
        <w:t>overcom</w:t>
      </w:r>
      <w:r w:rsidR="003804D2" w:rsidRPr="009B302C">
        <w:rPr>
          <w:color w:val="auto"/>
        </w:rPr>
        <w:t xml:space="preserve">e by </w:t>
      </w:r>
      <w:r w:rsidR="005172DA" w:rsidRPr="009B302C">
        <w:rPr>
          <w:color w:val="auto"/>
        </w:rPr>
        <w:t xml:space="preserve">utilizing </w:t>
      </w:r>
      <w:r w:rsidR="00840805" w:rsidRPr="009B302C">
        <w:rPr>
          <w:color w:val="auto"/>
        </w:rPr>
        <w:t xml:space="preserve">a </w:t>
      </w:r>
      <w:r w:rsidR="005172DA" w:rsidRPr="009B302C">
        <w:rPr>
          <w:color w:val="auto"/>
        </w:rPr>
        <w:t xml:space="preserve">hemi-larynx </w:t>
      </w:r>
      <w:r w:rsidR="00BA646C" w:rsidRPr="009B302C">
        <w:rPr>
          <w:color w:val="auto"/>
        </w:rPr>
        <w:lastRenderedPageBreak/>
        <w:t xml:space="preserve">setup </w:t>
      </w:r>
      <w:r w:rsidR="005172DA" w:rsidRPr="009B302C">
        <w:rPr>
          <w:color w:val="auto"/>
        </w:rPr>
        <w:t xml:space="preserve">where one half of the larynx </w:t>
      </w:r>
      <w:r w:rsidR="000A2EF4" w:rsidRPr="009B302C">
        <w:rPr>
          <w:color w:val="auto"/>
        </w:rPr>
        <w:t>is</w:t>
      </w:r>
      <w:r w:rsidR="005172DA" w:rsidRPr="009B302C">
        <w:rPr>
          <w:color w:val="auto"/>
        </w:rPr>
        <w:t xml:space="preserve"> </w:t>
      </w:r>
      <w:r w:rsidR="00476366" w:rsidRPr="009B302C">
        <w:rPr>
          <w:color w:val="auto"/>
        </w:rPr>
        <w:t>mid</w:t>
      </w:r>
      <w:r w:rsidR="00D62B70" w:rsidRPr="009B302C">
        <w:rPr>
          <w:color w:val="auto"/>
        </w:rPr>
        <w:t>-</w:t>
      </w:r>
      <w:r w:rsidR="00476366" w:rsidRPr="009B302C">
        <w:rPr>
          <w:color w:val="auto"/>
        </w:rPr>
        <w:t>sagit</w:t>
      </w:r>
      <w:r w:rsidR="00D62B70" w:rsidRPr="009B302C">
        <w:rPr>
          <w:color w:val="auto"/>
        </w:rPr>
        <w:t>t</w:t>
      </w:r>
      <w:r w:rsidR="00476366" w:rsidRPr="009B302C">
        <w:rPr>
          <w:color w:val="auto"/>
        </w:rPr>
        <w:t>ally</w:t>
      </w:r>
      <w:r w:rsidR="00681978" w:rsidRPr="009B302C">
        <w:rPr>
          <w:color w:val="auto"/>
        </w:rPr>
        <w:t xml:space="preserve"> </w:t>
      </w:r>
      <w:r w:rsidR="005172DA" w:rsidRPr="009B302C">
        <w:rPr>
          <w:color w:val="auto"/>
        </w:rPr>
        <w:t>removed</w:t>
      </w:r>
      <w:r w:rsidR="00246347" w:rsidRPr="009B302C">
        <w:rPr>
          <w:color w:val="auto"/>
        </w:rPr>
        <w:t xml:space="preserve">, thus providing both a </w:t>
      </w:r>
      <w:r w:rsidR="00812B48" w:rsidRPr="009B302C">
        <w:rPr>
          <w:color w:val="auto"/>
        </w:rPr>
        <w:t>superior</w:t>
      </w:r>
      <w:r w:rsidR="00246347" w:rsidRPr="009B302C">
        <w:rPr>
          <w:color w:val="auto"/>
        </w:rPr>
        <w:t xml:space="preserve"> and a </w:t>
      </w:r>
      <w:r w:rsidR="00812B48" w:rsidRPr="009B302C">
        <w:rPr>
          <w:color w:val="auto"/>
        </w:rPr>
        <w:t>lateral</w:t>
      </w:r>
      <w:r w:rsidR="00246347" w:rsidRPr="009B302C">
        <w:rPr>
          <w:color w:val="auto"/>
        </w:rPr>
        <w:t xml:space="preserve"> view of the </w:t>
      </w:r>
      <w:r w:rsidR="000A2EF4" w:rsidRPr="009B302C">
        <w:rPr>
          <w:color w:val="auto"/>
        </w:rPr>
        <w:t>remaining</w:t>
      </w:r>
      <w:r w:rsidR="00246347" w:rsidRPr="009B302C">
        <w:rPr>
          <w:color w:val="auto"/>
        </w:rPr>
        <w:t xml:space="preserve"> vocal fold</w:t>
      </w:r>
      <w:r w:rsidR="000A2EF4" w:rsidRPr="009B302C">
        <w:rPr>
          <w:color w:val="auto"/>
        </w:rPr>
        <w:t xml:space="preserve"> during self-sustained oscillation</w:t>
      </w:r>
      <w:r w:rsidR="005172DA" w:rsidRPr="009B302C">
        <w:rPr>
          <w:color w:val="auto"/>
        </w:rPr>
        <w:t xml:space="preserve">. </w:t>
      </w:r>
    </w:p>
    <w:p w:rsidR="007224A3" w:rsidRPr="009B302C" w:rsidRDefault="007224A3" w:rsidP="000D4326">
      <w:pPr>
        <w:spacing w:after="0"/>
        <w:jc w:val="left"/>
        <w:rPr>
          <w:color w:val="auto"/>
        </w:rPr>
      </w:pPr>
    </w:p>
    <w:p w:rsidR="00413082" w:rsidRPr="009B302C" w:rsidRDefault="00E6653D" w:rsidP="000D4326">
      <w:pPr>
        <w:spacing w:after="0"/>
        <w:jc w:val="left"/>
        <w:rPr>
          <w:color w:val="auto"/>
        </w:rPr>
      </w:pPr>
      <w:r w:rsidRPr="009B302C">
        <w:rPr>
          <w:color w:val="auto"/>
        </w:rPr>
        <w:t>Here,</w:t>
      </w:r>
      <w:r w:rsidR="00A72FC2" w:rsidRPr="009B302C">
        <w:rPr>
          <w:color w:val="auto"/>
        </w:rPr>
        <w:t xml:space="preserve"> a step-by-step guide for </w:t>
      </w:r>
      <w:r w:rsidR="00BA54BA" w:rsidRPr="009B302C">
        <w:rPr>
          <w:color w:val="auto"/>
        </w:rPr>
        <w:t xml:space="preserve">the </w:t>
      </w:r>
      <w:r w:rsidR="00A72FC2" w:rsidRPr="009B302C">
        <w:rPr>
          <w:color w:val="auto"/>
        </w:rPr>
        <w:t xml:space="preserve">anatomical preparation of hemi-laryngeal structures and </w:t>
      </w:r>
      <w:r w:rsidR="000A62A6" w:rsidRPr="009B302C">
        <w:rPr>
          <w:color w:val="auto"/>
        </w:rPr>
        <w:t>their mounting on the laboratory bench</w:t>
      </w:r>
      <w:r w:rsidRPr="009B302C">
        <w:rPr>
          <w:color w:val="auto"/>
        </w:rPr>
        <w:t xml:space="preserve"> is given</w:t>
      </w:r>
      <w:r w:rsidR="000A62A6" w:rsidRPr="009B302C">
        <w:rPr>
          <w:color w:val="auto"/>
        </w:rPr>
        <w:t xml:space="preserve">. </w:t>
      </w:r>
      <w:r w:rsidR="00D96C73" w:rsidRPr="009B302C">
        <w:rPr>
          <w:color w:val="auto"/>
        </w:rPr>
        <w:t>E</w:t>
      </w:r>
      <w:r w:rsidR="00DF6DFA" w:rsidRPr="009B302C">
        <w:rPr>
          <w:color w:val="auto"/>
        </w:rPr>
        <w:t xml:space="preserve">xemplary phonation of the hemi-larynx preparation is documented with high-speed video data captured </w:t>
      </w:r>
      <w:r w:rsidR="00053303" w:rsidRPr="009B302C">
        <w:rPr>
          <w:color w:val="auto"/>
        </w:rPr>
        <w:t>by</w:t>
      </w:r>
      <w:r w:rsidR="00DF6DFA" w:rsidRPr="009B302C">
        <w:rPr>
          <w:color w:val="auto"/>
        </w:rPr>
        <w:t xml:space="preserve"> two </w:t>
      </w:r>
      <w:r w:rsidR="00A32AC1" w:rsidRPr="009B302C">
        <w:rPr>
          <w:color w:val="auto"/>
        </w:rPr>
        <w:t xml:space="preserve">synchronized </w:t>
      </w:r>
      <w:r w:rsidR="00DF6DFA" w:rsidRPr="009B302C">
        <w:rPr>
          <w:color w:val="auto"/>
        </w:rPr>
        <w:t>cameras (</w:t>
      </w:r>
      <w:r w:rsidR="00A32AC1" w:rsidRPr="009B302C">
        <w:rPr>
          <w:color w:val="auto"/>
        </w:rPr>
        <w:t xml:space="preserve">superior </w:t>
      </w:r>
      <w:r w:rsidR="00DF6DFA" w:rsidRPr="009B302C">
        <w:rPr>
          <w:color w:val="auto"/>
        </w:rPr>
        <w:t xml:space="preserve">and </w:t>
      </w:r>
      <w:r w:rsidR="00A32AC1" w:rsidRPr="009B302C">
        <w:rPr>
          <w:color w:val="auto"/>
        </w:rPr>
        <w:t xml:space="preserve">lateral </w:t>
      </w:r>
      <w:r w:rsidR="00DF6DFA" w:rsidRPr="009B302C">
        <w:rPr>
          <w:color w:val="auto"/>
        </w:rPr>
        <w:t>view</w:t>
      </w:r>
      <w:r w:rsidR="005F0BFC" w:rsidRPr="009B302C">
        <w:rPr>
          <w:color w:val="auto"/>
        </w:rPr>
        <w:t>s</w:t>
      </w:r>
      <w:r w:rsidR="0079557A" w:rsidRPr="009B302C">
        <w:rPr>
          <w:color w:val="auto"/>
        </w:rPr>
        <w:t>)</w:t>
      </w:r>
      <w:r w:rsidR="00DF6DFA" w:rsidRPr="009B302C">
        <w:rPr>
          <w:color w:val="auto"/>
        </w:rPr>
        <w:t xml:space="preserve">, </w:t>
      </w:r>
      <w:r w:rsidR="001975C5" w:rsidRPr="009B302C">
        <w:rPr>
          <w:color w:val="auto"/>
        </w:rPr>
        <w:t>showing</w:t>
      </w:r>
      <w:r w:rsidR="00D50EE4" w:rsidRPr="009B302C">
        <w:rPr>
          <w:color w:val="auto"/>
        </w:rPr>
        <w:t xml:space="preserve"> three-dimensional </w:t>
      </w:r>
      <w:r w:rsidR="009C00A6" w:rsidRPr="009B302C">
        <w:rPr>
          <w:color w:val="auto"/>
        </w:rPr>
        <w:t xml:space="preserve">vocal fold </w:t>
      </w:r>
      <w:r w:rsidR="00D50EE4" w:rsidRPr="009B302C">
        <w:rPr>
          <w:color w:val="auto"/>
        </w:rPr>
        <w:t xml:space="preserve">motion and </w:t>
      </w:r>
      <w:r w:rsidR="009C00A6" w:rsidRPr="009B302C">
        <w:rPr>
          <w:color w:val="auto"/>
        </w:rPr>
        <w:t xml:space="preserve">corresponding </w:t>
      </w:r>
      <w:r w:rsidR="00D50EE4" w:rsidRPr="009B302C">
        <w:rPr>
          <w:color w:val="auto"/>
        </w:rPr>
        <w:t>time-varying contact area</w:t>
      </w:r>
      <w:r w:rsidR="00476366" w:rsidRPr="009B302C">
        <w:rPr>
          <w:color w:val="auto"/>
        </w:rPr>
        <w:t xml:space="preserve">. </w:t>
      </w:r>
      <w:r w:rsidR="00D146B0" w:rsidRPr="009B302C">
        <w:rPr>
          <w:color w:val="auto"/>
        </w:rPr>
        <w:t>The d</w:t>
      </w:r>
      <w:r w:rsidR="001975C5" w:rsidRPr="009B302C">
        <w:rPr>
          <w:color w:val="auto"/>
        </w:rPr>
        <w:t>ocumentation of t</w:t>
      </w:r>
      <w:r w:rsidR="00D50EE4" w:rsidRPr="009B302C">
        <w:rPr>
          <w:color w:val="auto"/>
        </w:rPr>
        <w:t xml:space="preserve">he </w:t>
      </w:r>
      <w:r w:rsidR="00CF3124" w:rsidRPr="009B302C">
        <w:rPr>
          <w:color w:val="auto"/>
        </w:rPr>
        <w:t xml:space="preserve">hemi-larynx </w:t>
      </w:r>
      <w:r w:rsidR="00AD1770" w:rsidRPr="009B302C">
        <w:rPr>
          <w:color w:val="auto"/>
        </w:rPr>
        <w:t xml:space="preserve">setup </w:t>
      </w:r>
      <w:r w:rsidR="00C85653" w:rsidRPr="009B302C">
        <w:rPr>
          <w:color w:val="auto"/>
        </w:rPr>
        <w:t xml:space="preserve">in this publication </w:t>
      </w:r>
      <w:r w:rsidR="00D50EE4" w:rsidRPr="009B302C">
        <w:rPr>
          <w:color w:val="auto"/>
        </w:rPr>
        <w:t xml:space="preserve">will </w:t>
      </w:r>
      <w:r w:rsidR="001F6EF8" w:rsidRPr="009B302C">
        <w:rPr>
          <w:color w:val="auto"/>
        </w:rPr>
        <w:t>facilitate</w:t>
      </w:r>
      <w:r w:rsidR="00CF3124" w:rsidRPr="009B302C">
        <w:rPr>
          <w:color w:val="auto"/>
        </w:rPr>
        <w:t xml:space="preserve"> application and </w:t>
      </w:r>
      <w:r w:rsidR="009C00A6" w:rsidRPr="009B302C">
        <w:rPr>
          <w:color w:val="auto"/>
        </w:rPr>
        <w:t xml:space="preserve">reliable </w:t>
      </w:r>
      <w:r w:rsidR="003B7382" w:rsidRPr="009B302C">
        <w:rPr>
          <w:color w:val="auto"/>
        </w:rPr>
        <w:t xml:space="preserve">repeatability </w:t>
      </w:r>
      <w:r w:rsidR="00CF3124" w:rsidRPr="009B302C">
        <w:rPr>
          <w:color w:val="auto"/>
        </w:rPr>
        <w:t xml:space="preserve">in </w:t>
      </w:r>
      <w:r w:rsidR="003B7382" w:rsidRPr="009B302C">
        <w:rPr>
          <w:color w:val="auto"/>
        </w:rPr>
        <w:t>experiment</w:t>
      </w:r>
      <w:r w:rsidR="0081469A" w:rsidRPr="009B302C">
        <w:rPr>
          <w:color w:val="auto"/>
        </w:rPr>
        <w:t xml:space="preserve">al research, </w:t>
      </w:r>
      <w:r w:rsidR="007909A2" w:rsidRPr="009B302C">
        <w:rPr>
          <w:color w:val="auto"/>
        </w:rPr>
        <w:t xml:space="preserve">thus </w:t>
      </w:r>
      <w:r w:rsidR="00F57744" w:rsidRPr="009B302C">
        <w:rPr>
          <w:color w:val="auto"/>
        </w:rPr>
        <w:t>providing voice scientists with the potential to better understand the biomechanics of voice production.</w:t>
      </w:r>
    </w:p>
    <w:p w:rsidR="00DB5458" w:rsidRPr="009B302C" w:rsidRDefault="00DB5458" w:rsidP="000D4326">
      <w:pPr>
        <w:widowControl/>
        <w:autoSpaceDE/>
        <w:autoSpaceDN/>
        <w:adjustRightInd/>
        <w:spacing w:after="0"/>
        <w:jc w:val="left"/>
        <w:rPr>
          <w:color w:val="auto"/>
        </w:rPr>
      </w:pPr>
    </w:p>
    <w:p w:rsidR="00DB5458" w:rsidRPr="009B302C" w:rsidRDefault="00586E2D" w:rsidP="000D4326">
      <w:pPr>
        <w:widowControl/>
        <w:autoSpaceDE/>
        <w:autoSpaceDN/>
        <w:adjustRightInd/>
        <w:spacing w:after="0"/>
        <w:jc w:val="left"/>
        <w:rPr>
          <w:color w:val="auto"/>
        </w:rPr>
      </w:pPr>
      <w:r w:rsidRPr="009B302C">
        <w:rPr>
          <w:b/>
          <w:color w:val="auto"/>
        </w:rPr>
        <w:t>INTRODUCTION:</w:t>
      </w:r>
      <w:r w:rsidR="00476366" w:rsidRPr="009B302C">
        <w:rPr>
          <w:color w:val="auto"/>
        </w:rPr>
        <w:t xml:space="preserve"> </w:t>
      </w:r>
    </w:p>
    <w:p w:rsidR="00413082" w:rsidRPr="009B302C" w:rsidRDefault="00476366" w:rsidP="000D4326">
      <w:pPr>
        <w:spacing w:after="0"/>
        <w:jc w:val="left"/>
        <w:rPr>
          <w:color w:val="auto"/>
        </w:rPr>
      </w:pPr>
      <w:r w:rsidRPr="009B302C">
        <w:rPr>
          <w:color w:val="auto"/>
        </w:rPr>
        <w:t xml:space="preserve">Voice is </w:t>
      </w:r>
      <w:r w:rsidR="00DF50EC" w:rsidRPr="009B302C">
        <w:rPr>
          <w:color w:val="auto"/>
        </w:rPr>
        <w:t xml:space="preserve">typically </w:t>
      </w:r>
      <w:r w:rsidRPr="009B302C">
        <w:rPr>
          <w:color w:val="auto"/>
        </w:rPr>
        <w:t xml:space="preserve">created by vibrating laryngeal tissue (mainly the vocal folds), which converts a steady airflow, supplied by the lungs, into a sequence of airflow pulses. The acoustic pressure waveform (i.e., the primary sound) </w:t>
      </w:r>
      <w:r w:rsidR="000C3060" w:rsidRPr="009B302C">
        <w:rPr>
          <w:color w:val="auto"/>
        </w:rPr>
        <w:t xml:space="preserve">emerging </w:t>
      </w:r>
      <w:r w:rsidRPr="009B302C">
        <w:rPr>
          <w:color w:val="auto"/>
        </w:rPr>
        <w:t>from this sequence of flow pulses acoustically excites the vocal tract which filters them, and the resulting sound is radiated from the mouth and (to a certain degree) from the nose</w:t>
      </w:r>
      <w:r w:rsidR="00513675" w:rsidRPr="009B302C">
        <w:rPr>
          <w:color w:val="auto"/>
        </w:rPr>
        <w:t xml:space="preserve"> </w:t>
      </w:r>
      <w:r w:rsidR="007F2760" w:rsidRPr="009B302C">
        <w:rPr>
          <w:color w:val="auto"/>
        </w:rPr>
        <w:fldChar w:fldCharType="begin"/>
      </w:r>
      <w:r w:rsidR="00423C70">
        <w:rPr>
          <w:color w:val="auto"/>
        </w:rPr>
        <w:instrText xml:space="preserve"> ADDIN REFMGR.CITE &lt;Refman&gt;&lt;Cite&gt;&lt;Author&gt;Story&lt;/Author&gt;&lt;Year&gt;2002&lt;/Year&gt;&lt;RecNum&gt;STORY2002&lt;/RecNum&gt;&lt;IDText&gt;An overview of the physiology, physics and modeling of the sound source for vowels&lt;/IDText&gt;&lt;MDL Ref_Type="Journal"&gt;&lt;Ref_Type&gt;Journal&lt;/Ref_Type&gt;&lt;Ref_ID&gt;STORY2002&lt;/Ref_ID&gt;&lt;Title_Primary&gt;An overview of the physiology, physics and modeling of the sound source for vowels&lt;/Title_Primary&gt;&lt;Authors_Primary&gt;Story,B.H.&lt;/Authors_Primary&gt;&lt;Date_Primary&gt;2002&lt;/Date_Primary&gt;&lt;Keywords&gt;model&lt;/Keywords&gt;&lt;Keywords&gt;overview&lt;/Keywords&gt;&lt;Keywords&gt;physiology&lt;/Keywords&gt;&lt;Keywords&gt;source&lt;/Keywords&gt;&lt;Keywords&gt;tutorial&lt;/Keywords&gt;&lt;Keywords&gt;vibration&lt;/Keywords&gt;&lt;Keywords&gt;vocal fold&lt;/Keywords&gt;&lt;Keywords&gt;vocal tract&lt;/Keywords&gt;&lt;Keywords&gt;voice&lt;/Keywords&gt;&lt;Keywords&gt;vowels&lt;/Keywords&gt;&lt;Reprint&gt;In File&lt;/Reprint&gt;&lt;Start_Page&gt;195&lt;/Start_Page&gt;&lt;End_Page&gt;206&lt;/End_Page&gt;&lt;Periodical&gt;Acoustical Science and Technology&lt;/Periodical&gt;&lt;Volume&gt;23&lt;/Volume&gt;&lt;Issue&gt;4&lt;/Issue&gt;&lt;Availability&gt;Story2002.pdf, downloaded from B.Story web page&lt;/Availability&gt;&lt;Web_URL_Link1&gt;&lt;u&gt;file://D:\Jan\Reference Manager\ReceivedPapers\AcoustScienceAndTechnology\AcoustSciTech2002\Story2002.pdf&lt;/u&gt;&lt;/Web_URL_Link1&gt;&lt;ZZ_JournalFull&gt;&lt;f name="System"&gt;Acoustical Science and Technology&lt;/f&gt;&lt;/ZZ_JournalFull&gt;&lt;ZZ_JournalStdAbbrev&gt;&lt;f name="System"&gt;Acoust.Sci.Tech.&lt;/f&gt;&lt;/ZZ_JournalStdAbbrev&gt;&lt;ZZ_WorkformID&gt;1&lt;/ZZ_WorkformID&gt;&lt;/MDL&gt;&lt;/Cite&gt;&lt;/Refman&gt;</w:instrText>
      </w:r>
      <w:r w:rsidR="007F2760" w:rsidRPr="009B302C">
        <w:rPr>
          <w:color w:val="auto"/>
        </w:rPr>
        <w:fldChar w:fldCharType="separate"/>
      </w:r>
      <w:r w:rsidR="00403A8F" w:rsidRPr="00403A8F">
        <w:rPr>
          <w:noProof/>
          <w:color w:val="auto"/>
          <w:vertAlign w:val="superscript"/>
        </w:rPr>
        <w:t>1</w:t>
      </w:r>
      <w:r w:rsidR="007F2760" w:rsidRPr="009B302C">
        <w:rPr>
          <w:color w:val="auto"/>
        </w:rPr>
        <w:fldChar w:fldCharType="end"/>
      </w:r>
      <w:r w:rsidRPr="009B302C">
        <w:rPr>
          <w:color w:val="auto"/>
        </w:rPr>
        <w:t xml:space="preserve">. The </w:t>
      </w:r>
      <w:r w:rsidR="008C6A32" w:rsidRPr="009B302C">
        <w:rPr>
          <w:color w:val="auto"/>
        </w:rPr>
        <w:t xml:space="preserve">spectral composition </w:t>
      </w:r>
      <w:r w:rsidRPr="009B302C">
        <w:rPr>
          <w:color w:val="auto"/>
        </w:rPr>
        <w:t xml:space="preserve">of the </w:t>
      </w:r>
      <w:r w:rsidR="00382A3A" w:rsidRPr="009B302C">
        <w:rPr>
          <w:color w:val="auto"/>
        </w:rPr>
        <w:t xml:space="preserve">generated </w:t>
      </w:r>
      <w:r w:rsidRPr="009B302C">
        <w:rPr>
          <w:color w:val="auto"/>
        </w:rPr>
        <w:t>sound is largely influenced by the quality of vocal fold vibration, governed by laryngeal biomechanics and interactions with the tracheal airflow</w:t>
      </w:r>
      <w:r w:rsidR="00513675" w:rsidRPr="009B302C">
        <w:rPr>
          <w:color w:val="auto"/>
        </w:rPr>
        <w:t xml:space="preserve"> </w:t>
      </w:r>
      <w:r w:rsidR="007F2760" w:rsidRPr="009B302C">
        <w:rPr>
          <w:color w:val="auto"/>
        </w:rPr>
        <w:fldChar w:fldCharType="begin"/>
      </w:r>
      <w:r w:rsidR="00423C70">
        <w:rPr>
          <w:color w:val="auto"/>
        </w:rPr>
        <w:instrText xml:space="preserve"> ADDIN REFMGR.CITE &lt;Refman&gt;&lt;Cite&gt;&lt;Author&gt;Titze&lt;/Author&gt;&lt;Year&gt;2000&lt;/Year&gt;&lt;RecNum&gt;TITZE2000B&lt;/RecNum&gt;&lt;IDText&gt;Principles of voice production (second printing)&lt;/IDText&gt;&lt;MDL Ref_Type="Book, Whole"&gt;&lt;Ref_Type&gt;Book, Whole&lt;/Ref_Type&gt;&lt;Ref_ID&gt;TITZE2000B&lt;/Ref_ID&gt;&lt;Title_Primary&gt;Principles of voice production (second printing)&lt;/Title_Primary&gt;&lt;Authors_Primary&gt;Titze,I.R.&lt;/Authors_Primary&gt;&lt;Date_Primary&gt;2000&lt;/Date_Primary&gt;&lt;Keywords&gt;covering&lt;/Keywords&gt;&lt;Keywords&gt;falsetto&lt;/Keywords&gt;&lt;Keywords&gt;formant&lt;/Keywords&gt;&lt;Keywords&gt;formant tuning&lt;/Keywords&gt;&lt;Keywords&gt;model&lt;/Keywords&gt;&lt;Keywords&gt;modes&lt;/Keywords&gt;&lt;Keywords&gt;overview&lt;/Keywords&gt;&lt;Keywords&gt;register&lt;/Keywords&gt;&lt;Keywords&gt;singers formant&lt;/Keywords&gt;&lt;Keywords&gt;terminology&lt;/Keywords&gt;&lt;Keywords&gt;tutorial&lt;/Keywords&gt;&lt;Keywords&gt;voice&lt;/Keywords&gt;&lt;Keywords&gt;voice production&lt;/Keywords&gt;&lt;Keywords&gt;whistle register&lt;/Keywords&gt;&lt;Reprint&gt;In File&lt;/Reprint&gt;&lt;Pub_Place&gt;Iowa City, IA&lt;/Pub_Place&gt;&lt;Publisher&gt;National Center for Voice and Speech&lt;/Publisher&gt;&lt;Availability&gt;NCVS, library &lt;f name="Arial CE"&gt;+ pdf&lt;/f&gt;&lt;/Availability&gt;&lt;Web_URL_Link1&gt;file://D:\Jan\Reference Manager\ReceivedPapers\Books\Titze2000 Principles of voice production.pdf&lt;/Web_URL_Link1&gt;&lt;ZZ_WorkformID&gt;2&lt;/ZZ_WorkformID&gt;&lt;/MDL&gt;&lt;/Cite&gt;&lt;/Refman&gt;</w:instrText>
      </w:r>
      <w:r w:rsidR="007F2760" w:rsidRPr="009B302C">
        <w:rPr>
          <w:color w:val="auto"/>
        </w:rPr>
        <w:fldChar w:fldCharType="separate"/>
      </w:r>
      <w:r w:rsidR="00403A8F" w:rsidRPr="00403A8F">
        <w:rPr>
          <w:noProof/>
          <w:color w:val="auto"/>
          <w:vertAlign w:val="superscript"/>
        </w:rPr>
        <w:t>2</w:t>
      </w:r>
      <w:r w:rsidR="007F2760" w:rsidRPr="009B302C">
        <w:rPr>
          <w:color w:val="auto"/>
        </w:rPr>
        <w:fldChar w:fldCharType="end"/>
      </w:r>
      <w:r w:rsidRPr="009B302C">
        <w:rPr>
          <w:color w:val="auto"/>
        </w:rPr>
        <w:t>. Both in a clinical and a research context, documentation and assessment of vocal fold vibration is thus of foremost interest when studying voice production.</w:t>
      </w:r>
    </w:p>
    <w:p w:rsidR="007224A3" w:rsidRPr="009B302C" w:rsidRDefault="007224A3" w:rsidP="000D4326">
      <w:pPr>
        <w:spacing w:after="0"/>
        <w:jc w:val="left"/>
        <w:rPr>
          <w:color w:val="auto"/>
        </w:rPr>
      </w:pPr>
    </w:p>
    <w:p w:rsidR="00413082" w:rsidRPr="009B302C" w:rsidRDefault="00476366" w:rsidP="000D4326">
      <w:pPr>
        <w:spacing w:after="0"/>
        <w:jc w:val="left"/>
        <w:rPr>
          <w:color w:val="auto"/>
        </w:rPr>
      </w:pPr>
      <w:r w:rsidRPr="009B302C">
        <w:rPr>
          <w:color w:val="auto"/>
        </w:rPr>
        <w:t xml:space="preserve">In humans, direct endoscopic investigation of the larynx during sound production </w:t>
      </w:r>
      <w:r w:rsidRPr="009B302C">
        <w:rPr>
          <w:i/>
          <w:color w:val="auto"/>
        </w:rPr>
        <w:t>in vivo</w:t>
      </w:r>
      <w:r w:rsidRPr="009B302C">
        <w:rPr>
          <w:color w:val="auto"/>
        </w:rPr>
        <w:t xml:space="preserve"> is challenging, and it is virtually impossible in nonhuman mammals, given current technological means. Therefore, and in order to guarantee carefully controlled physical and/or physiological experimental boundary conditions, </w:t>
      </w:r>
      <w:r w:rsidR="00834176" w:rsidRPr="009B302C">
        <w:rPr>
          <w:color w:val="auto"/>
        </w:rPr>
        <w:t>the use of excised larynges</w:t>
      </w:r>
      <w:r w:rsidR="007F2760" w:rsidRPr="009B302C">
        <w:rPr>
          <w:color w:val="auto"/>
        </w:rPr>
        <w:fldChar w:fldCharType="begin">
          <w:fldData xml:space="preserve">PFJlZm1hbj48Q2l0ZT48QXV0aG9yPkNvb3BlcjwvQXV0aG9yPjxZZWFyPjE5ODY8L1llYXI+PFJl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</w:fldData>
        </w:fldChar>
      </w:r>
      <w:r w:rsidR="00423C70">
        <w:rPr>
          <w:color w:val="auto"/>
        </w:rPr>
        <w:instrText xml:space="preserve"> ADDIN REFMGR.CITE </w:instrText>
      </w:r>
      <w:r w:rsidR="007F2760">
        <w:rPr>
          <w:color w:val="auto"/>
        </w:rPr>
        <w:fldChar w:fldCharType="begin">
          <w:fldData xml:space="preserve">PFJlZm1hbj48Q2l0ZT48QXV0aG9yPkNvb3BlcjwvQXV0aG9yPjxZZWFyPjE5ODY8L1llYXI+PFJl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3,4</w:t>
      </w:r>
      <w:r w:rsidR="007F2760" w:rsidRPr="009B302C">
        <w:rPr>
          <w:color w:val="auto"/>
        </w:rPr>
        <w:fldChar w:fldCharType="end"/>
      </w:r>
      <w:r w:rsidR="00AA3100" w:rsidRPr="009B302C">
        <w:rPr>
          <w:color w:val="auto"/>
        </w:rPr>
        <w:t xml:space="preserve"> </w:t>
      </w:r>
      <w:r w:rsidR="00834176" w:rsidRPr="009B302C">
        <w:rPr>
          <w:color w:val="auto"/>
        </w:rPr>
        <w:t xml:space="preserve">is in many cases an adequate substitution for investigation of </w:t>
      </w:r>
      <w:r w:rsidRPr="009B302C">
        <w:rPr>
          <w:i/>
          <w:color w:val="auto"/>
        </w:rPr>
        <w:t>in vivo</w:t>
      </w:r>
      <w:r w:rsidR="009C79C4" w:rsidRPr="009B302C">
        <w:rPr>
          <w:color w:val="auto"/>
        </w:rPr>
        <w:t xml:space="preserve"> </w:t>
      </w:r>
      <w:r w:rsidR="00834176" w:rsidRPr="009B302C">
        <w:rPr>
          <w:color w:val="auto"/>
        </w:rPr>
        <w:t>voice production mechanisms.</w:t>
      </w:r>
    </w:p>
    <w:p w:rsidR="007224A3" w:rsidRPr="009B302C" w:rsidRDefault="007224A3" w:rsidP="000D4326">
      <w:pPr>
        <w:spacing w:after="0"/>
        <w:jc w:val="left"/>
        <w:rPr>
          <w:color w:val="auto"/>
        </w:rPr>
      </w:pPr>
    </w:p>
    <w:p w:rsidR="00413082" w:rsidRPr="009B302C" w:rsidRDefault="00335F42" w:rsidP="000D4326">
      <w:pPr>
        <w:spacing w:after="0"/>
        <w:jc w:val="left"/>
        <w:rPr>
          <w:color w:val="auto"/>
        </w:rPr>
      </w:pPr>
      <w:r w:rsidRPr="009B302C">
        <w:rPr>
          <w:color w:val="auto"/>
        </w:rPr>
        <w:t>Vocal fold vibration is a complex three-dimensional phenomenon</w:t>
      </w:r>
      <w:r w:rsidR="007F2760" w:rsidRPr="009B302C">
        <w:rPr>
          <w:color w:val="auto"/>
        </w:rPr>
        <w:fldChar w:fldCharType="begin"/>
      </w:r>
      <w:r w:rsidR="00423C70">
        <w:rPr>
          <w:color w:val="auto"/>
        </w:rPr>
        <w:instrText xml:space="preserve"> ADDIN REFMGR.CITE &lt;Refman&gt;&lt;Cite&gt;&lt;Author&gt;Baer&lt;/Author&gt;&lt;Year&gt;1975&lt;/Year&gt;&lt;RecNum&gt;BAER1975&lt;/RecNum&gt;&lt;IDText&gt;Investigation of phonation using excised larynxes. (Doctoral dissertation)&lt;/IDText&gt;&lt;MDL Ref_Type="Book, Whole"&gt;&lt;Ref_Type&gt;Book, Whole&lt;/Ref_Type&gt;&lt;Ref_ID&gt;BAER1975&lt;/Ref_ID&gt;&lt;Title_Primary&gt;Investigation of phonation using excised larynxes. (Doctoral dissertation)&lt;/Title_Primary&gt;&lt;Authors_Primary&gt;Baer,Thomas&lt;/Authors_Primary&gt;&lt;Date_Primary&gt;1975&lt;/Date_Primary&gt;&lt;Keywords&gt;excised&lt;/Keywords&gt;&lt;Keywords&gt;experiment&lt;/Keywords&gt;&lt;Keywords&gt;investigation&lt;/Keywords&gt;&lt;Keywords&gt;larynx&lt;/Keywords&gt;&lt;Keywords&gt;mucosal wave&lt;/Keywords&gt;&lt;Keywords&gt;phonation threshold pressure&lt;/Keywords&gt;&lt;Keywords&gt;pressure&lt;/Keywords&gt;&lt;Keywords&gt;vocal fold&lt;/Keywords&gt;&lt;Keywords&gt;vocal fold trajectory&lt;/Keywords&gt;&lt;Reprint&gt;In File&lt;/Reprint&gt;&lt;Pub_Place&gt;Cambridge, Mass&lt;/Pub_Place&gt;&lt;Publisher&gt;Massachusetts Institute of Technology&lt;/Publisher&gt;&lt;ZZ_WorkformID&gt;2&lt;/ZZ_WorkformID&gt;&lt;/MDL&gt;&lt;/Cite&gt;&lt;/Refman&gt;</w:instrText>
      </w:r>
      <w:r w:rsidR="007F2760" w:rsidRPr="009B302C">
        <w:rPr>
          <w:color w:val="auto"/>
        </w:rPr>
        <w:fldChar w:fldCharType="separate"/>
      </w:r>
      <w:r w:rsidR="00403A8F" w:rsidRPr="00403A8F">
        <w:rPr>
          <w:noProof/>
          <w:color w:val="auto"/>
          <w:vertAlign w:val="superscript"/>
        </w:rPr>
        <w:t>5</w:t>
      </w:r>
      <w:r w:rsidR="007F2760" w:rsidRPr="009B302C">
        <w:rPr>
          <w:color w:val="auto"/>
        </w:rPr>
        <w:fldChar w:fldCharType="end"/>
      </w:r>
      <w:r w:rsidRPr="009B302C">
        <w:rPr>
          <w:color w:val="auto"/>
        </w:rPr>
        <w:t xml:space="preserve">. </w:t>
      </w:r>
      <w:r w:rsidR="005D5578" w:rsidRPr="009B302C">
        <w:rPr>
          <w:color w:val="auto"/>
        </w:rPr>
        <w:t xml:space="preserve">While </w:t>
      </w:r>
      <w:r w:rsidR="00476366" w:rsidRPr="009B302C">
        <w:rPr>
          <w:color w:val="auto"/>
        </w:rPr>
        <w:t xml:space="preserve">conventional </w:t>
      </w:r>
      <w:r w:rsidR="00743F7F" w:rsidRPr="009B302C">
        <w:rPr>
          <w:color w:val="auto"/>
        </w:rPr>
        <w:t>investigation methods like laryngeal endoscopy (</w:t>
      </w:r>
      <w:r w:rsidR="00F55529" w:rsidRPr="009B302C">
        <w:rPr>
          <w:i/>
          <w:color w:val="auto"/>
        </w:rPr>
        <w:t>in vivo</w:t>
      </w:r>
      <w:r w:rsidR="00743F7F" w:rsidRPr="009B302C">
        <w:rPr>
          <w:color w:val="auto"/>
        </w:rPr>
        <w:t xml:space="preserve">) or excised larynx preparations </w:t>
      </w:r>
      <w:r w:rsidRPr="009B302C">
        <w:rPr>
          <w:color w:val="auto"/>
        </w:rPr>
        <w:t xml:space="preserve">typically </w:t>
      </w:r>
      <w:r w:rsidR="0025678D" w:rsidRPr="009B302C">
        <w:rPr>
          <w:color w:val="auto"/>
        </w:rPr>
        <w:t xml:space="preserve">provide </w:t>
      </w:r>
      <w:r w:rsidRPr="009B302C">
        <w:rPr>
          <w:color w:val="auto"/>
        </w:rPr>
        <w:t xml:space="preserve">only </w:t>
      </w:r>
      <w:r w:rsidR="0025678D" w:rsidRPr="009B302C">
        <w:rPr>
          <w:color w:val="auto"/>
        </w:rPr>
        <w:t>a superior view</w:t>
      </w:r>
      <w:r w:rsidR="00743F7F" w:rsidRPr="009B302C">
        <w:rPr>
          <w:color w:val="auto"/>
        </w:rPr>
        <w:t xml:space="preserve"> of the vibrating vocal folds</w:t>
      </w:r>
      <w:r w:rsidR="007F2760" w:rsidRPr="009B302C">
        <w:rPr>
          <w:color w:val="auto"/>
        </w:rPr>
        <w:fldChar w:fldCharType="begin"/>
      </w:r>
      <w:r w:rsidR="00423C70">
        <w:rPr>
          <w:color w:val="auto"/>
        </w:rPr>
        <w:instrText xml:space="preserve"> ADDIN REFMGR.CITE &lt;Refman&gt;&lt;Cite&gt;&lt;Author&gt;Bless&lt;/Author&gt;&lt;Year&gt;2009&lt;/Year&gt;&lt;RecNum&gt;BLESS2009&lt;/RecNum&gt;&lt;IDText&gt;Laryngeal imaging: stroboscopy, high-speed imaging, and kymography&lt;/IDText&gt;&lt;MDL Ref_Type="Book Chapter"&gt;&lt;Ref_Type&gt;Book Chapter&lt;/Ref_Type&gt;&lt;Ref_ID&gt;BLESS2009&lt;/Ref_ID&gt;&lt;Title_Primary&gt;Laryngeal imaging: stroboscopy, high-speed imaging, and kymography&lt;/Title_Primary&gt;&lt;Authors_Primary&gt;Bless,D.M.&lt;/Authors_Primary&gt;&lt;Authors_Primary&gt;Patel,R.R.&lt;/Authors_Primary&gt;&lt;Authors_Primary&gt;Connor,Nadine&lt;/Authors_Primary&gt;&lt;Date_Primary&gt;2009&lt;/Date_Primary&gt;&lt;Keywords&gt;evaluation&lt;/Keywords&gt;&lt;Keywords&gt;high-speed&lt;/Keywords&gt;&lt;Keywords&gt;kymography&lt;/Keywords&gt;&lt;Keywords&gt;laryngeal&lt;/Keywords&gt;&lt;Keywords&gt;laryngoscopy&lt;/Keywords&gt;&lt;Keywords&gt;overview&lt;/Keywords&gt;&lt;Keywords&gt;stroboscopy&lt;/Keywords&gt;&lt;Reprint&gt;In File&lt;/Reprint&gt;&lt;Start_Page&gt;181&lt;/Start_Page&gt;&lt;End_Page&gt;210&lt;/End_Page&gt;&lt;Volume&gt;3&lt;/Volume&gt;&lt;Title_Secondary&gt;The Larynx. Third Edition. Volume I&lt;/Title_Secondary&gt;&lt;Authors_Secondary&gt;Fried,M.P.&lt;/Authors_Secondary&gt;&lt;Authors_Secondary&gt;Ferlito,A.&lt;/Authors_Secondary&gt;&lt;Issue&gt;11&lt;/Issue&gt;&lt;Pub_Place&gt;San Diego, CA&lt;/Pub_Place&gt;&lt;Publisher&gt;Plural Publishing&lt;/Publisher&gt;&lt;ISSN_ISBN&gt;978-1-59756-256-0&lt;/ISSN_ISBN&gt;&lt;Web_URL_Link1&gt;file://D:\Jan\Reference Manager\ReceivedPapers\Books\TheLarynx_Plural2009\Bless2009_LaryngealImaging.pdf&lt;/Web_URL_Link1&gt;&lt;ZZ_WorkformID&gt;3&lt;/ZZ_WorkformID&gt;&lt;/MDL&gt;&lt;/Cite&gt;&lt;/Refman&gt;</w:instrText>
      </w:r>
      <w:r w:rsidR="007F2760" w:rsidRPr="009B302C">
        <w:rPr>
          <w:color w:val="auto"/>
        </w:rPr>
        <w:fldChar w:fldCharType="separate"/>
      </w:r>
      <w:r w:rsidR="00403A8F" w:rsidRPr="00403A8F">
        <w:rPr>
          <w:noProof/>
          <w:color w:val="auto"/>
          <w:vertAlign w:val="superscript"/>
        </w:rPr>
        <w:t>6</w:t>
      </w:r>
      <w:r w:rsidR="007F2760" w:rsidRPr="009B302C">
        <w:rPr>
          <w:color w:val="auto"/>
        </w:rPr>
        <w:fldChar w:fldCharType="end"/>
      </w:r>
      <w:r w:rsidR="00AD65D9" w:rsidRPr="009B302C">
        <w:rPr>
          <w:color w:val="auto"/>
        </w:rPr>
        <w:t>,</w:t>
      </w:r>
      <w:r w:rsidR="0025678D" w:rsidRPr="009B302C">
        <w:rPr>
          <w:color w:val="auto"/>
        </w:rPr>
        <w:t xml:space="preserve"> they do not allow for complete </w:t>
      </w:r>
      <w:r w:rsidR="00743F7F" w:rsidRPr="009B302C">
        <w:rPr>
          <w:color w:val="auto"/>
        </w:rPr>
        <w:t xml:space="preserve">three-dimensional </w:t>
      </w:r>
      <w:r w:rsidR="0025678D" w:rsidRPr="009B302C">
        <w:rPr>
          <w:color w:val="auto"/>
        </w:rPr>
        <w:t xml:space="preserve">analysis of </w:t>
      </w:r>
      <w:r w:rsidRPr="009B302C">
        <w:rPr>
          <w:color w:val="auto"/>
        </w:rPr>
        <w:t xml:space="preserve">vocal </w:t>
      </w:r>
      <w:r w:rsidR="00272734" w:rsidRPr="009B302C">
        <w:rPr>
          <w:color w:val="auto"/>
        </w:rPr>
        <w:t>f</w:t>
      </w:r>
      <w:r w:rsidRPr="009B302C">
        <w:rPr>
          <w:color w:val="auto"/>
        </w:rPr>
        <w:t>old motion</w:t>
      </w:r>
      <w:r w:rsidR="00F045E4" w:rsidRPr="009B302C">
        <w:rPr>
          <w:color w:val="auto"/>
        </w:rPr>
        <w:t>.</w:t>
      </w:r>
      <w:r w:rsidR="005E31D3" w:rsidRPr="009B302C">
        <w:rPr>
          <w:color w:val="auto"/>
        </w:rPr>
        <w:t xml:space="preserve"> </w:t>
      </w:r>
      <w:r w:rsidR="00B33462" w:rsidRPr="009B302C">
        <w:rPr>
          <w:color w:val="auto"/>
        </w:rPr>
        <w:t xml:space="preserve">In particular, in the </w:t>
      </w:r>
      <w:r w:rsidR="00AC7F83" w:rsidRPr="009B302C">
        <w:rPr>
          <w:color w:val="auto"/>
        </w:rPr>
        <w:t>superior</w:t>
      </w:r>
      <w:r w:rsidR="00B33462" w:rsidRPr="009B302C">
        <w:rPr>
          <w:color w:val="auto"/>
        </w:rPr>
        <w:t xml:space="preserve"> view the lower </w:t>
      </w:r>
      <w:r w:rsidR="00D043A8" w:rsidRPr="009B302C">
        <w:rPr>
          <w:color w:val="auto"/>
        </w:rPr>
        <w:t xml:space="preserve">(caudal) </w:t>
      </w:r>
      <w:r w:rsidR="00B33462" w:rsidRPr="009B302C">
        <w:rPr>
          <w:color w:val="auto"/>
        </w:rPr>
        <w:t>margins of the vocal folds are invisible during a major portion of the vibratory cycle. This is d</w:t>
      </w:r>
      <w:r w:rsidR="006C4EBE" w:rsidRPr="009B302C">
        <w:rPr>
          <w:color w:val="auto"/>
        </w:rPr>
        <w:t xml:space="preserve">ue to the phase delay between the </w:t>
      </w:r>
      <w:r w:rsidR="00CD7213" w:rsidRPr="009B302C">
        <w:rPr>
          <w:color w:val="auto"/>
        </w:rPr>
        <w:t xml:space="preserve">inferior </w:t>
      </w:r>
      <w:r w:rsidR="006C4EBE" w:rsidRPr="009B302C">
        <w:rPr>
          <w:color w:val="auto"/>
        </w:rPr>
        <w:t xml:space="preserve">(caudal) and the </w:t>
      </w:r>
      <w:r w:rsidR="00CD7213" w:rsidRPr="009B302C">
        <w:rPr>
          <w:color w:val="auto"/>
        </w:rPr>
        <w:t xml:space="preserve">superior </w:t>
      </w:r>
      <w:r w:rsidR="006C4EBE" w:rsidRPr="009B302C">
        <w:rPr>
          <w:color w:val="auto"/>
        </w:rPr>
        <w:t xml:space="preserve">(cranial) edge of the vocal folds, </w:t>
      </w:r>
      <w:r w:rsidR="004E6A1B" w:rsidRPr="009B302C">
        <w:rPr>
          <w:color w:val="auto"/>
        </w:rPr>
        <w:t xml:space="preserve">a phenomenon </w:t>
      </w:r>
      <w:r w:rsidR="006C4EBE" w:rsidRPr="009B302C">
        <w:rPr>
          <w:color w:val="auto"/>
        </w:rPr>
        <w:t>which is typically seen during vocal fold oscillation</w:t>
      </w:r>
      <w:r w:rsidR="007F2760" w:rsidRPr="009B302C">
        <w:rPr>
          <w:color w:val="auto"/>
        </w:rPr>
        <w:fldChar w:fldCharType="begin"/>
      </w:r>
      <w:r w:rsidR="00423C70">
        <w:rPr>
          <w:color w:val="auto"/>
        </w:rPr>
        <w:instrText xml:space="preserve"> ADDIN REFMGR.CITE &lt;Refman&gt;&lt;Cite&gt;&lt;Author&gt;Baer&lt;/Author&gt;&lt;Year&gt;1975&lt;/Year&gt;&lt;RecNum&gt;BAER1975&lt;/RecNum&gt;&lt;IDText&gt;Investigation of phonation using excised larynxes. (Doctoral dissertation)&lt;/IDText&gt;&lt;MDL Ref_Type="Book, Whole"&gt;&lt;Ref_Type&gt;Book, Whole&lt;/Ref_Type&gt;&lt;Ref_ID&gt;BAER1975&lt;/Ref_ID&gt;&lt;Title_Primary&gt;Investigation of phonation using excised larynxes. (Doctoral dissertation)&lt;/Title_Primary&gt;&lt;Authors_Primary&gt;Baer,Thomas&lt;/Authors_Primary&gt;&lt;Date_Primary&gt;1975&lt;/Date_Primary&gt;&lt;Keywords&gt;excised&lt;/Keywords&gt;&lt;Keywords&gt;experiment&lt;/Keywords&gt;&lt;Keywords&gt;investigation&lt;/Keywords&gt;&lt;Keywords&gt;larynx&lt;/Keywords&gt;&lt;Keywords&gt;mucosal wave&lt;/Keywords&gt;&lt;Keywords&gt;phonation threshold pressure&lt;/Keywords&gt;&lt;Keywords&gt;pressure&lt;/Keywords&gt;&lt;Keywords&gt;vocal fold&lt;/Keywords&gt;&lt;Keywords&gt;vocal fold trajectory&lt;/Keywords&gt;&lt;Reprint&gt;In File&lt;/Reprint&gt;&lt;Pub_Place&gt;Cambridge, Mass&lt;/Pub_Place&gt;&lt;Publisher&gt;Massachusetts Institute of Technology&lt;/Publisher&gt;&lt;ZZ_WorkformID&gt;2&lt;/ZZ_WorkformID&gt;&lt;/MDL&gt;&lt;/Cite&gt;&lt;/Refman&gt;</w:instrText>
      </w:r>
      <w:r w:rsidR="007F2760" w:rsidRPr="009B302C">
        <w:rPr>
          <w:color w:val="auto"/>
        </w:rPr>
        <w:fldChar w:fldCharType="separate"/>
      </w:r>
      <w:r w:rsidR="00403A8F" w:rsidRPr="00403A8F">
        <w:rPr>
          <w:noProof/>
          <w:color w:val="auto"/>
          <w:vertAlign w:val="superscript"/>
        </w:rPr>
        <w:t>5</w:t>
      </w:r>
      <w:r w:rsidR="007F2760" w:rsidRPr="009B302C">
        <w:rPr>
          <w:color w:val="auto"/>
        </w:rPr>
        <w:fldChar w:fldCharType="end"/>
      </w:r>
      <w:r w:rsidR="006C4EBE" w:rsidRPr="009B302C">
        <w:rPr>
          <w:color w:val="auto"/>
        </w:rPr>
        <w:t>.</w:t>
      </w:r>
      <w:r w:rsidR="003761F9" w:rsidRPr="009B302C">
        <w:rPr>
          <w:color w:val="auto"/>
        </w:rPr>
        <w:t xml:space="preserve"> </w:t>
      </w:r>
      <w:r w:rsidR="00CB1465" w:rsidRPr="009B302C">
        <w:rPr>
          <w:color w:val="auto"/>
        </w:rPr>
        <w:t>As direct empirical evidence for backing up findings from mathematica</w:t>
      </w:r>
      <w:r w:rsidR="00447F9E" w:rsidRPr="009B302C">
        <w:rPr>
          <w:color w:val="auto"/>
        </w:rPr>
        <w:t>l and physical models is scarce</w:t>
      </w:r>
      <w:r w:rsidR="00CB1465" w:rsidRPr="009B302C">
        <w:rPr>
          <w:color w:val="auto"/>
        </w:rPr>
        <w:t>, k</w:t>
      </w:r>
      <w:r w:rsidR="003761F9" w:rsidRPr="009B302C">
        <w:rPr>
          <w:color w:val="auto"/>
        </w:rPr>
        <w:t>nowledge of the geometry and motion of the lower vocal fold edge</w:t>
      </w:r>
      <w:r w:rsidR="007F2760" w:rsidRPr="009B302C">
        <w:rPr>
          <w:color w:val="auto"/>
        </w:rPr>
        <w:fldChar w:fldCharType="begin"/>
      </w:r>
      <w:r w:rsidR="00423C70">
        <w:rPr>
          <w:color w:val="auto"/>
        </w:rPr>
        <w:instrText xml:space="preserve"> ADDIN REFMGR.CITE &lt;Refman&gt;&lt;Cite&gt;&lt;Author&gt;Berke&lt;/Author&gt;&lt;Year&gt;1987&lt;/Year&gt;&lt;RecNum&gt;BERKE1987&lt;/RecNum&gt;&lt;IDText&gt;Laryngeal modeling: theoretical, in vitro, in vivo&lt;/IDText&gt;&lt;MDL Ref_Type="Journal"&gt;&lt;Ref_Type&gt;Journal&lt;/Ref_Type&gt;&lt;Ref_ID&gt;BERKE1987&lt;/Ref_ID&gt;&lt;Title_Primary&gt;Laryngeal modeling: theoretical, in vitro, in vivo&lt;/Title_Primary&gt;&lt;Authors_Primary&gt;Berke,Gerald S.&lt;/Authors_Primary&gt;&lt;Authors_Primary&gt;Moore,Dennis M.&lt;/Authors_Primary&gt;&lt;Authors_Primary&gt;Hantke,David R.&lt;/Authors_Primary&gt;&lt;Authors_Primary&gt;Hanson,D.G.&lt;/Authors_Primary&gt;&lt;Authors_Primary&gt;Gerratt,Bruce R.&lt;/Authors_Primary&gt;&lt;Authors_Primary&gt;Burstein,Fernando&lt;/Authors_Primary&gt;&lt;Date_Primary&gt;1987&lt;/Date_Primary&gt;&lt;Keywords&gt;airflow&lt;/Keywords&gt;&lt;Keywords&gt;EGG&lt;/Keywords&gt;&lt;Keywords&gt;excised&lt;/Keywords&gt;&lt;Keywords&gt;history&lt;/Keywords&gt;&lt;Keywords&gt;laryngeal&lt;/Keywords&gt;&lt;Keywords&gt;larynx&lt;/Keywords&gt;&lt;Keywords&gt;model&lt;/Keywords&gt;&lt;Keywords&gt;mucosal wave&lt;/Keywords&gt;&lt;Keywords&gt;nerve&lt;/Keywords&gt;&lt;Keywords&gt;PGG&lt;/Keywords&gt;&lt;Keywords&gt;pressure&lt;/Keywords&gt;&lt;Keywords&gt;simulation&lt;/Keywords&gt;&lt;Keywords&gt;stimulation&lt;/Keywords&gt;&lt;Keywords&gt;stroboscopy&lt;/Keywords&gt;&lt;Keywords&gt;subglottic&lt;/Keywords&gt;&lt;Keywords&gt;theory&lt;/Keywords&gt;&lt;Keywords&gt;vibration&lt;/Keywords&gt;&lt;Keywords&gt;vocal fold&lt;/Keywords&gt;&lt;Keywords&gt;voice&lt;/Keywords&gt;&lt;Keywords&gt;voice production&lt;/Keywords&gt;&lt;Reprint&gt;In File&lt;/Reprint&gt;&lt;Start_Page&gt;871&lt;/Start_Page&gt;&lt;End_Page&gt;881&lt;/End_Page&gt;&lt;Periodical&gt;The Laryngoscope&lt;/Periodical&gt;&lt;Volume&gt;97&lt;/Volume&gt;&lt;Availability&gt;pdf and reprint&lt;/Availability&gt;&lt;Web_URL_Link1&gt;file://D:\Jan\Reference Manager\ReceivedPapers\Laryngoscope\Laryngoscope1987\Berke1987_Laryngoscope.pdf&lt;/Web_URL_Link1&gt;&lt;ZZ_JournalFull&gt;&lt;f name="System"&gt;The Laryngoscope&lt;/f&gt;&lt;/ZZ_JournalFull&gt;&lt;ZZ_JournalStdAbbrev&gt;&lt;f name="System"&gt;Laryngoscope&lt;/f&gt;&lt;/ZZ_JournalStdAbbrev&gt;&lt;ZZ_WorkformID&gt;1&lt;/ZZ_WorkformID&gt;&lt;/MDL&gt;&lt;/Cite&gt;&lt;/Refman&gt;</w:instrText>
      </w:r>
      <w:r w:rsidR="007F2760" w:rsidRPr="009B302C">
        <w:rPr>
          <w:color w:val="auto"/>
        </w:rPr>
        <w:fldChar w:fldCharType="separate"/>
      </w:r>
      <w:r w:rsidR="00403A8F" w:rsidRPr="00403A8F">
        <w:rPr>
          <w:noProof/>
          <w:color w:val="auto"/>
          <w:vertAlign w:val="superscript"/>
        </w:rPr>
        <w:t>7</w:t>
      </w:r>
      <w:r w:rsidR="007F2760" w:rsidRPr="009B302C">
        <w:rPr>
          <w:color w:val="auto"/>
        </w:rPr>
        <w:fldChar w:fldCharType="end"/>
      </w:r>
      <w:r w:rsidR="00601A93" w:rsidRPr="009B302C">
        <w:rPr>
          <w:color w:val="auto"/>
        </w:rPr>
        <w:t xml:space="preserve">, </w:t>
      </w:r>
      <w:r w:rsidR="00701B98" w:rsidRPr="009B302C">
        <w:rPr>
          <w:color w:val="auto"/>
        </w:rPr>
        <w:t>and thus the</w:t>
      </w:r>
      <w:r w:rsidR="007224A3" w:rsidRPr="009B302C">
        <w:rPr>
          <w:color w:val="auto"/>
        </w:rPr>
        <w:t xml:space="preserve"> </w:t>
      </w:r>
      <w:r w:rsidR="00701B98" w:rsidRPr="009B302C">
        <w:rPr>
          <w:color w:val="auto"/>
        </w:rPr>
        <w:t>geometry of the subglottal channel</w:t>
      </w:r>
      <w:r w:rsidR="007F2760" w:rsidRPr="009B302C">
        <w:rPr>
          <w:color w:val="auto"/>
        </w:rPr>
        <w:fldChar w:fldCharType="begin">
          <w:fldData xml:space="preserve">PFJlZm1hbj48Q2l0ZT48QXV0aG9yPlNjaGVyZXI8L0F1dGhvcj48WWVhcj4xOTgzPC9ZZWFyPjxS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</w:fldData>
        </w:fldChar>
      </w:r>
      <w:r w:rsidR="00423C70">
        <w:rPr>
          <w:color w:val="auto"/>
        </w:rPr>
        <w:instrText xml:space="preserve"> ADDIN REFMGR.CITE </w:instrText>
      </w:r>
      <w:r w:rsidR="007F2760">
        <w:rPr>
          <w:color w:val="auto"/>
        </w:rPr>
        <w:fldChar w:fldCharType="begin">
          <w:fldData xml:space="preserve">PFJlZm1hbj48Q2l0ZT48QXV0aG9yPlNjaGVyZXI8L0F1dGhvcj48WWVhcj4xOTgzPC9ZZWFyPjxS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8-10</w:t>
      </w:r>
      <w:r w:rsidR="007F2760" w:rsidRPr="009B302C">
        <w:rPr>
          <w:color w:val="auto"/>
        </w:rPr>
        <w:fldChar w:fldCharType="end"/>
      </w:r>
      <w:r w:rsidR="00AA3100" w:rsidRPr="009B302C">
        <w:rPr>
          <w:color w:val="auto"/>
        </w:rPr>
        <w:t xml:space="preserve"> </w:t>
      </w:r>
      <w:r w:rsidR="003761F9" w:rsidRPr="009B302C">
        <w:rPr>
          <w:color w:val="auto"/>
        </w:rPr>
        <w:t xml:space="preserve">is </w:t>
      </w:r>
      <w:r w:rsidR="00D53E62" w:rsidRPr="009B302C">
        <w:rPr>
          <w:color w:val="auto"/>
        </w:rPr>
        <w:t xml:space="preserve">crucial for better understanding the interaction </w:t>
      </w:r>
      <w:r w:rsidR="006D000F" w:rsidRPr="009B302C">
        <w:rPr>
          <w:color w:val="auto"/>
        </w:rPr>
        <w:t>between</w:t>
      </w:r>
      <w:r w:rsidR="00D53E62" w:rsidRPr="009B302C">
        <w:rPr>
          <w:color w:val="auto"/>
        </w:rPr>
        <w:t xml:space="preserve"> laryngeal airflow and vocal fold </w:t>
      </w:r>
      <w:r w:rsidR="004C4C8D" w:rsidRPr="009B302C">
        <w:rPr>
          <w:color w:val="auto"/>
        </w:rPr>
        <w:t>tissue</w:t>
      </w:r>
      <w:r w:rsidR="00301128" w:rsidRPr="009B302C">
        <w:rPr>
          <w:color w:val="auto"/>
        </w:rPr>
        <w:t xml:space="preserve"> and the resulting forces and pressures</w:t>
      </w:r>
      <w:r w:rsidR="0098616C" w:rsidRPr="009B302C">
        <w:rPr>
          <w:color w:val="auto"/>
        </w:rPr>
        <w:t xml:space="preserve"> </w:t>
      </w:r>
      <w:r w:rsidR="007F2760" w:rsidRPr="009B302C">
        <w:rPr>
          <w:color w:val="auto"/>
        </w:rPr>
        <w:fldChar w:fldCharType="begin">
          <w:fldData xml:space="preserve">PFJlZm1hbj48Q2l0ZT48QXV0aG9yPlRpdHplPC9BdXRob3I+PFllYXI+MTk4ODwvWWVhcj48UmVj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</w:fldData>
        </w:fldChar>
      </w:r>
      <w:r w:rsidR="00423C70">
        <w:rPr>
          <w:color w:val="auto"/>
        </w:rPr>
        <w:instrText xml:space="preserve"> ADDIN REFMGR.CITE </w:instrText>
      </w:r>
      <w:r w:rsidR="007F2760">
        <w:rPr>
          <w:color w:val="auto"/>
        </w:rPr>
        <w:fldChar w:fldCharType="begin">
          <w:fldData xml:space="preserve">PFJlZm1hbj48Q2l0ZT48QXV0aG9yPlRpdHplPC9BdXRob3I+PFllYXI+MTk4ODwvWWVhcj48UmVj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11,12</w:t>
      </w:r>
      <w:r w:rsidR="007F2760" w:rsidRPr="009B302C">
        <w:rPr>
          <w:color w:val="auto"/>
        </w:rPr>
        <w:fldChar w:fldCharType="end"/>
      </w:r>
      <w:r w:rsidR="00377CEC" w:rsidRPr="009B302C">
        <w:rPr>
          <w:color w:val="auto"/>
        </w:rPr>
        <w:t>.</w:t>
      </w:r>
      <w:r w:rsidR="00E10EDD" w:rsidRPr="009B302C">
        <w:rPr>
          <w:color w:val="auto"/>
        </w:rPr>
        <w:t xml:space="preserve"> </w:t>
      </w:r>
      <w:r w:rsidR="00E7795B" w:rsidRPr="009B302C">
        <w:rPr>
          <w:color w:val="auto"/>
        </w:rPr>
        <w:t xml:space="preserve">Another aspect of vocal fold vibration that is hidden from the </w:t>
      </w:r>
      <w:r w:rsidR="00527F0B" w:rsidRPr="009B302C">
        <w:rPr>
          <w:color w:val="auto"/>
        </w:rPr>
        <w:t>customary</w:t>
      </w:r>
      <w:r w:rsidR="00E7795B" w:rsidRPr="009B302C">
        <w:rPr>
          <w:color w:val="auto"/>
        </w:rPr>
        <w:t xml:space="preserve"> superior </w:t>
      </w:r>
      <w:r w:rsidR="00527F0B" w:rsidRPr="009B302C">
        <w:rPr>
          <w:color w:val="auto"/>
        </w:rPr>
        <w:t xml:space="preserve">view is the vertical </w:t>
      </w:r>
      <w:r w:rsidR="00465BEF" w:rsidRPr="009B302C">
        <w:rPr>
          <w:color w:val="auto"/>
        </w:rPr>
        <w:t xml:space="preserve">(caudo-cranial) </w:t>
      </w:r>
      <w:r w:rsidR="00527F0B" w:rsidRPr="009B302C">
        <w:rPr>
          <w:color w:val="auto"/>
        </w:rPr>
        <w:t xml:space="preserve">depth of </w:t>
      </w:r>
      <w:r w:rsidR="00A54506" w:rsidRPr="009B302C">
        <w:rPr>
          <w:color w:val="auto"/>
        </w:rPr>
        <w:t xml:space="preserve">the contact between the two </w:t>
      </w:r>
      <w:r w:rsidR="00527F0B" w:rsidRPr="009B302C">
        <w:rPr>
          <w:color w:val="auto"/>
        </w:rPr>
        <w:t>vocal fold</w:t>
      </w:r>
      <w:r w:rsidR="00A54506" w:rsidRPr="009B302C">
        <w:rPr>
          <w:color w:val="auto"/>
        </w:rPr>
        <w:t>s</w:t>
      </w:r>
      <w:r w:rsidR="00527F0B" w:rsidRPr="009B302C">
        <w:rPr>
          <w:color w:val="auto"/>
        </w:rPr>
        <w:t xml:space="preserve">. </w:t>
      </w:r>
      <w:r w:rsidR="000C0997" w:rsidRPr="009B302C">
        <w:rPr>
          <w:color w:val="auto"/>
        </w:rPr>
        <w:t>T</w:t>
      </w:r>
      <w:r w:rsidR="00441FFC" w:rsidRPr="009B302C">
        <w:rPr>
          <w:color w:val="auto"/>
        </w:rPr>
        <w:t xml:space="preserve">he vertical contact depth is </w:t>
      </w:r>
      <w:r w:rsidR="00737BDC" w:rsidRPr="009B302C">
        <w:rPr>
          <w:color w:val="auto"/>
        </w:rPr>
        <w:t>related to</w:t>
      </w:r>
      <w:r w:rsidR="000C0997" w:rsidRPr="009B302C">
        <w:rPr>
          <w:color w:val="auto"/>
        </w:rPr>
        <w:t xml:space="preserve"> </w:t>
      </w:r>
      <w:r w:rsidR="00441FFC" w:rsidRPr="009B302C">
        <w:rPr>
          <w:color w:val="auto"/>
        </w:rPr>
        <w:t xml:space="preserve">the </w:t>
      </w:r>
      <w:r w:rsidR="008E23E9" w:rsidRPr="009B302C">
        <w:rPr>
          <w:color w:val="auto"/>
        </w:rPr>
        <w:t xml:space="preserve">vertical </w:t>
      </w:r>
      <w:r w:rsidR="00441FFC" w:rsidRPr="009B302C">
        <w:rPr>
          <w:color w:val="auto"/>
        </w:rPr>
        <w:t>thickness of the vocal fold</w:t>
      </w:r>
      <w:r w:rsidR="00D92061" w:rsidRPr="009B302C">
        <w:rPr>
          <w:color w:val="auto"/>
        </w:rPr>
        <w:t>s</w:t>
      </w:r>
      <w:r w:rsidR="00441FFC" w:rsidRPr="009B302C">
        <w:rPr>
          <w:color w:val="auto"/>
        </w:rPr>
        <w:t xml:space="preserve">, </w:t>
      </w:r>
      <w:r w:rsidR="00A54506" w:rsidRPr="009B302C">
        <w:rPr>
          <w:color w:val="auto"/>
        </w:rPr>
        <w:t xml:space="preserve">which is </w:t>
      </w:r>
      <w:r w:rsidR="00FB24C3" w:rsidRPr="009B302C">
        <w:rPr>
          <w:color w:val="auto"/>
        </w:rPr>
        <w:t>a</w:t>
      </w:r>
      <w:r w:rsidR="00A54506" w:rsidRPr="009B302C">
        <w:rPr>
          <w:color w:val="auto"/>
        </w:rPr>
        <w:t xml:space="preserve"> </w:t>
      </w:r>
      <w:r w:rsidR="00FB24C3" w:rsidRPr="009B302C">
        <w:rPr>
          <w:color w:val="auto"/>
        </w:rPr>
        <w:t xml:space="preserve">potential </w:t>
      </w:r>
      <w:r w:rsidR="00A54506" w:rsidRPr="009B302C">
        <w:rPr>
          <w:color w:val="auto"/>
        </w:rPr>
        <w:t xml:space="preserve">indicator </w:t>
      </w:r>
      <w:r w:rsidR="00C4621C" w:rsidRPr="009B302C">
        <w:rPr>
          <w:color w:val="auto"/>
        </w:rPr>
        <w:t xml:space="preserve">of </w:t>
      </w:r>
      <w:r w:rsidR="00A54506" w:rsidRPr="009B302C">
        <w:rPr>
          <w:color w:val="auto"/>
        </w:rPr>
        <w:t>the vocal register used in singing (“chest” vs. “falsetto” register)</w:t>
      </w:r>
      <w:r w:rsidR="007F2760" w:rsidRPr="009B302C">
        <w:rPr>
          <w:color w:val="auto"/>
        </w:rPr>
        <w:fldChar w:fldCharType="begin">
          <w:fldData xml:space="preserve">PFJlZm1hbj48Q2l0ZT48QXV0aG9yPlZpbGttYW48L0F1dGhvcj48WWVhcj4xOTk1PC9ZZWFyPjxS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</w:fldData>
        </w:fldChar>
      </w:r>
      <w:r w:rsidR="00423C70">
        <w:rPr>
          <w:color w:val="auto"/>
        </w:rPr>
        <w:instrText xml:space="preserve"> ADDIN REFMGR.CITE </w:instrText>
      </w:r>
      <w:r w:rsidR="007F2760">
        <w:rPr>
          <w:color w:val="auto"/>
        </w:rPr>
        <w:fldChar w:fldCharType="begin">
          <w:fldData xml:space="preserve">PFJlZm1hbj48Q2l0ZT48QXV0aG9yPlZpbGttYW48L0F1dGhvcj48WWVhcj4xOTk1PC9ZZWFyPjxS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13,14</w:t>
      </w:r>
      <w:r w:rsidR="007F2760" w:rsidRPr="009B302C">
        <w:rPr>
          <w:color w:val="auto"/>
        </w:rPr>
        <w:fldChar w:fldCharType="end"/>
      </w:r>
      <w:r w:rsidR="00A503D2" w:rsidRPr="009B302C">
        <w:rPr>
          <w:color w:val="auto"/>
        </w:rPr>
        <w:t xml:space="preserve">. </w:t>
      </w:r>
    </w:p>
    <w:p w:rsidR="007224A3" w:rsidRPr="009B302C" w:rsidRDefault="007224A3" w:rsidP="000D4326">
      <w:pPr>
        <w:spacing w:after="0"/>
        <w:jc w:val="left"/>
        <w:rPr>
          <w:color w:val="auto"/>
        </w:rPr>
      </w:pPr>
    </w:p>
    <w:p w:rsidR="00413082" w:rsidRPr="009B302C" w:rsidRDefault="00417D42" w:rsidP="000D4326">
      <w:pPr>
        <w:spacing w:after="0"/>
        <w:jc w:val="left"/>
        <w:rPr>
          <w:color w:val="auto"/>
        </w:rPr>
      </w:pPr>
      <w:r w:rsidRPr="009B302C">
        <w:rPr>
          <w:color w:val="auto"/>
        </w:rPr>
        <w:lastRenderedPageBreak/>
        <w:t xml:space="preserve">In </w:t>
      </w:r>
      <w:r w:rsidR="00C4621C" w:rsidRPr="009B302C">
        <w:rPr>
          <w:color w:val="auto"/>
        </w:rPr>
        <w:t xml:space="preserve">order to </w:t>
      </w:r>
      <w:r w:rsidRPr="009B302C">
        <w:rPr>
          <w:color w:val="auto"/>
        </w:rPr>
        <w:t xml:space="preserve">overcome the shortcomings of conventional </w:t>
      </w:r>
      <w:r w:rsidR="009106BC" w:rsidRPr="009B302C">
        <w:rPr>
          <w:color w:val="auto"/>
        </w:rPr>
        <w:t xml:space="preserve">(full) excised larynx preparations, </w:t>
      </w:r>
      <w:r w:rsidR="00F6118D" w:rsidRPr="009B302C">
        <w:rPr>
          <w:color w:val="auto"/>
        </w:rPr>
        <w:t>a</w:t>
      </w:r>
      <w:r w:rsidR="009106BC" w:rsidRPr="009B302C">
        <w:rPr>
          <w:color w:val="auto"/>
        </w:rPr>
        <w:t xml:space="preserve"> so-called hemi-larynx setup </w:t>
      </w:r>
      <w:r w:rsidR="00F6118D" w:rsidRPr="009B302C">
        <w:rPr>
          <w:color w:val="auto"/>
        </w:rPr>
        <w:t>can be utilized, where one half of the larynx is removed</w:t>
      </w:r>
      <w:r w:rsidR="00FB24C3" w:rsidRPr="009B302C">
        <w:rPr>
          <w:color w:val="auto"/>
        </w:rPr>
        <w:t>, thus facilitating the assessment of</w:t>
      </w:r>
      <w:r w:rsidR="00F6118D" w:rsidRPr="009B302C">
        <w:rPr>
          <w:color w:val="auto"/>
        </w:rPr>
        <w:t xml:space="preserve"> the vibratory characteristics of the remaining vocal fold in three dimensions. Surprisingly, since the introduction of this setup </w:t>
      </w:r>
      <w:r w:rsidR="009106BC" w:rsidRPr="009B302C">
        <w:rPr>
          <w:color w:val="auto"/>
        </w:rPr>
        <w:t xml:space="preserve">in the </w:t>
      </w:r>
      <w:r w:rsidR="005D5578" w:rsidRPr="009B302C">
        <w:rPr>
          <w:color w:val="auto"/>
        </w:rPr>
        <w:t>1960</w:t>
      </w:r>
      <w:r w:rsidR="0020389F" w:rsidRPr="009B302C">
        <w:rPr>
          <w:color w:val="auto"/>
        </w:rPr>
        <w:t>s</w:t>
      </w:r>
      <w:r w:rsidR="007F2760" w:rsidRPr="009B302C">
        <w:rPr>
          <w:color w:val="auto"/>
        </w:rPr>
        <w:fldChar w:fldCharType="begin">
          <w:fldData xml:space="preserve">PFJlZm1hbj48Q2l0ZT48QXV0aG9yPkhpcm90bzwvQXV0aG9yPjxZZWFyPjE5Njg8L1llYXI+PFJl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</w:fldData>
        </w:fldChar>
      </w:r>
      <w:r w:rsidR="00423C70">
        <w:rPr>
          <w:color w:val="auto"/>
        </w:rPr>
        <w:instrText xml:space="preserve"> ADDIN REFMGR.CITE </w:instrText>
      </w:r>
      <w:r w:rsidR="007F2760">
        <w:rPr>
          <w:color w:val="auto"/>
        </w:rPr>
        <w:fldChar w:fldCharType="begin">
          <w:fldData xml:space="preserve">PFJlZm1hbj48Q2l0ZT48QXV0aG9yPkhpcm90bzwvQXV0aG9yPjxZZWFyPjE5Njg8L1llYXI+PFJl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15</w:t>
      </w:r>
      <w:r w:rsidR="007F2760" w:rsidRPr="009B302C">
        <w:rPr>
          <w:color w:val="auto"/>
        </w:rPr>
        <w:fldChar w:fldCharType="end"/>
      </w:r>
      <w:r w:rsidR="00F6118D" w:rsidRPr="009B302C">
        <w:rPr>
          <w:color w:val="auto"/>
        </w:rPr>
        <w:t xml:space="preserve"> </w:t>
      </w:r>
      <w:r w:rsidR="00476366" w:rsidRPr="009B302C">
        <w:rPr>
          <w:color w:val="auto"/>
        </w:rPr>
        <w:t>and an initial validation of the concept in 1993</w:t>
      </w:r>
      <w:r w:rsidR="00612E25" w:rsidRPr="009B302C">
        <w:rPr>
          <w:color w:val="auto"/>
        </w:rPr>
        <w:t xml:space="preserve"> </w:t>
      </w:r>
      <w:r w:rsidR="007F2760" w:rsidRPr="009B302C">
        <w:rPr>
          <w:color w:val="auto"/>
        </w:rPr>
        <w:fldChar w:fldCharType="begin"/>
      </w:r>
      <w:r w:rsidR="00423C70">
        <w:rPr>
          <w:color w:val="auto"/>
        </w:rPr>
        <w:instrText xml:space="preserve"> ADDIN REFMGR.CITE &lt;Refman&gt;&lt;Cite&gt;&lt;Author&gt;Jiang&lt;/Author&gt;&lt;Year&gt;1993&lt;/Year&gt;&lt;RecNum&gt;JIANG1993&lt;/RecNum&gt;&lt;IDText&gt;A methodological study of hemilaryngeal phonation&lt;/IDText&gt;&lt;MDL Ref_Type="Journal"&gt;&lt;Ref_Type&gt;Journal&lt;/Ref_Type&gt;&lt;Ref_ID&gt;JIANG1993&lt;/Ref_ID&gt;&lt;Title_Primary&gt;A methodological study of hemilaryngeal phonation&lt;/Title_Primary&gt;&lt;Authors_Primary&gt;Jiang,Jack J.&lt;/Authors_Primary&gt;&lt;Authors_Primary&gt;Titze,I.R.&lt;/Authors_Primary&gt;&lt;Date_Primary&gt;1993&lt;/Date_Primary&gt;&lt;Keywords&gt;airflow&lt;/Keywords&gt;&lt;Keywords&gt;amplitude&lt;/Keywords&gt;&lt;Keywords&gt;excised&lt;/Keywords&gt;&lt;Keywords&gt;frequency&lt;/Keywords&gt;&lt;Keywords&gt;hemilarynx&lt;/Keywords&gt;&lt;Keywords&gt;larynx&lt;/Keywords&gt;&lt;Keywords&gt;phonation threshold pressure&lt;/Keywords&gt;&lt;Keywords&gt;pressure&lt;/Keywords&gt;&lt;Keywords&gt;quantification&lt;/Keywords&gt;&lt;Keywords&gt;range&lt;/Keywords&gt;&lt;Keywords&gt;SPL&lt;/Keywords&gt;&lt;Keywords&gt;study&lt;/Keywords&gt;&lt;Keywords&gt;subglottal&lt;/Keywords&gt;&lt;Reprint&gt;In File&lt;/Reprint&gt;&lt;Start_Page&gt;872&lt;/Start_Page&gt;&lt;End_Page&gt;882&lt;/End_Page&gt;&lt;Periodical&gt;The Laryngoscope&lt;/Periodical&gt;&lt;Volume&gt;103&lt;/Volume&gt;&lt;Issue&gt;8&lt;/Issue&gt;&lt;Availability&gt;scanned file Jiang1993.pdf + reprint&lt;/Availability&gt;&lt;Web_URL_Link1&gt;file://D:\Jan\Reference Manager\ReceivedPapers\Laryngoscope\Laryngoscope1993\Jiang1993.pdf&lt;/Web_URL_Link1&gt;&lt;ZZ_JournalFull&gt;&lt;f name="System"&gt;The Laryngoscope&lt;/f&gt;&lt;/ZZ_JournalFull&gt;&lt;ZZ_JournalStdAbbrev&gt;&lt;f name="System"&gt;Laryngoscope&lt;/f&gt;&lt;/ZZ_JournalStdAbbrev&gt;&lt;ZZ_WorkformID&gt;1&lt;/ZZ_WorkformID&gt;&lt;/MDL&gt;&lt;/Cite&gt;&lt;/Refman&gt;</w:instrText>
      </w:r>
      <w:r w:rsidR="007F2760" w:rsidRPr="009B302C">
        <w:rPr>
          <w:color w:val="auto"/>
        </w:rPr>
        <w:fldChar w:fldCharType="separate"/>
      </w:r>
      <w:r w:rsidR="00403A8F" w:rsidRPr="00403A8F">
        <w:rPr>
          <w:noProof/>
          <w:color w:val="auto"/>
          <w:vertAlign w:val="superscript"/>
        </w:rPr>
        <w:t>16</w:t>
      </w:r>
      <w:r w:rsidR="007F2760" w:rsidRPr="009B302C">
        <w:rPr>
          <w:color w:val="auto"/>
        </w:rPr>
        <w:fldChar w:fldCharType="end"/>
      </w:r>
      <w:r w:rsidR="00476366" w:rsidRPr="009B302C">
        <w:rPr>
          <w:color w:val="auto"/>
        </w:rPr>
        <w:t>, not many laboratories have performed experiments with this promising experimental approach</w:t>
      </w:r>
      <w:r w:rsidR="00612E25" w:rsidRPr="009B302C">
        <w:rPr>
          <w:color w:val="auto"/>
        </w:rPr>
        <w:t xml:space="preserve"> </w:t>
      </w:r>
      <w:r w:rsidR="007F2760" w:rsidRPr="009B302C">
        <w:rPr>
          <w:color w:val="auto"/>
        </w:rPr>
        <w:fldChar w:fldCharType="begin">
          <w:fldData xml:space="preserve">PFJlZm1hbj48Q2l0ZT48QXV0aG9yPlNjaGVyZXI8L0F1dGhvcj48WWVhcj4xOTg4PC9ZZWFyPjxS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==
</w:fldData>
        </w:fldChar>
      </w:r>
      <w:r w:rsidR="00423C70">
        <w:rPr>
          <w:color w:val="auto"/>
        </w:rPr>
        <w:instrText xml:space="preserve"> ADDIN REFMGR.CITE </w:instrText>
      </w:r>
      <w:r w:rsidR="007F2760">
        <w:rPr>
          <w:color w:val="auto"/>
        </w:rPr>
        <w:fldChar w:fldCharType="begin">
          <w:fldData xml:space="preserve">PFJlZm1hbj48Q2l0ZT48QXV0aG9yPlNjaGVyZXI8L0F1dGhvcj48WWVhcj4xOTg4PC9ZZWFyPjxS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==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17-23</w:t>
      </w:r>
      <w:r w:rsidR="007F2760" w:rsidRPr="009B302C">
        <w:rPr>
          <w:color w:val="auto"/>
        </w:rPr>
        <w:fldChar w:fldCharType="end"/>
      </w:r>
      <w:r w:rsidR="00476366" w:rsidRPr="009B302C">
        <w:rPr>
          <w:color w:val="auto"/>
        </w:rPr>
        <w:t xml:space="preserve">. </w:t>
      </w:r>
      <w:r w:rsidR="00C279B0" w:rsidRPr="009B302C">
        <w:rPr>
          <w:color w:val="auto"/>
        </w:rPr>
        <w:t>An explanation</w:t>
      </w:r>
      <w:r w:rsidR="00476366" w:rsidRPr="009B302C">
        <w:rPr>
          <w:color w:val="auto"/>
        </w:rPr>
        <w:t xml:space="preserve"> for this might be found in the difficulties of creating a viable hemi-larynx preparation. While the conventional excised (full) larynx preparation is well documented</w:t>
      </w:r>
      <w:r w:rsidR="00612E25" w:rsidRPr="009B302C">
        <w:rPr>
          <w:color w:val="auto"/>
        </w:rPr>
        <w:t xml:space="preserve"> </w:t>
      </w:r>
      <w:r w:rsidR="007F2760" w:rsidRPr="009B302C">
        <w:rPr>
          <w:color w:val="auto"/>
        </w:rPr>
        <w:fldChar w:fldCharType="begin"/>
      </w:r>
      <w:r w:rsidR="00423C70">
        <w:rPr>
          <w:color w:val="auto"/>
        </w:rPr>
        <w:instrText xml:space="preserve"> ADDIN REFMGR.CITE &lt;Refman&gt;&lt;Cite&gt;&lt;Author&gt;Titze&lt;/Author&gt;&lt;Year&gt;2006&lt;/Year&gt;&lt;RecNum&gt;TITZE2006D&lt;/RecNum&gt;&lt;IDText&gt;Experiments with excised larynges&lt;/IDText&gt;&lt;MDL Ref_Type="Book Chapter"&gt;&lt;Ref_Type&gt;Book Chapter&lt;/Ref_Type&gt;&lt;Ref_ID&gt;TITZE2006D&lt;/Ref_ID&gt;&lt;Title_Primary&gt;&lt;f name="Arial CE"&gt;Experiments with excised larynges&lt;/f&gt;&lt;/Title_Primary&gt;&lt;Authors_Primary&gt;Titze,I.R.&lt;/Authors_Primary&gt;&lt;Date_Primary&gt;2006&lt;/Date_Primary&gt;&lt;Keywords&gt;aerodynamic&lt;/Keywords&gt;&lt;Keywords&gt;equipment&lt;/Keywords&gt;&lt;Keywords&gt;excised&lt;/Keywords&gt;&lt;Keywords&gt;experiment&lt;/Keywords&gt;&lt;Keywords&gt;method&lt;/Keywords&gt;&lt;Keywords&gt;myoelastic-aerodynamic&lt;/Keywords&gt;&lt;Keywords&gt;overview&lt;/Keywords&gt;&lt;Keywords&gt;Phonation&lt;/Keywords&gt;&lt;Keywords&gt;theory&lt;/Keywords&gt;&lt;Reprint&gt;In File&lt;/Reprint&gt;&lt;Start_Page&gt;&lt;f name="Arial CE"&gt;1&lt;/f&gt;&lt;/Start_Page&gt;&lt;End_Page&gt;&lt;f name="Arial CE"&gt;62&lt;/f&gt;&lt;/End_Page&gt;&lt;Title_Secondary&gt;&lt;f name="Arial CE"&gt;The myoelastic aerodynamic theory of phonation&lt;/f&gt;&lt;/Title_Secondary&gt;&lt;Authors_Secondary&gt;Titze,I.R.&lt;/Authors_Secondary&gt;&lt;Pub_Place&gt;Denver CO and Iowa City IA&lt;/Pub_Place&gt;&lt;Publisher&gt;National Center for Voice and Speech&lt;/Publisher&gt;&lt;Web_URL_Link1&gt;file://D:\Jan\Reference Manager\ReceivedPapers\Books\Titze2006 - The Myoelastic Aerodynamic Theory of Phonation.pdf&lt;/Web_URL_Link1&gt;&lt;ZZ_WorkformID&gt;3&lt;/ZZ_WorkformID&gt;&lt;/MDL&gt;&lt;/Cite&gt;&lt;/Refman&gt;</w:instrText>
      </w:r>
      <w:r w:rsidR="007F2760" w:rsidRPr="009B302C">
        <w:rPr>
          <w:color w:val="auto"/>
        </w:rPr>
        <w:fldChar w:fldCharType="separate"/>
      </w:r>
      <w:r w:rsidR="00403A8F" w:rsidRPr="00403A8F">
        <w:rPr>
          <w:noProof/>
          <w:color w:val="auto"/>
          <w:vertAlign w:val="superscript"/>
        </w:rPr>
        <w:t>4</w:t>
      </w:r>
      <w:r w:rsidR="007F2760" w:rsidRPr="009B302C">
        <w:rPr>
          <w:color w:val="auto"/>
        </w:rPr>
        <w:fldChar w:fldCharType="end"/>
      </w:r>
      <w:r w:rsidR="00476366" w:rsidRPr="009B302C">
        <w:rPr>
          <w:color w:val="auto"/>
        </w:rPr>
        <w:t xml:space="preserve">, no such in-depth instructions are as yet available for creating a hemi-larynx setup. It is therefore the purpose of this paper to provide a tutorial for establishing a reliably reproducible hemi-larynx setup, supplemented by experimental results from red deer specimens. </w:t>
      </w:r>
    </w:p>
    <w:p w:rsidR="00F744AE" w:rsidRPr="009B302C" w:rsidRDefault="00F744AE" w:rsidP="000D4326">
      <w:pPr>
        <w:spacing w:after="0"/>
        <w:jc w:val="left"/>
        <w:rPr>
          <w:color w:val="auto"/>
        </w:rPr>
      </w:pPr>
    </w:p>
    <w:p w:rsidR="00F744AE" w:rsidRPr="009B302C" w:rsidRDefault="00F744AE" w:rsidP="000D4326">
      <w:pPr>
        <w:spacing w:after="0"/>
        <w:jc w:val="left"/>
        <w:rPr>
          <w:color w:val="auto"/>
        </w:rPr>
      </w:pPr>
      <w:r w:rsidRPr="009B302C">
        <w:rPr>
          <w:color w:val="auto"/>
        </w:rPr>
        <w:t xml:space="preserve">A hemi-larynx setup shares many features with a “conventional” excised larynx setup, such as measurement equipment, high-speed or other imaging technology to adequately document the vibrations of the laryngeal structures during sound generation, or proper supply of heated, humidified air. These general setup considerations are described in detail in both a book chapter </w:t>
      </w:r>
      <w:r w:rsidR="007F2760" w:rsidRPr="009B302C">
        <w:rPr>
          <w:color w:val="auto"/>
        </w:rPr>
        <w:fldChar w:fldCharType="begin"/>
      </w:r>
      <w:r w:rsidR="00423C70">
        <w:rPr>
          <w:color w:val="auto"/>
        </w:rPr>
        <w:instrText xml:space="preserve"> ADDIN REFMGR.CITE &lt;Refman&gt;&lt;Cite&gt;&lt;Author&gt;Titze&lt;/Author&gt;&lt;Year&gt;2006&lt;/Year&gt;&lt;RecNum&gt;TITZE2006D&lt;/RecNum&gt;&lt;IDText&gt;Experiments with excised larynges&lt;/IDText&gt;&lt;MDL Ref_Type="Book Chapter"&gt;&lt;Ref_Type&gt;Book Chapter&lt;/Ref_Type&gt;&lt;Ref_ID&gt;TITZE2006D&lt;/Ref_ID&gt;&lt;Title_Primary&gt;&lt;f name="Arial CE"&gt;Experiments with excised larynges&lt;/f&gt;&lt;/Title_Primary&gt;&lt;Authors_Primary&gt;Titze,I.R.&lt;/Authors_Primary&gt;&lt;Date_Primary&gt;2006&lt;/Date_Primary&gt;&lt;Keywords&gt;aerodynamic&lt;/Keywords&gt;&lt;Keywords&gt;equipment&lt;/Keywords&gt;&lt;Keywords&gt;excised&lt;/Keywords&gt;&lt;Keywords&gt;experiment&lt;/Keywords&gt;&lt;Keywords&gt;method&lt;/Keywords&gt;&lt;Keywords&gt;myoelastic-aerodynamic&lt;/Keywords&gt;&lt;Keywords&gt;overview&lt;/Keywords&gt;&lt;Keywords&gt;Phonation&lt;/Keywords&gt;&lt;Keywords&gt;theory&lt;/Keywords&gt;&lt;Reprint&gt;In File&lt;/Reprint&gt;&lt;Start_Page&gt;&lt;f name="Arial CE"&gt;1&lt;/f&gt;&lt;/Start_Page&gt;&lt;End_Page&gt;&lt;f name="Arial CE"&gt;62&lt;/f&gt;&lt;/End_Page&gt;&lt;Title_Secondary&gt;&lt;f name="Arial CE"&gt;The myoelastic aerodynamic theory of phonation&lt;/f&gt;&lt;/Title_Secondary&gt;&lt;Authors_Secondary&gt;Titze,I.R.&lt;/Authors_Secondary&gt;&lt;Pub_Place&gt;Denver CO and Iowa City IA&lt;/Pub_Place&gt;&lt;Publisher&gt;National Center for Voice and Speech&lt;/Publisher&gt;&lt;Web_URL_Link1&gt;file://D:\Jan\Reference Manager\ReceivedPapers\Books\Titze2006 - The Myoelastic Aerodynamic Theory of Phonation.pdf&lt;/Web_URL_Link1&gt;&lt;ZZ_WorkformID&gt;3&lt;/ZZ_WorkformID&gt;&lt;/MDL&gt;&lt;/Cite&gt;&lt;/Refman&gt;</w:instrText>
      </w:r>
      <w:r w:rsidR="007F2760" w:rsidRPr="009B302C">
        <w:rPr>
          <w:color w:val="auto"/>
        </w:rPr>
        <w:fldChar w:fldCharType="separate"/>
      </w:r>
      <w:r w:rsidR="00403A8F" w:rsidRPr="00403A8F">
        <w:rPr>
          <w:noProof/>
          <w:color w:val="auto"/>
          <w:vertAlign w:val="superscript"/>
        </w:rPr>
        <w:t>4</w:t>
      </w:r>
      <w:r w:rsidR="007F2760" w:rsidRPr="009B302C">
        <w:rPr>
          <w:color w:val="auto"/>
        </w:rPr>
        <w:fldChar w:fldCharType="end"/>
      </w:r>
      <w:r w:rsidRPr="009B302C">
        <w:rPr>
          <w:color w:val="auto"/>
        </w:rPr>
        <w:t xml:space="preserve"> and a technical report from the National Center of Voice and Speech </w:t>
      </w:r>
      <w:r w:rsidR="007F2760" w:rsidRPr="009B302C">
        <w:rPr>
          <w:color w:val="auto"/>
        </w:rPr>
        <w:fldChar w:fldCharType="begin"/>
      </w:r>
      <w:r w:rsidR="00423C70">
        <w:rPr>
          <w:color w:val="auto"/>
        </w:rPr>
        <w:instrText xml:space="preserve"> ADDIN REFMGR.CITE &lt;Refman&gt;&lt;Cite&gt;&lt;Author&gt;Durham&lt;/Author&gt;&lt;Year&gt;1987&lt;/Year&gt;&lt;RecNum&gt;DURHAM1987&lt;/RecNum&gt;&lt;IDText&gt;Development of excised larynx procedures for studying mechanisms of phonation. Technical report&lt;/IDText&gt;&lt;MDL Ref_Type="Book, Whole"&gt;&lt;Ref_Type&gt;Book, Whole&lt;/Ref_Type&gt;&lt;Ref_ID&gt;DURHAM1987&lt;/Ref_ID&gt;&lt;Title_Primary&gt;Development of excised larynx procedures for studying mechanisms of phonation. Technical report&lt;/Title_Primary&gt;&lt;Authors_Primary&gt;Durham,Paul L.&lt;/Authors_Primary&gt;&lt;Authors_Primary&gt;Scherer,Ronald C.&lt;/Authors_Primary&gt;&lt;Authors_Primary&gt;Druker,D.G.&lt;/Authors_Primary&gt;&lt;Authors_Primary&gt;Titze,I.R.&lt;/Authors_Primary&gt;&lt;Date_Primary&gt;1987&lt;/Date_Primary&gt;&lt;Keywords&gt;acoustics&lt;/Keywords&gt;&lt;Keywords&gt;audiology&lt;/Keywords&gt;&lt;Keywords&gt;development&lt;/Keywords&gt;&lt;Keywords&gt;equipment&lt;/Keywords&gt;&lt;Keywords&gt;excised&lt;/Keywords&gt;&lt;Keywords&gt;hemilarynx&lt;/Keywords&gt;&lt;Keywords&gt;larynx&lt;/Keywords&gt;&lt;Keywords&gt;mechanism&lt;/Keywords&gt;&lt;Keywords&gt;method&lt;/Keywords&gt;&lt;Keywords&gt;pathology&lt;/Keywords&gt;&lt;Keywords&gt;speech&lt;/Keywords&gt;&lt;Keywords&gt;voice&lt;/Keywords&gt;&lt;Reprint&gt;In File&lt;/Reprint&gt;&lt;Publisher&gt;Voice Acoustics and Biomechanics Laboratory, Department of Speech Pathology and Audiology, The University of Iowa&lt;/Publisher&gt;&lt;Availability&gt;Durham1987.pdf + reprint&lt;/Availability&gt;&lt;Web_URL_Link1&gt;file://D:\Jan\Reference Manager\ReceivedPapers\Reports\Durham1987.pdf&lt;/Web_URL_Link1&gt;&lt;ZZ_WorkformID&gt;2&lt;/ZZ_WorkformID&gt;&lt;/MDL&gt;&lt;/Cite&gt;&lt;/Refman&gt;</w:instrText>
      </w:r>
      <w:r w:rsidR="007F2760" w:rsidRPr="009B302C">
        <w:rPr>
          <w:color w:val="auto"/>
        </w:rPr>
        <w:fldChar w:fldCharType="separate"/>
      </w:r>
      <w:r w:rsidR="00403A8F" w:rsidRPr="00403A8F">
        <w:rPr>
          <w:noProof/>
          <w:color w:val="auto"/>
          <w:vertAlign w:val="superscript"/>
        </w:rPr>
        <w:t>24</w:t>
      </w:r>
      <w:r w:rsidR="007F2760" w:rsidRPr="009B302C">
        <w:rPr>
          <w:color w:val="auto"/>
        </w:rPr>
        <w:fldChar w:fldCharType="end"/>
      </w:r>
      <w:r w:rsidRPr="009B302C">
        <w:rPr>
          <w:color w:val="auto"/>
        </w:rPr>
        <w:t xml:space="preserve">. Reiteration of these instructions would be beyond the scope of this manuscript. Here, only the specialized directives for generating a hemi-larynx setup are presented. </w:t>
      </w:r>
    </w:p>
    <w:p w:rsidR="005A2444" w:rsidRPr="009B302C" w:rsidRDefault="005A2444" w:rsidP="000D4326">
      <w:pPr>
        <w:spacing w:after="0"/>
        <w:jc w:val="left"/>
        <w:rPr>
          <w:color w:val="auto"/>
        </w:rPr>
      </w:pPr>
    </w:p>
    <w:p w:rsidR="007224A3" w:rsidRPr="009B302C" w:rsidRDefault="00476366" w:rsidP="000D4326">
      <w:pPr>
        <w:pStyle w:val="NormalWeb"/>
        <w:spacing w:before="0" w:beforeAutospacing="0" w:after="0"/>
        <w:jc w:val="left"/>
        <w:outlineLvl w:val="0"/>
        <w:rPr>
          <w:b/>
          <w:bCs/>
          <w:color w:val="auto"/>
        </w:rPr>
      </w:pPr>
      <w:r w:rsidRPr="009B302C">
        <w:rPr>
          <w:b/>
          <w:bCs/>
          <w:color w:val="auto"/>
        </w:rPr>
        <w:t xml:space="preserve">PROTOCOL: </w:t>
      </w:r>
    </w:p>
    <w:p w:rsidR="00DB5458" w:rsidRPr="009B302C" w:rsidRDefault="00DB5458" w:rsidP="000D4326">
      <w:pPr>
        <w:pStyle w:val="NormalWeb"/>
        <w:spacing w:before="0" w:beforeAutospacing="0" w:after="0"/>
        <w:jc w:val="left"/>
        <w:outlineLvl w:val="0"/>
        <w:rPr>
          <w:bCs/>
          <w:color w:val="auto"/>
        </w:rPr>
      </w:pPr>
    </w:p>
    <w:p w:rsidR="007224A3" w:rsidRPr="009B302C" w:rsidRDefault="007224A3" w:rsidP="000D4326">
      <w:pPr>
        <w:spacing w:after="0"/>
        <w:jc w:val="left"/>
        <w:rPr>
          <w:color w:val="auto"/>
        </w:rPr>
      </w:pPr>
      <w:r w:rsidRPr="009B302C">
        <w:rPr>
          <w:color w:val="auto"/>
        </w:rPr>
        <w:t xml:space="preserve">The animal specimens analyzed in this paper were treated in accordance with the standard ethical requirements of the </w:t>
      </w:r>
      <w:r w:rsidR="00286F92" w:rsidRPr="009B302C">
        <w:rPr>
          <w:color w:val="auto"/>
        </w:rPr>
        <w:t xml:space="preserve">Palacky </w:t>
      </w:r>
      <w:r w:rsidRPr="009B302C">
        <w:rPr>
          <w:color w:val="auto"/>
        </w:rPr>
        <w:t xml:space="preserve">University </w:t>
      </w:r>
      <w:r w:rsidR="00286F92" w:rsidRPr="009B302C">
        <w:rPr>
          <w:color w:val="auto"/>
        </w:rPr>
        <w:t>in</w:t>
      </w:r>
      <w:r w:rsidRPr="009B302C">
        <w:rPr>
          <w:color w:val="auto"/>
        </w:rPr>
        <w:t xml:space="preserve"> Olomouc, Czech Republic. They stem from red deer living wildly in forests, which were hunted by the Czech Army Forest Service during a regular hunting season.</w:t>
      </w:r>
    </w:p>
    <w:p w:rsidR="006C6F10" w:rsidRPr="009B302C" w:rsidRDefault="006C6F10" w:rsidP="000D4326">
      <w:pPr>
        <w:pStyle w:val="NormalWeb"/>
        <w:spacing w:before="0" w:beforeAutospacing="0" w:after="0"/>
        <w:jc w:val="left"/>
        <w:rPr>
          <w:bCs/>
          <w:color w:val="auto"/>
        </w:rPr>
      </w:pPr>
    </w:p>
    <w:p w:rsidR="00DB5458" w:rsidRPr="009B302C" w:rsidRDefault="00150E52" w:rsidP="000D4326">
      <w:pPr>
        <w:pStyle w:val="NormalWeb"/>
        <w:numPr>
          <w:ilvl w:val="0"/>
          <w:numId w:val="7"/>
        </w:numPr>
        <w:spacing w:before="0" w:beforeAutospacing="0" w:after="0"/>
        <w:ind w:left="0" w:firstLine="0"/>
        <w:jc w:val="left"/>
        <w:outlineLvl w:val="0"/>
        <w:rPr>
          <w:b/>
          <w:color w:val="auto"/>
        </w:rPr>
      </w:pPr>
      <w:bookmarkStart w:id="0" w:name="OLE_LINK1"/>
      <w:r w:rsidRPr="009B302C">
        <w:rPr>
          <w:b/>
          <w:bCs/>
          <w:color w:val="auto"/>
        </w:rPr>
        <w:t>Preparation of hemi</w:t>
      </w:r>
      <w:r w:rsidR="00355C2A" w:rsidRPr="009B302C">
        <w:rPr>
          <w:b/>
          <w:bCs/>
          <w:color w:val="auto"/>
        </w:rPr>
        <w:t>-</w:t>
      </w:r>
      <w:r w:rsidRPr="009B302C">
        <w:rPr>
          <w:b/>
          <w:bCs/>
          <w:color w:val="auto"/>
        </w:rPr>
        <w:t>larynx specimen</w:t>
      </w:r>
      <w:r w:rsidR="005A2444" w:rsidRPr="009B302C">
        <w:rPr>
          <w:b/>
          <w:bCs/>
          <w:color w:val="auto"/>
        </w:rPr>
        <w:t>.</w:t>
      </w:r>
    </w:p>
    <w:bookmarkEnd w:id="0"/>
    <w:p w:rsidR="00445CCB" w:rsidRPr="009B302C" w:rsidRDefault="007224A3" w:rsidP="000D4326">
      <w:pPr>
        <w:pStyle w:val="NormalWeb"/>
        <w:spacing w:before="0" w:beforeAutospacing="0" w:after="0"/>
        <w:jc w:val="left"/>
        <w:rPr>
          <w:color w:val="auto"/>
        </w:rPr>
      </w:pPr>
      <w:r w:rsidRPr="009B302C">
        <w:rPr>
          <w:color w:val="auto"/>
        </w:rPr>
        <w:t xml:space="preserve">Note: </w:t>
      </w:r>
      <w:r w:rsidR="00445CCB" w:rsidRPr="009B302C">
        <w:rPr>
          <w:color w:val="auto"/>
        </w:rPr>
        <w:t>Only properly prepared specimens should be used, as indicated in</w:t>
      </w:r>
      <w:r w:rsidR="00286F92" w:rsidRPr="009B302C">
        <w:rPr>
          <w:color w:val="auto"/>
        </w:rPr>
        <w:t xml:space="preserve"> </w:t>
      </w:r>
      <w:r w:rsidR="007F2760" w:rsidRPr="009B302C">
        <w:rPr>
          <w:color w:val="auto"/>
        </w:rPr>
        <w:fldChar w:fldCharType="begin"/>
      </w:r>
      <w:r w:rsidR="00423C70">
        <w:rPr>
          <w:color w:val="auto"/>
        </w:rPr>
        <w:instrText xml:space="preserve"> ADDIN REFMGR.CITE &lt;Refman&gt;&lt;Cite&gt;&lt;Author&gt;Titze&lt;/Author&gt;&lt;Year&gt;2006&lt;/Year&gt;&lt;RecNum&gt;TITZE2006D&lt;/RecNum&gt;&lt;IDText&gt;Experiments with excised larynges&lt;/IDText&gt;&lt;MDL Ref_Type="Book Chapter"&gt;&lt;Ref_Type&gt;Book Chapter&lt;/Ref_Type&gt;&lt;Ref_ID&gt;TITZE2006D&lt;/Ref_ID&gt;&lt;Title_Primary&gt;&lt;f name="Arial CE"&gt;Experiments with excised larynges&lt;/f&gt;&lt;/Title_Primary&gt;&lt;Authors_Primary&gt;Titze,I.R.&lt;/Authors_Primary&gt;&lt;Date_Primary&gt;2006&lt;/Date_Primary&gt;&lt;Keywords&gt;aerodynamic&lt;/Keywords&gt;&lt;Keywords&gt;equipment&lt;/Keywords&gt;&lt;Keywords&gt;excised&lt;/Keywords&gt;&lt;Keywords&gt;experiment&lt;/Keywords&gt;&lt;Keywords&gt;method&lt;/Keywords&gt;&lt;Keywords&gt;myoelastic-aerodynamic&lt;/Keywords&gt;&lt;Keywords&gt;overview&lt;/Keywords&gt;&lt;Keywords&gt;Phonation&lt;/Keywords&gt;&lt;Keywords&gt;theory&lt;/Keywords&gt;&lt;Reprint&gt;In File&lt;/Reprint&gt;&lt;Start_Page&gt;&lt;f name="Arial CE"&gt;1&lt;/f&gt;&lt;/Start_Page&gt;&lt;End_Page&gt;&lt;f name="Arial CE"&gt;62&lt;/f&gt;&lt;/End_Page&gt;&lt;Title_Secondary&gt;&lt;f name="Arial CE"&gt;The myoelastic aerodynamic theory of phonation&lt;/f&gt;&lt;/Title_Secondary&gt;&lt;Authors_Secondary&gt;Titze,I.R.&lt;/Authors_Secondary&gt;&lt;Pub_Place&gt;Denver CO and Iowa City IA&lt;/Pub_Place&gt;&lt;Publisher&gt;National Center for Voice and Speech&lt;/Publisher&gt;&lt;Web_URL_Link1&gt;file://D:\Jan\Reference Manager\ReceivedPapers\Books\Titze2006 - The Myoelastic Aerodynamic Theory of Phonation.pdf&lt;/Web_URL_Link1&gt;&lt;ZZ_WorkformID&gt;3&lt;/ZZ_WorkformID&gt;&lt;/MDL&gt;&lt;/Cite&gt;&lt;/Refman&gt;</w:instrText>
      </w:r>
      <w:r w:rsidR="007F2760" w:rsidRPr="009B302C">
        <w:rPr>
          <w:color w:val="auto"/>
        </w:rPr>
        <w:fldChar w:fldCharType="separate"/>
      </w:r>
      <w:r w:rsidR="00403A8F" w:rsidRPr="00403A8F">
        <w:rPr>
          <w:noProof/>
          <w:color w:val="auto"/>
          <w:vertAlign w:val="superscript"/>
        </w:rPr>
        <w:t>4</w:t>
      </w:r>
      <w:r w:rsidR="007F2760" w:rsidRPr="009B302C">
        <w:rPr>
          <w:color w:val="auto"/>
        </w:rPr>
        <w:fldChar w:fldCharType="end"/>
      </w:r>
      <w:r w:rsidR="00445CCB" w:rsidRPr="009B302C">
        <w:rPr>
          <w:color w:val="auto"/>
        </w:rPr>
        <w:t xml:space="preserve">. Quick freezing </w:t>
      </w:r>
      <w:r w:rsidR="00107550" w:rsidRPr="009B302C">
        <w:rPr>
          <w:color w:val="auto"/>
        </w:rPr>
        <w:t xml:space="preserve">of </w:t>
      </w:r>
      <w:r w:rsidR="00445CCB" w:rsidRPr="009B302C">
        <w:rPr>
          <w:color w:val="auto"/>
        </w:rPr>
        <w:t>the larynx</w:t>
      </w:r>
      <w:r w:rsidR="007F2760" w:rsidRPr="009B302C">
        <w:rPr>
          <w:color w:val="auto"/>
        </w:rPr>
        <w:fldChar w:fldCharType="begin"/>
      </w:r>
      <w:r w:rsidR="00423C70">
        <w:rPr>
          <w:color w:val="auto"/>
        </w:rPr>
        <w:instrText xml:space="preserve"> ADDIN REFMGR.CITE &lt;Refman&gt;&lt;Cite&gt;&lt;Author&gt;Chan&lt;/Author&gt;&lt;Year&gt;2003&lt;/Year&gt;&lt;RecNum&gt;CHAN2003&lt;/RecNum&gt;&lt;IDText&gt;Effect of postmortem changes and freezing on the viscoelastic properties of vocal fold tissues&lt;/IDText&gt;&lt;MDL Ref_Type="Journal"&gt;&lt;Ref_Type&gt;Journal&lt;/Ref_Type&gt;&lt;Ref_ID&gt;CHAN2003&lt;/Ref_ID&gt;&lt;Title_Primary&gt;Effect of postmortem changes and freezing on the viscoelastic properties of vocal fold tissues&lt;/Title_Primary&gt;&lt;Authors_Primary&gt;Chan,R.W.&lt;/Authors_Primary&gt;&lt;Authors_Primary&gt;Titze,I.R.&lt;/Authors_Primary&gt;&lt;Date_Primary&gt;2003&lt;/Date_Primary&gt;&lt;Keywords&gt;biomedical engineering&lt;/Keywords&gt;&lt;Keywords&gt;elasticity&lt;/Keywords&gt;&lt;Keywords&gt;excised&lt;/Keywords&gt;&lt;Keywords&gt;experiment&lt;/Keywords&gt;&lt;Keywords&gt;frequency&lt;/Keywords&gt;&lt;Keywords&gt;In Vitro&lt;/Keywords&gt;&lt;Keywords&gt;laryngeal&lt;/Keywords&gt;&lt;Keywords&gt;larynx&lt;/Keywords&gt;&lt;Keywords&gt;measurement&lt;/Keywords&gt;&lt;Keywords&gt;method&lt;/Keywords&gt;&lt;Keywords&gt;mucosa&lt;/Keywords&gt;&lt;Keywords&gt;oscillation&lt;/Keywords&gt;&lt;Keywords&gt;property&lt;/Keywords&gt;&lt;Keywords&gt;tissue&lt;/Keywords&gt;&lt;Keywords&gt;tissue engineering&lt;/Keywords&gt;&lt;Keywords&gt;viscosity&lt;/Keywords&gt;&lt;Keywords&gt;vocal fold&lt;/Keywords&gt;&lt;Reprint&gt;In File&lt;/Reprint&gt;&lt;Start_Page&gt;482&lt;/Start_Page&gt;&lt;End_Page&gt;491&lt;/End_Page&gt;&lt;Periodical&gt;Annals of Biomedical Engineering&lt;/Periodical&gt;&lt;Volume&gt;31&lt;/Volume&gt;&lt;Issue&gt;4&lt;/Issue&gt;&lt;Web_URL&gt;ISI:000183335500012&lt;/Web_URL&gt;&lt;Web_URL_Link1&gt;file://D:\Jan\Reference Manager\ReceivedPapers\AnnBiomedEng\Chan2003.pdf&lt;/Web_URL_Link1&gt;&lt;ZZ_JournalFull&gt;&lt;f name="System"&gt;Annals of Biomedical Engineering&lt;/f&gt;&lt;/ZZ_JournalFull&gt;&lt;ZZ_JournalStdAbbrev&gt;&lt;f name="System"&gt;Ann.Biomed.Eng.&lt;/f&gt;&lt;/ZZ_JournalStdAbbrev&gt;&lt;ZZ_WorkformID&gt;1&lt;/ZZ_WorkformID&gt;&lt;/MDL&gt;&lt;/Cite&gt;&lt;/Refman&gt;</w:instrText>
      </w:r>
      <w:r w:rsidR="007F2760" w:rsidRPr="009B302C">
        <w:rPr>
          <w:color w:val="auto"/>
        </w:rPr>
        <w:fldChar w:fldCharType="separate"/>
      </w:r>
      <w:r w:rsidR="00403A8F" w:rsidRPr="00403A8F">
        <w:rPr>
          <w:noProof/>
          <w:color w:val="auto"/>
          <w:vertAlign w:val="superscript"/>
        </w:rPr>
        <w:t>25</w:t>
      </w:r>
      <w:r w:rsidR="007F2760" w:rsidRPr="009B302C">
        <w:rPr>
          <w:color w:val="auto"/>
        </w:rPr>
        <w:fldChar w:fldCharType="end"/>
      </w:r>
      <w:r w:rsidR="00F674E5" w:rsidRPr="009B302C">
        <w:rPr>
          <w:color w:val="auto"/>
        </w:rPr>
        <w:t xml:space="preserve"> </w:t>
      </w:r>
      <w:r w:rsidR="00445CCB" w:rsidRPr="009B302C">
        <w:rPr>
          <w:color w:val="auto"/>
        </w:rPr>
        <w:t xml:space="preserve">immediately after excision and storage at -80 </w:t>
      </w:r>
      <w:r w:rsidR="00445CCB" w:rsidRPr="009B302C">
        <w:rPr>
          <w:color w:val="auto"/>
          <w:lang w:val="cs-CZ"/>
        </w:rPr>
        <w:t>°</w:t>
      </w:r>
      <w:r w:rsidR="00445CCB" w:rsidRPr="009B302C">
        <w:rPr>
          <w:color w:val="auto"/>
        </w:rPr>
        <w:t xml:space="preserve">C minimizes the potential of tissue degradation and </w:t>
      </w:r>
      <w:r w:rsidR="005D7A24" w:rsidRPr="009B302C">
        <w:rPr>
          <w:color w:val="auto"/>
        </w:rPr>
        <w:t>alteration</w:t>
      </w:r>
      <w:r w:rsidR="00445CCB" w:rsidRPr="009B302C">
        <w:rPr>
          <w:color w:val="auto"/>
        </w:rPr>
        <w:t xml:space="preserve"> of biomechanical properties</w:t>
      </w:r>
      <w:r w:rsidR="00DF50EC" w:rsidRPr="009B302C">
        <w:rPr>
          <w:color w:val="auto"/>
        </w:rPr>
        <w:t>,</w:t>
      </w:r>
      <w:r w:rsidR="00C4621C" w:rsidRPr="009B302C">
        <w:rPr>
          <w:color w:val="auto"/>
        </w:rPr>
        <w:t xml:space="preserve"> and allows performing the experiments at any convenient time</w:t>
      </w:r>
      <w:r w:rsidR="00445CCB" w:rsidRPr="009B302C">
        <w:rPr>
          <w:color w:val="auto"/>
        </w:rPr>
        <w:t>.</w:t>
      </w:r>
    </w:p>
    <w:p w:rsidR="00445CCB" w:rsidRPr="009B302C" w:rsidRDefault="00445CCB" w:rsidP="000D4326">
      <w:pPr>
        <w:pStyle w:val="NormalWeb"/>
        <w:spacing w:before="0" w:beforeAutospacing="0" w:after="0"/>
        <w:jc w:val="left"/>
        <w:rPr>
          <w:color w:val="auto"/>
        </w:rPr>
      </w:pPr>
    </w:p>
    <w:p w:rsidR="00DB5458" w:rsidRPr="009B302C" w:rsidRDefault="00586E2D" w:rsidP="000D4326">
      <w:pPr>
        <w:pStyle w:val="NormalWeb"/>
        <w:numPr>
          <w:ilvl w:val="1"/>
          <w:numId w:val="5"/>
        </w:numPr>
        <w:spacing w:before="0" w:beforeAutospacing="0" w:after="0"/>
        <w:ind w:left="0" w:firstLine="0"/>
        <w:jc w:val="left"/>
        <w:rPr>
          <w:b/>
          <w:color w:val="auto"/>
        </w:rPr>
      </w:pPr>
      <w:r w:rsidRPr="009B302C">
        <w:rPr>
          <w:b/>
          <w:color w:val="auto"/>
        </w:rPr>
        <w:t xml:space="preserve">Defrosting the larynx. </w:t>
      </w:r>
    </w:p>
    <w:p w:rsidR="00DB5458" w:rsidRPr="009B302C" w:rsidRDefault="005A2444" w:rsidP="000D4326">
      <w:pPr>
        <w:pStyle w:val="NormalWeb"/>
        <w:numPr>
          <w:ilvl w:val="2"/>
          <w:numId w:val="5"/>
        </w:numPr>
        <w:spacing w:before="0" w:beforeAutospacing="0" w:after="0"/>
        <w:ind w:left="0" w:firstLine="0"/>
        <w:jc w:val="left"/>
        <w:rPr>
          <w:color w:val="auto"/>
        </w:rPr>
      </w:pPr>
      <w:r w:rsidRPr="009B302C">
        <w:rPr>
          <w:color w:val="auto"/>
        </w:rPr>
        <w:t xml:space="preserve">Insert the frozen larynx into </w:t>
      </w:r>
      <w:r w:rsidR="00E27CC1" w:rsidRPr="009B302C">
        <w:rPr>
          <w:color w:val="auto"/>
        </w:rPr>
        <w:t xml:space="preserve">two </w:t>
      </w:r>
      <w:r w:rsidRPr="009B302C">
        <w:rPr>
          <w:color w:val="auto"/>
        </w:rPr>
        <w:t>autoclave</w:t>
      </w:r>
      <w:r w:rsidR="006B6C8C" w:rsidRPr="009B302C">
        <w:rPr>
          <w:color w:val="auto"/>
        </w:rPr>
        <w:t xml:space="preserve"> </w:t>
      </w:r>
      <w:r w:rsidR="007224A3" w:rsidRPr="009B302C">
        <w:rPr>
          <w:color w:val="auto"/>
        </w:rPr>
        <w:t xml:space="preserve">bags </w:t>
      </w:r>
      <w:r w:rsidR="006B6C8C" w:rsidRPr="009B302C">
        <w:rPr>
          <w:color w:val="auto"/>
        </w:rPr>
        <w:t xml:space="preserve">or any other plastic </w:t>
      </w:r>
      <w:r w:rsidRPr="009B302C">
        <w:rPr>
          <w:color w:val="auto"/>
        </w:rPr>
        <w:t>bag</w:t>
      </w:r>
      <w:r w:rsidR="00E27CC1" w:rsidRPr="009B302C">
        <w:rPr>
          <w:color w:val="auto"/>
        </w:rPr>
        <w:t>s</w:t>
      </w:r>
      <w:r w:rsidR="006B6C8C" w:rsidRPr="009B302C">
        <w:rPr>
          <w:color w:val="auto"/>
        </w:rPr>
        <w:t xml:space="preserve"> with waterproof sealing.</w:t>
      </w:r>
      <w:r w:rsidRPr="009B302C">
        <w:rPr>
          <w:color w:val="auto"/>
        </w:rPr>
        <w:t xml:space="preserve"> </w:t>
      </w:r>
      <w:r w:rsidR="006B6C8C" w:rsidRPr="009B302C">
        <w:rPr>
          <w:color w:val="auto"/>
        </w:rPr>
        <w:t>Seal the bag</w:t>
      </w:r>
      <w:r w:rsidR="00E27CC1" w:rsidRPr="009B302C">
        <w:rPr>
          <w:color w:val="auto"/>
        </w:rPr>
        <w:t>s</w:t>
      </w:r>
      <w:r w:rsidR="006B6C8C" w:rsidRPr="009B302C">
        <w:rPr>
          <w:color w:val="auto"/>
        </w:rPr>
        <w:t xml:space="preserve"> and</w:t>
      </w:r>
      <w:r w:rsidRPr="009B302C">
        <w:rPr>
          <w:color w:val="auto"/>
        </w:rPr>
        <w:t xml:space="preserve"> </w:t>
      </w:r>
      <w:r w:rsidR="006B6C8C" w:rsidRPr="009B302C">
        <w:rPr>
          <w:color w:val="auto"/>
        </w:rPr>
        <w:t>p</w:t>
      </w:r>
      <w:r w:rsidRPr="009B302C">
        <w:rPr>
          <w:color w:val="auto"/>
        </w:rPr>
        <w:t xml:space="preserve">ut </w:t>
      </w:r>
      <w:r w:rsidR="00E27CC1" w:rsidRPr="009B302C">
        <w:rPr>
          <w:color w:val="auto"/>
        </w:rPr>
        <w:t xml:space="preserve">them </w:t>
      </w:r>
      <w:r w:rsidRPr="009B302C">
        <w:rPr>
          <w:color w:val="auto"/>
        </w:rPr>
        <w:t>into a water bath heated to 30</w:t>
      </w:r>
      <w:r w:rsidR="007224A3" w:rsidRPr="009B302C">
        <w:rPr>
          <w:color w:val="auto"/>
        </w:rPr>
        <w:t xml:space="preserve"> </w:t>
      </w:r>
      <w:r w:rsidRPr="009B302C">
        <w:rPr>
          <w:color w:val="auto"/>
          <w:lang w:val="cs-CZ"/>
        </w:rPr>
        <w:t>°</w:t>
      </w:r>
      <w:r w:rsidRPr="009B302C">
        <w:rPr>
          <w:color w:val="auto"/>
        </w:rPr>
        <w:t xml:space="preserve">C until </w:t>
      </w:r>
      <w:r w:rsidR="0026142F" w:rsidRPr="009B302C">
        <w:rPr>
          <w:color w:val="auto"/>
        </w:rPr>
        <w:t>the larynx is completely defrosted.</w:t>
      </w:r>
      <w:r w:rsidR="008549B1" w:rsidRPr="009B302C">
        <w:rPr>
          <w:color w:val="auto"/>
        </w:rPr>
        <w:t xml:space="preserve"> </w:t>
      </w:r>
      <w:r w:rsidR="00A84B52" w:rsidRPr="009B302C">
        <w:rPr>
          <w:color w:val="auto"/>
        </w:rPr>
        <w:t>The duration required ranges from a few hours to more than a day, depending on larynx size and freezing temperature.</w:t>
      </w:r>
    </w:p>
    <w:p w:rsidR="00135A43" w:rsidRPr="009B302C" w:rsidRDefault="00135A43" w:rsidP="000D4326">
      <w:pPr>
        <w:pStyle w:val="NormalWeb"/>
        <w:spacing w:before="0" w:beforeAutospacing="0" w:after="0"/>
        <w:jc w:val="left"/>
        <w:rPr>
          <w:color w:val="auto"/>
        </w:rPr>
      </w:pPr>
    </w:p>
    <w:p w:rsidR="00DB5458" w:rsidRPr="009B302C" w:rsidRDefault="00586E2D" w:rsidP="000D4326">
      <w:pPr>
        <w:pStyle w:val="NormalWeb"/>
        <w:numPr>
          <w:ilvl w:val="1"/>
          <w:numId w:val="5"/>
        </w:numPr>
        <w:spacing w:before="0" w:beforeAutospacing="0" w:after="0"/>
        <w:ind w:left="0" w:firstLine="0"/>
        <w:jc w:val="left"/>
        <w:rPr>
          <w:b/>
          <w:color w:val="auto"/>
        </w:rPr>
      </w:pPr>
      <w:r w:rsidRPr="009B302C">
        <w:rPr>
          <w:b/>
          <w:color w:val="auto"/>
        </w:rPr>
        <w:t xml:space="preserve">Cleaning the larynx. </w:t>
      </w:r>
    </w:p>
    <w:p w:rsidR="00DB5458" w:rsidRPr="009B302C" w:rsidRDefault="0026142F" w:rsidP="000D4326">
      <w:pPr>
        <w:pStyle w:val="NormalWeb"/>
        <w:numPr>
          <w:ilvl w:val="2"/>
          <w:numId w:val="5"/>
        </w:numPr>
        <w:spacing w:before="0" w:beforeAutospacing="0" w:after="0"/>
        <w:ind w:left="0" w:firstLine="0"/>
        <w:jc w:val="left"/>
        <w:rPr>
          <w:color w:val="auto"/>
        </w:rPr>
      </w:pPr>
      <w:r w:rsidRPr="009B302C">
        <w:rPr>
          <w:color w:val="auto"/>
        </w:rPr>
        <w:t xml:space="preserve">After the larynx is defrosted, </w:t>
      </w:r>
      <w:r w:rsidR="00E27CC1" w:rsidRPr="009B302C">
        <w:rPr>
          <w:color w:val="auto"/>
        </w:rPr>
        <w:t xml:space="preserve">remove </w:t>
      </w:r>
      <w:r w:rsidRPr="009B302C">
        <w:rPr>
          <w:color w:val="auto"/>
        </w:rPr>
        <w:t xml:space="preserve">it </w:t>
      </w:r>
      <w:r w:rsidR="00E27CC1" w:rsidRPr="009B302C">
        <w:rPr>
          <w:color w:val="auto"/>
        </w:rPr>
        <w:t xml:space="preserve">from </w:t>
      </w:r>
      <w:r w:rsidRPr="009B302C">
        <w:rPr>
          <w:color w:val="auto"/>
        </w:rPr>
        <w:t>the bag</w:t>
      </w:r>
      <w:r w:rsidR="00662156" w:rsidRPr="009B302C">
        <w:rPr>
          <w:color w:val="auto"/>
        </w:rPr>
        <w:t xml:space="preserve"> and </w:t>
      </w:r>
      <w:r w:rsidR="00285FE8" w:rsidRPr="009B302C">
        <w:rPr>
          <w:color w:val="auto"/>
        </w:rPr>
        <w:t>c</w:t>
      </w:r>
      <w:r w:rsidRPr="009B302C">
        <w:rPr>
          <w:color w:val="auto"/>
        </w:rPr>
        <w:t xml:space="preserve">lean </w:t>
      </w:r>
      <w:r w:rsidR="00C32C14" w:rsidRPr="009B302C">
        <w:rPr>
          <w:color w:val="auto"/>
        </w:rPr>
        <w:t>it</w:t>
      </w:r>
      <w:r w:rsidR="00662156" w:rsidRPr="009B302C">
        <w:rPr>
          <w:color w:val="auto"/>
        </w:rPr>
        <w:t xml:space="preserve"> </w:t>
      </w:r>
      <w:r w:rsidR="004C3D27" w:rsidRPr="009B302C">
        <w:rPr>
          <w:color w:val="auto"/>
        </w:rPr>
        <w:t xml:space="preserve">thoroughly </w:t>
      </w:r>
      <w:r w:rsidRPr="009B302C">
        <w:rPr>
          <w:color w:val="auto"/>
        </w:rPr>
        <w:t>with saline solution (0.9% NaCl)</w:t>
      </w:r>
      <w:r w:rsidR="004C3D27" w:rsidRPr="009B302C">
        <w:rPr>
          <w:color w:val="auto"/>
        </w:rPr>
        <w:t>.</w:t>
      </w:r>
      <w:r w:rsidR="00D43777" w:rsidRPr="009B302C">
        <w:rPr>
          <w:color w:val="auto"/>
        </w:rPr>
        <w:t xml:space="preserve"> </w:t>
      </w:r>
    </w:p>
    <w:p w:rsidR="007224A3" w:rsidRPr="009B302C" w:rsidRDefault="007224A3" w:rsidP="000D4326">
      <w:pPr>
        <w:pStyle w:val="NormalWeb"/>
        <w:spacing w:before="0" w:beforeAutospacing="0" w:after="0"/>
        <w:jc w:val="left"/>
        <w:rPr>
          <w:color w:val="auto"/>
        </w:rPr>
      </w:pPr>
    </w:p>
    <w:p w:rsidR="00DB5458" w:rsidRPr="009B302C" w:rsidRDefault="003D1AC3" w:rsidP="000D4326">
      <w:pPr>
        <w:pStyle w:val="NormalWeb"/>
        <w:numPr>
          <w:ilvl w:val="2"/>
          <w:numId w:val="5"/>
        </w:numPr>
        <w:spacing w:before="0" w:beforeAutospacing="0" w:after="0"/>
        <w:ind w:left="0" w:firstLine="0"/>
        <w:jc w:val="left"/>
        <w:rPr>
          <w:color w:val="auto"/>
        </w:rPr>
      </w:pPr>
      <w:r w:rsidRPr="009B302C">
        <w:rPr>
          <w:color w:val="auto"/>
        </w:rPr>
        <w:t>Car</w:t>
      </w:r>
      <w:r w:rsidR="00C32C14" w:rsidRPr="009B302C">
        <w:rPr>
          <w:color w:val="auto"/>
        </w:rPr>
        <w:t>e</w:t>
      </w:r>
      <w:r w:rsidRPr="009B302C">
        <w:rPr>
          <w:color w:val="auto"/>
        </w:rPr>
        <w:t xml:space="preserve">fully </w:t>
      </w:r>
      <w:r w:rsidR="009519BA" w:rsidRPr="009B302C">
        <w:rPr>
          <w:color w:val="auto"/>
        </w:rPr>
        <w:t>r</w:t>
      </w:r>
      <w:r w:rsidR="00D43777" w:rsidRPr="009B302C">
        <w:rPr>
          <w:color w:val="auto"/>
        </w:rPr>
        <w:t xml:space="preserve">emove </w:t>
      </w:r>
      <w:r w:rsidRPr="009B302C">
        <w:rPr>
          <w:color w:val="auto"/>
        </w:rPr>
        <w:t xml:space="preserve">superfluous </w:t>
      </w:r>
      <w:r w:rsidR="00D43777" w:rsidRPr="009B302C">
        <w:rPr>
          <w:color w:val="auto"/>
        </w:rPr>
        <w:t>tissue</w:t>
      </w:r>
      <w:r w:rsidRPr="009B302C">
        <w:rPr>
          <w:color w:val="auto"/>
        </w:rPr>
        <w:t xml:space="preserve"> as applicable</w:t>
      </w:r>
      <w:r w:rsidR="00D43777" w:rsidRPr="009B302C">
        <w:rPr>
          <w:color w:val="auto"/>
        </w:rPr>
        <w:t xml:space="preserve"> (i.e. external neck muscles, hyoid </w:t>
      </w:r>
      <w:r w:rsidRPr="009B302C">
        <w:rPr>
          <w:color w:val="auto"/>
        </w:rPr>
        <w:lastRenderedPageBreak/>
        <w:t xml:space="preserve">bone </w:t>
      </w:r>
      <w:r w:rsidR="00D43777" w:rsidRPr="009B302C">
        <w:rPr>
          <w:color w:val="auto"/>
        </w:rPr>
        <w:t>etc.)</w:t>
      </w:r>
      <w:r w:rsidRPr="009B302C">
        <w:rPr>
          <w:color w:val="auto"/>
        </w:rPr>
        <w:t xml:space="preserve"> without damaging the main laryngeal structures,</w:t>
      </w:r>
      <w:r w:rsidR="00383EAD" w:rsidRPr="009B302C">
        <w:rPr>
          <w:color w:val="auto"/>
        </w:rPr>
        <w:t xml:space="preserve"> and shorten the trachea to a length </w:t>
      </w:r>
      <w:r w:rsidR="00D35EEE" w:rsidRPr="009B302C">
        <w:rPr>
          <w:color w:val="auto"/>
        </w:rPr>
        <w:t xml:space="preserve">adequate </w:t>
      </w:r>
      <w:r w:rsidR="00383EAD" w:rsidRPr="009B302C">
        <w:rPr>
          <w:color w:val="auto"/>
        </w:rPr>
        <w:t>for mounting the larynx onto an air supply tube</w:t>
      </w:r>
      <w:r w:rsidR="00A44750" w:rsidRPr="009B302C">
        <w:rPr>
          <w:color w:val="auto"/>
        </w:rPr>
        <w:t xml:space="preserve"> (usually ca. 4-5 cm)</w:t>
      </w:r>
      <w:r w:rsidR="00D43777" w:rsidRPr="009B302C">
        <w:rPr>
          <w:color w:val="auto"/>
        </w:rPr>
        <w:t>.</w:t>
      </w:r>
      <w:r w:rsidR="00285FE8" w:rsidRPr="009B302C">
        <w:rPr>
          <w:color w:val="auto"/>
        </w:rPr>
        <w:t xml:space="preserve"> </w:t>
      </w:r>
    </w:p>
    <w:p w:rsidR="007224A3" w:rsidRPr="009B302C" w:rsidRDefault="007224A3" w:rsidP="000D4326">
      <w:pPr>
        <w:pStyle w:val="NormalWeb"/>
        <w:spacing w:before="0" w:beforeAutospacing="0" w:after="0"/>
        <w:jc w:val="left"/>
        <w:rPr>
          <w:color w:val="auto"/>
        </w:rPr>
      </w:pPr>
    </w:p>
    <w:p w:rsidR="00DB5458" w:rsidRPr="009B302C" w:rsidRDefault="00285FE8" w:rsidP="000D4326">
      <w:pPr>
        <w:pStyle w:val="NormalWeb"/>
        <w:numPr>
          <w:ilvl w:val="2"/>
          <w:numId w:val="5"/>
        </w:numPr>
        <w:spacing w:before="0" w:beforeAutospacing="0" w:after="0"/>
        <w:ind w:left="0" w:firstLine="0"/>
        <w:jc w:val="left"/>
        <w:rPr>
          <w:color w:val="auto"/>
        </w:rPr>
      </w:pPr>
      <w:r w:rsidRPr="009B302C">
        <w:rPr>
          <w:color w:val="auto"/>
        </w:rPr>
        <w:t>Check the laryngeal tissue for potential tissue anomalies</w:t>
      </w:r>
      <w:r w:rsidR="00476366" w:rsidRPr="009B302C">
        <w:rPr>
          <w:color w:val="auto"/>
        </w:rPr>
        <w:t xml:space="preserve">, such as wounds, organic </w:t>
      </w:r>
      <w:r w:rsidR="001519AA" w:rsidRPr="009B302C">
        <w:rPr>
          <w:color w:val="auto"/>
        </w:rPr>
        <w:t>deformations</w:t>
      </w:r>
      <w:r w:rsidR="00476366" w:rsidRPr="009B302C">
        <w:rPr>
          <w:color w:val="auto"/>
        </w:rPr>
        <w:t>, or</w:t>
      </w:r>
      <w:r w:rsidR="001D7638" w:rsidRPr="009B302C">
        <w:rPr>
          <w:color w:val="auto"/>
        </w:rPr>
        <w:t xml:space="preserve"> cracks</w:t>
      </w:r>
      <w:r w:rsidR="00476366" w:rsidRPr="009B302C">
        <w:rPr>
          <w:color w:val="auto"/>
        </w:rPr>
        <w:t xml:space="preserve"> potentially occurring f</w:t>
      </w:r>
      <w:r w:rsidR="001D7638" w:rsidRPr="009B302C">
        <w:rPr>
          <w:color w:val="auto"/>
        </w:rPr>
        <w:t>ro</w:t>
      </w:r>
      <w:r w:rsidR="00476366" w:rsidRPr="009B302C">
        <w:rPr>
          <w:color w:val="auto"/>
        </w:rPr>
        <w:t>m the freezing process</w:t>
      </w:r>
      <w:r w:rsidR="005F6A61" w:rsidRPr="009B302C">
        <w:rPr>
          <w:color w:val="auto"/>
        </w:rPr>
        <w:t>, which could make the larynx unsuitable for the experiment</w:t>
      </w:r>
      <w:r w:rsidR="00476366" w:rsidRPr="009B302C">
        <w:rPr>
          <w:color w:val="auto"/>
        </w:rPr>
        <w:t xml:space="preserve">. </w:t>
      </w:r>
    </w:p>
    <w:p w:rsidR="006305D7" w:rsidRPr="009B302C" w:rsidRDefault="006305D7" w:rsidP="000D4326">
      <w:pPr>
        <w:pStyle w:val="NormalWeb"/>
        <w:spacing w:before="0" w:beforeAutospacing="0" w:after="0"/>
        <w:jc w:val="left"/>
        <w:rPr>
          <w:color w:val="auto"/>
        </w:rPr>
      </w:pPr>
    </w:p>
    <w:p w:rsidR="00DB5458" w:rsidRPr="009B302C" w:rsidRDefault="00586E2D" w:rsidP="000D4326">
      <w:pPr>
        <w:pStyle w:val="NormalWeb"/>
        <w:numPr>
          <w:ilvl w:val="1"/>
          <w:numId w:val="5"/>
        </w:numPr>
        <w:spacing w:before="0" w:beforeAutospacing="0" w:after="0"/>
        <w:ind w:left="0" w:firstLine="0"/>
        <w:jc w:val="left"/>
        <w:rPr>
          <w:b/>
          <w:color w:val="auto"/>
        </w:rPr>
      </w:pPr>
      <w:r w:rsidRPr="009B302C">
        <w:rPr>
          <w:b/>
          <w:color w:val="auto"/>
        </w:rPr>
        <w:t xml:space="preserve">Exposure of the thyroid and cricoid cartilages. </w:t>
      </w:r>
    </w:p>
    <w:p w:rsidR="00DB5458" w:rsidRPr="009B302C" w:rsidRDefault="00D07E3D" w:rsidP="000D4326">
      <w:pPr>
        <w:pStyle w:val="NormalWeb"/>
        <w:numPr>
          <w:ilvl w:val="2"/>
          <w:numId w:val="5"/>
        </w:numPr>
        <w:spacing w:before="0" w:beforeAutospacing="0" w:after="0"/>
        <w:ind w:left="0" w:firstLine="0"/>
        <w:jc w:val="left"/>
        <w:rPr>
          <w:color w:val="auto"/>
        </w:rPr>
      </w:pPr>
      <w:r w:rsidRPr="009B302C">
        <w:rPr>
          <w:color w:val="auto"/>
        </w:rPr>
        <w:t>Remove</w:t>
      </w:r>
      <w:r w:rsidR="00150E52" w:rsidRPr="009B302C">
        <w:rPr>
          <w:color w:val="auto"/>
        </w:rPr>
        <w:t xml:space="preserve"> </w:t>
      </w:r>
      <w:r w:rsidR="00C97212" w:rsidRPr="009B302C">
        <w:rPr>
          <w:color w:val="auto"/>
        </w:rPr>
        <w:t xml:space="preserve">parts of </w:t>
      </w:r>
      <w:r w:rsidR="00150E52" w:rsidRPr="009B302C">
        <w:rPr>
          <w:color w:val="auto"/>
        </w:rPr>
        <w:t xml:space="preserve">the </w:t>
      </w:r>
      <w:r w:rsidR="0004616B" w:rsidRPr="009B302C">
        <w:rPr>
          <w:color w:val="auto"/>
        </w:rPr>
        <w:t xml:space="preserve">external </w:t>
      </w:r>
      <w:r w:rsidR="00D43777" w:rsidRPr="009B302C">
        <w:rPr>
          <w:color w:val="auto"/>
        </w:rPr>
        <w:t xml:space="preserve">laryngeal </w:t>
      </w:r>
      <w:r w:rsidR="00150E52" w:rsidRPr="009B302C">
        <w:rPr>
          <w:color w:val="auto"/>
        </w:rPr>
        <w:t>muscle tissue around the thyroid and cricoid</w:t>
      </w:r>
      <w:r w:rsidR="004C3D27" w:rsidRPr="009B302C">
        <w:rPr>
          <w:color w:val="auto"/>
        </w:rPr>
        <w:t xml:space="preserve"> cartilage</w:t>
      </w:r>
      <w:r w:rsidR="00205203" w:rsidRPr="009B302C">
        <w:rPr>
          <w:color w:val="auto"/>
        </w:rPr>
        <w:t xml:space="preserve"> using </w:t>
      </w:r>
      <w:r w:rsidR="00665B9B" w:rsidRPr="009B302C">
        <w:rPr>
          <w:color w:val="auto"/>
        </w:rPr>
        <w:t xml:space="preserve">a </w:t>
      </w:r>
      <w:r w:rsidR="00205203" w:rsidRPr="009B302C">
        <w:rPr>
          <w:color w:val="auto"/>
        </w:rPr>
        <w:t>scalpel</w:t>
      </w:r>
      <w:r w:rsidR="00117342" w:rsidRPr="009B302C">
        <w:rPr>
          <w:color w:val="auto"/>
        </w:rPr>
        <w:t xml:space="preserve">, thus exposing </w:t>
      </w:r>
      <w:r w:rsidR="004C3D27" w:rsidRPr="009B302C">
        <w:rPr>
          <w:color w:val="auto"/>
        </w:rPr>
        <w:t xml:space="preserve">the cartilages </w:t>
      </w:r>
      <w:r w:rsidR="00117342" w:rsidRPr="009B302C">
        <w:rPr>
          <w:color w:val="auto"/>
        </w:rPr>
        <w:t xml:space="preserve">in preparation for </w:t>
      </w:r>
      <w:r w:rsidR="004C3D27" w:rsidRPr="009B302C">
        <w:rPr>
          <w:color w:val="auto"/>
        </w:rPr>
        <w:t xml:space="preserve">the </w:t>
      </w:r>
      <w:r w:rsidR="00117342" w:rsidRPr="009B302C">
        <w:rPr>
          <w:color w:val="auto"/>
        </w:rPr>
        <w:t xml:space="preserve">mid-sagittal </w:t>
      </w:r>
      <w:r w:rsidR="004C3D27" w:rsidRPr="009B302C">
        <w:rPr>
          <w:color w:val="auto"/>
        </w:rPr>
        <w:t>cut</w:t>
      </w:r>
      <w:r w:rsidR="00D43777" w:rsidRPr="009B302C">
        <w:rPr>
          <w:color w:val="auto"/>
        </w:rPr>
        <w:t xml:space="preserve"> </w:t>
      </w:r>
      <w:r w:rsidR="00117342" w:rsidRPr="009B302C">
        <w:rPr>
          <w:color w:val="auto"/>
        </w:rPr>
        <w:t xml:space="preserve">creating </w:t>
      </w:r>
      <w:r w:rsidR="00D43777" w:rsidRPr="009B302C">
        <w:rPr>
          <w:color w:val="auto"/>
        </w:rPr>
        <w:t>the hemi-larynx</w:t>
      </w:r>
      <w:r w:rsidR="004C3D27" w:rsidRPr="009B302C">
        <w:rPr>
          <w:color w:val="auto"/>
        </w:rPr>
        <w:t>.</w:t>
      </w:r>
      <w:r w:rsidR="00457F10" w:rsidRPr="009B302C">
        <w:rPr>
          <w:color w:val="auto"/>
        </w:rPr>
        <w:t xml:space="preserve"> </w:t>
      </w:r>
      <w:r w:rsidR="00DC3ADD" w:rsidRPr="009B302C">
        <w:rPr>
          <w:color w:val="auto"/>
        </w:rPr>
        <w:t>T</w:t>
      </w:r>
      <w:r w:rsidR="00457F10" w:rsidRPr="009B302C">
        <w:rPr>
          <w:color w:val="auto"/>
        </w:rPr>
        <w:t xml:space="preserve">his preparation stage is depicted in </w:t>
      </w:r>
      <w:r w:rsidR="006C2B79">
        <w:fldChar w:fldCharType="begin"/>
      </w:r>
      <w:r w:rsidR="006C2B79">
        <w:instrText xml:space="preserve"> REF _Ref310591574 \h  \* MERGEFORMAT </w:instrText>
      </w:r>
      <w:r w:rsidR="006C2B79">
        <w:fldChar w:fldCharType="separate"/>
      </w:r>
      <w:r w:rsidR="00586E2D" w:rsidRPr="009B302C">
        <w:rPr>
          <w:color w:val="auto"/>
        </w:rPr>
        <w:t>Figure</w:t>
      </w:r>
      <w:r w:rsidR="00F0135C" w:rsidRPr="009B302C">
        <w:rPr>
          <w:color w:val="auto"/>
        </w:rPr>
        <w:t>s</w:t>
      </w:r>
      <w:r w:rsidR="00586E2D" w:rsidRPr="009B302C">
        <w:rPr>
          <w:color w:val="auto"/>
        </w:rPr>
        <w:t xml:space="preserve"> 1</w:t>
      </w:r>
      <w:r w:rsidR="006C2B79">
        <w:fldChar w:fldCharType="end"/>
      </w:r>
      <w:r w:rsidR="00457F10" w:rsidRPr="009B302C">
        <w:rPr>
          <w:color w:val="auto"/>
        </w:rPr>
        <w:t xml:space="preserve">A and </w:t>
      </w:r>
      <w:r w:rsidR="00F0135C" w:rsidRPr="009B302C">
        <w:rPr>
          <w:color w:val="auto"/>
        </w:rPr>
        <w:t>1</w:t>
      </w:r>
      <w:r w:rsidR="00457F10" w:rsidRPr="009B302C">
        <w:rPr>
          <w:color w:val="auto"/>
        </w:rPr>
        <w:t>B.</w:t>
      </w:r>
    </w:p>
    <w:p w:rsidR="00135A43" w:rsidRPr="009B302C" w:rsidRDefault="00135A43" w:rsidP="000D4326">
      <w:pPr>
        <w:pStyle w:val="NormalWeb"/>
        <w:spacing w:before="0" w:beforeAutospacing="0" w:after="0"/>
        <w:jc w:val="left"/>
        <w:rPr>
          <w:color w:val="auto"/>
        </w:rPr>
      </w:pPr>
    </w:p>
    <w:p w:rsidR="00DB5458" w:rsidRPr="009B302C" w:rsidRDefault="00586E2D" w:rsidP="000D4326">
      <w:pPr>
        <w:pStyle w:val="NormalWeb"/>
        <w:numPr>
          <w:ilvl w:val="1"/>
          <w:numId w:val="5"/>
        </w:numPr>
        <w:spacing w:before="0" w:beforeAutospacing="0" w:after="0"/>
        <w:ind w:left="0" w:firstLine="0"/>
        <w:jc w:val="left"/>
        <w:rPr>
          <w:b/>
          <w:color w:val="auto"/>
        </w:rPr>
      </w:pPr>
      <w:r w:rsidRPr="009B302C">
        <w:rPr>
          <w:b/>
          <w:color w:val="auto"/>
        </w:rPr>
        <w:t xml:space="preserve">Mid-sagittal cut through the thyroid cartilage. </w:t>
      </w:r>
    </w:p>
    <w:p w:rsidR="00DB5458" w:rsidRPr="009B302C" w:rsidRDefault="00D07E3D" w:rsidP="000D4326">
      <w:pPr>
        <w:pStyle w:val="NormalWeb"/>
        <w:numPr>
          <w:ilvl w:val="2"/>
          <w:numId w:val="5"/>
        </w:numPr>
        <w:spacing w:before="0" w:beforeAutospacing="0" w:after="0"/>
        <w:ind w:left="0" w:firstLine="0"/>
        <w:jc w:val="left"/>
        <w:rPr>
          <w:color w:val="auto"/>
        </w:rPr>
      </w:pPr>
      <w:r w:rsidRPr="009B302C">
        <w:rPr>
          <w:color w:val="auto"/>
        </w:rPr>
        <w:t>Make an i</w:t>
      </w:r>
      <w:r w:rsidR="0004616B" w:rsidRPr="009B302C">
        <w:rPr>
          <w:color w:val="auto"/>
        </w:rPr>
        <w:t xml:space="preserve">nitial </w:t>
      </w:r>
      <w:r w:rsidR="000C186F" w:rsidRPr="009B302C">
        <w:rPr>
          <w:color w:val="auto"/>
        </w:rPr>
        <w:t xml:space="preserve">vertical </w:t>
      </w:r>
      <w:r w:rsidR="0004616B" w:rsidRPr="009B302C">
        <w:rPr>
          <w:color w:val="auto"/>
        </w:rPr>
        <w:t xml:space="preserve">cut </w:t>
      </w:r>
      <w:r w:rsidR="000C186F" w:rsidRPr="009B302C">
        <w:rPr>
          <w:color w:val="auto"/>
        </w:rPr>
        <w:t xml:space="preserve">through the anterior part of the </w:t>
      </w:r>
      <w:r w:rsidR="0004616B" w:rsidRPr="009B302C">
        <w:rPr>
          <w:color w:val="auto"/>
        </w:rPr>
        <w:t>thyroid cartilage</w:t>
      </w:r>
      <w:r w:rsidR="00F0135C" w:rsidRPr="009B302C">
        <w:rPr>
          <w:color w:val="auto"/>
        </w:rPr>
        <w:t>.</w:t>
      </w:r>
    </w:p>
    <w:p w:rsidR="00F0135C" w:rsidRPr="009B302C" w:rsidRDefault="00F0135C" w:rsidP="000D4326">
      <w:pPr>
        <w:pStyle w:val="NormalWeb"/>
        <w:spacing w:before="0" w:beforeAutospacing="0" w:after="0"/>
        <w:jc w:val="left"/>
        <w:rPr>
          <w:color w:val="auto"/>
        </w:rPr>
      </w:pPr>
    </w:p>
    <w:p w:rsidR="00DB5458" w:rsidRPr="009B302C" w:rsidRDefault="001973B9" w:rsidP="000D4326">
      <w:pPr>
        <w:pStyle w:val="NormalWeb"/>
        <w:numPr>
          <w:ilvl w:val="2"/>
          <w:numId w:val="5"/>
        </w:numPr>
        <w:spacing w:before="0" w:beforeAutospacing="0" w:after="0"/>
        <w:ind w:left="0" w:firstLine="0"/>
        <w:jc w:val="left"/>
        <w:rPr>
          <w:color w:val="auto"/>
        </w:rPr>
      </w:pPr>
      <w:r w:rsidRPr="009B302C">
        <w:rPr>
          <w:color w:val="auto"/>
        </w:rPr>
        <w:t xml:space="preserve">Carefully </w:t>
      </w:r>
      <w:r w:rsidR="004C6164" w:rsidRPr="009B302C">
        <w:rPr>
          <w:color w:val="auto"/>
        </w:rPr>
        <w:t xml:space="preserve">place </w:t>
      </w:r>
      <w:r w:rsidR="000C186F" w:rsidRPr="009B302C">
        <w:rPr>
          <w:color w:val="auto"/>
        </w:rPr>
        <w:t xml:space="preserve">the cut </w:t>
      </w:r>
      <w:r w:rsidR="00380621" w:rsidRPr="009B302C">
        <w:rPr>
          <w:color w:val="auto"/>
        </w:rPr>
        <w:t xml:space="preserve">slightly </w:t>
      </w:r>
      <w:r w:rsidR="000C186F" w:rsidRPr="009B302C">
        <w:rPr>
          <w:color w:val="auto"/>
        </w:rPr>
        <w:t>more on</w:t>
      </w:r>
      <w:r w:rsidR="004C6164" w:rsidRPr="009B302C">
        <w:rPr>
          <w:color w:val="auto"/>
        </w:rPr>
        <w:t>to</w:t>
      </w:r>
      <w:r w:rsidR="000C186F" w:rsidRPr="009B302C">
        <w:rPr>
          <w:color w:val="auto"/>
        </w:rPr>
        <w:t xml:space="preserve"> the side </w:t>
      </w:r>
      <w:r w:rsidRPr="009B302C">
        <w:rPr>
          <w:color w:val="auto"/>
        </w:rPr>
        <w:t xml:space="preserve">that </w:t>
      </w:r>
      <w:r w:rsidR="000C186F" w:rsidRPr="009B302C">
        <w:rPr>
          <w:color w:val="auto"/>
        </w:rPr>
        <w:t xml:space="preserve">is </w:t>
      </w:r>
      <w:r w:rsidR="00234296" w:rsidRPr="009B302C">
        <w:rPr>
          <w:color w:val="auto"/>
        </w:rPr>
        <w:t xml:space="preserve">about </w:t>
      </w:r>
      <w:r w:rsidR="000C186F" w:rsidRPr="009B302C">
        <w:rPr>
          <w:color w:val="auto"/>
        </w:rPr>
        <w:t>to be removed</w:t>
      </w:r>
      <w:r w:rsidRPr="009B302C">
        <w:rPr>
          <w:color w:val="auto"/>
        </w:rPr>
        <w:t>,</w:t>
      </w:r>
      <w:r w:rsidR="000C186F" w:rsidRPr="009B302C">
        <w:rPr>
          <w:color w:val="auto"/>
        </w:rPr>
        <w:t xml:space="preserve"> </w:t>
      </w:r>
      <w:r w:rsidR="0092048D" w:rsidRPr="009B302C">
        <w:rPr>
          <w:color w:val="auto"/>
        </w:rPr>
        <w:t xml:space="preserve">in order </w:t>
      </w:r>
      <w:r w:rsidR="000C186F" w:rsidRPr="009B302C">
        <w:rPr>
          <w:color w:val="auto"/>
        </w:rPr>
        <w:t xml:space="preserve">not to damage the vocal fold </w:t>
      </w:r>
      <w:r w:rsidR="00C97212" w:rsidRPr="009B302C">
        <w:rPr>
          <w:color w:val="auto"/>
        </w:rPr>
        <w:t xml:space="preserve">that </w:t>
      </w:r>
      <w:r w:rsidR="000C186F" w:rsidRPr="009B302C">
        <w:rPr>
          <w:color w:val="auto"/>
        </w:rPr>
        <w:t>needs to remain preserved.</w:t>
      </w:r>
      <w:r w:rsidR="00205203" w:rsidRPr="009B302C">
        <w:rPr>
          <w:color w:val="auto"/>
        </w:rPr>
        <w:t xml:space="preserve"> </w:t>
      </w:r>
      <w:r w:rsidR="00616FBD" w:rsidRPr="009B302C">
        <w:rPr>
          <w:color w:val="auto"/>
        </w:rPr>
        <w:t xml:space="preserve">If possible, use a scalpel for cutting. </w:t>
      </w:r>
      <w:r w:rsidR="00205203" w:rsidRPr="009B302C">
        <w:rPr>
          <w:color w:val="auto"/>
        </w:rPr>
        <w:t xml:space="preserve">If the cartilage is </w:t>
      </w:r>
      <w:r w:rsidR="00234296" w:rsidRPr="009B302C">
        <w:rPr>
          <w:color w:val="auto"/>
        </w:rPr>
        <w:t>ossified</w:t>
      </w:r>
      <w:r w:rsidR="00616FBD" w:rsidRPr="009B302C">
        <w:rPr>
          <w:color w:val="auto"/>
        </w:rPr>
        <w:t>,</w:t>
      </w:r>
      <w:r w:rsidR="00205203" w:rsidRPr="009B302C">
        <w:rPr>
          <w:color w:val="auto"/>
        </w:rPr>
        <w:t xml:space="preserve"> use </w:t>
      </w:r>
      <w:r w:rsidR="001B2149" w:rsidRPr="009B302C">
        <w:rPr>
          <w:color w:val="auto"/>
        </w:rPr>
        <w:t xml:space="preserve">a </w:t>
      </w:r>
      <w:r w:rsidR="00205203" w:rsidRPr="009B302C">
        <w:rPr>
          <w:color w:val="auto"/>
        </w:rPr>
        <w:t>small saw.</w:t>
      </w:r>
      <w:r w:rsidR="00E50668" w:rsidRPr="009B302C">
        <w:rPr>
          <w:color w:val="auto"/>
        </w:rPr>
        <w:t xml:space="preserve"> </w:t>
      </w:r>
    </w:p>
    <w:p w:rsidR="007224A3" w:rsidRPr="009B302C" w:rsidRDefault="007224A3" w:rsidP="000D4326">
      <w:pPr>
        <w:spacing w:after="0"/>
        <w:jc w:val="left"/>
        <w:rPr>
          <w:color w:val="auto"/>
        </w:rPr>
      </w:pPr>
    </w:p>
    <w:p w:rsidR="00DB5458" w:rsidRPr="009B302C" w:rsidRDefault="00586E2D" w:rsidP="000D4326">
      <w:pPr>
        <w:pStyle w:val="NormalWeb"/>
        <w:numPr>
          <w:ilvl w:val="1"/>
          <w:numId w:val="5"/>
        </w:numPr>
        <w:spacing w:before="0" w:beforeAutospacing="0" w:after="0"/>
        <w:ind w:left="0" w:firstLine="0"/>
        <w:jc w:val="left"/>
        <w:rPr>
          <w:b/>
          <w:color w:val="auto"/>
        </w:rPr>
      </w:pPr>
      <w:r w:rsidRPr="009B302C">
        <w:rPr>
          <w:b/>
          <w:color w:val="auto"/>
        </w:rPr>
        <w:t xml:space="preserve">Cutting the cricoid cartilage. </w:t>
      </w:r>
    </w:p>
    <w:p w:rsidR="00DB5458" w:rsidRPr="009B302C" w:rsidRDefault="000C186F" w:rsidP="000D4326">
      <w:pPr>
        <w:pStyle w:val="NormalWeb"/>
        <w:numPr>
          <w:ilvl w:val="2"/>
          <w:numId w:val="5"/>
        </w:numPr>
        <w:spacing w:before="0" w:beforeAutospacing="0" w:after="0"/>
        <w:ind w:left="0" w:firstLine="0"/>
        <w:jc w:val="left"/>
        <w:rPr>
          <w:color w:val="auto"/>
        </w:rPr>
      </w:pPr>
      <w:r w:rsidRPr="009B302C">
        <w:rPr>
          <w:color w:val="auto"/>
        </w:rPr>
        <w:t xml:space="preserve">Lead the cut vertically </w:t>
      </w:r>
      <w:r w:rsidR="00DA4C88" w:rsidRPr="009B302C">
        <w:rPr>
          <w:color w:val="auto"/>
        </w:rPr>
        <w:t xml:space="preserve">(inferiorly) </w:t>
      </w:r>
      <w:r w:rsidRPr="009B302C">
        <w:rPr>
          <w:color w:val="auto"/>
        </w:rPr>
        <w:t xml:space="preserve">from in between the arytenoid cartilages </w:t>
      </w:r>
      <w:r w:rsidR="007643BD" w:rsidRPr="009B302C">
        <w:rPr>
          <w:color w:val="auto"/>
        </w:rPr>
        <w:t xml:space="preserve">and then through the cricoid cartilage </w:t>
      </w:r>
      <w:r w:rsidR="00DA4C88" w:rsidRPr="009B302C">
        <w:rPr>
          <w:color w:val="auto"/>
        </w:rPr>
        <w:t>to</w:t>
      </w:r>
      <w:r w:rsidR="008B3624" w:rsidRPr="009B302C">
        <w:rPr>
          <w:color w:val="auto"/>
        </w:rPr>
        <w:t xml:space="preserve"> an</w:t>
      </w:r>
      <w:r w:rsidR="00DA4C88" w:rsidRPr="009B302C">
        <w:rPr>
          <w:color w:val="auto"/>
        </w:rPr>
        <w:t xml:space="preserve"> </w:t>
      </w:r>
      <w:r w:rsidR="00474F92" w:rsidRPr="009B302C">
        <w:rPr>
          <w:color w:val="auto"/>
        </w:rPr>
        <w:t xml:space="preserve">approximately </w:t>
      </w:r>
      <w:r w:rsidR="00205203" w:rsidRPr="009B302C">
        <w:rPr>
          <w:color w:val="auto"/>
        </w:rPr>
        <w:t xml:space="preserve">horizontal </w:t>
      </w:r>
      <w:r w:rsidRPr="009B302C">
        <w:rPr>
          <w:color w:val="auto"/>
        </w:rPr>
        <w:t>level</w:t>
      </w:r>
      <w:r w:rsidR="005D024E" w:rsidRPr="009B302C">
        <w:rPr>
          <w:color w:val="auto"/>
        </w:rPr>
        <w:t xml:space="preserve"> of </w:t>
      </w:r>
      <w:r w:rsidR="008B3624" w:rsidRPr="009B302C">
        <w:rPr>
          <w:color w:val="auto"/>
        </w:rPr>
        <w:t xml:space="preserve">the </w:t>
      </w:r>
      <w:r w:rsidR="00205203" w:rsidRPr="009B302C">
        <w:rPr>
          <w:color w:val="auto"/>
        </w:rPr>
        <w:t>inferior</w:t>
      </w:r>
      <w:r w:rsidR="005D024E" w:rsidRPr="009B302C">
        <w:rPr>
          <w:color w:val="auto"/>
        </w:rPr>
        <w:t xml:space="preserve"> thyroid </w:t>
      </w:r>
      <w:r w:rsidR="00205203" w:rsidRPr="009B302C">
        <w:rPr>
          <w:color w:val="auto"/>
        </w:rPr>
        <w:t>notch</w:t>
      </w:r>
      <w:r w:rsidR="005D024E" w:rsidRPr="009B302C">
        <w:rPr>
          <w:color w:val="auto"/>
        </w:rPr>
        <w:t xml:space="preserve">. </w:t>
      </w:r>
    </w:p>
    <w:p w:rsidR="00135A43" w:rsidRPr="009B302C" w:rsidRDefault="00135A43" w:rsidP="000D4326">
      <w:pPr>
        <w:pStyle w:val="NormalWeb"/>
        <w:spacing w:before="0" w:beforeAutospacing="0" w:after="0"/>
        <w:jc w:val="left"/>
        <w:rPr>
          <w:color w:val="auto"/>
        </w:rPr>
      </w:pPr>
    </w:p>
    <w:p w:rsidR="00DB5458" w:rsidRPr="009B302C" w:rsidRDefault="00586E2D" w:rsidP="000D4326">
      <w:pPr>
        <w:pStyle w:val="NormalWeb"/>
        <w:numPr>
          <w:ilvl w:val="1"/>
          <w:numId w:val="5"/>
        </w:numPr>
        <w:spacing w:before="0" w:beforeAutospacing="0" w:after="0"/>
        <w:ind w:left="0" w:firstLine="0"/>
        <w:jc w:val="left"/>
        <w:rPr>
          <w:b/>
          <w:color w:val="auto"/>
        </w:rPr>
      </w:pPr>
      <w:r w:rsidRPr="009B302C">
        <w:rPr>
          <w:b/>
          <w:color w:val="auto"/>
        </w:rPr>
        <w:t xml:space="preserve">Removal of one vocal fold, creating an L-shaped incision in the larynx. </w:t>
      </w:r>
    </w:p>
    <w:p w:rsidR="00DB5458" w:rsidRPr="009B302C" w:rsidRDefault="003B0085" w:rsidP="000D4326">
      <w:pPr>
        <w:pStyle w:val="NormalWeb"/>
        <w:numPr>
          <w:ilvl w:val="2"/>
          <w:numId w:val="5"/>
        </w:numPr>
        <w:spacing w:before="0" w:beforeAutospacing="0" w:after="0"/>
        <w:ind w:left="0" w:firstLine="0"/>
        <w:jc w:val="left"/>
        <w:rPr>
          <w:color w:val="auto"/>
        </w:rPr>
      </w:pPr>
      <w:r w:rsidRPr="009B302C">
        <w:rPr>
          <w:color w:val="auto"/>
        </w:rPr>
        <w:t xml:space="preserve">Make a horizontal cut starting from </w:t>
      </w:r>
      <w:r w:rsidR="000D3FF1" w:rsidRPr="009B302C">
        <w:rPr>
          <w:color w:val="auto"/>
        </w:rPr>
        <w:t xml:space="preserve">the inferior end of </w:t>
      </w:r>
      <w:r w:rsidR="001639BC" w:rsidRPr="009B302C">
        <w:rPr>
          <w:color w:val="auto"/>
        </w:rPr>
        <w:t xml:space="preserve">the previously made </w:t>
      </w:r>
      <w:r w:rsidR="000D3FF1" w:rsidRPr="009B302C">
        <w:rPr>
          <w:color w:val="auto"/>
        </w:rPr>
        <w:t xml:space="preserve">vertical cut in the </w:t>
      </w:r>
      <w:r w:rsidR="00337BF3" w:rsidRPr="009B302C">
        <w:rPr>
          <w:color w:val="auto"/>
        </w:rPr>
        <w:t>cricoid cartilage</w:t>
      </w:r>
      <w:r w:rsidR="001639BC" w:rsidRPr="009B302C">
        <w:rPr>
          <w:color w:val="auto"/>
        </w:rPr>
        <w:t>,</w:t>
      </w:r>
      <w:r w:rsidR="00337BF3" w:rsidRPr="009B302C">
        <w:rPr>
          <w:color w:val="auto"/>
        </w:rPr>
        <w:t xml:space="preserve"> </w:t>
      </w:r>
      <w:r w:rsidR="000D3FF1" w:rsidRPr="009B302C">
        <w:rPr>
          <w:color w:val="auto"/>
        </w:rPr>
        <w:t xml:space="preserve">and lead the </w:t>
      </w:r>
      <w:r w:rsidR="001639BC" w:rsidRPr="009B302C">
        <w:rPr>
          <w:color w:val="auto"/>
        </w:rPr>
        <w:t xml:space="preserve">new </w:t>
      </w:r>
      <w:r w:rsidR="000D3FF1" w:rsidRPr="009B302C">
        <w:rPr>
          <w:color w:val="auto"/>
        </w:rPr>
        <w:t>cut towards</w:t>
      </w:r>
      <w:r w:rsidRPr="009B302C">
        <w:rPr>
          <w:color w:val="auto"/>
        </w:rPr>
        <w:t xml:space="preserve"> </w:t>
      </w:r>
      <w:r w:rsidR="001639BC" w:rsidRPr="009B302C">
        <w:rPr>
          <w:color w:val="auto"/>
        </w:rPr>
        <w:t xml:space="preserve">the </w:t>
      </w:r>
      <w:r w:rsidR="00337BF3" w:rsidRPr="009B302C">
        <w:rPr>
          <w:color w:val="auto"/>
        </w:rPr>
        <w:t xml:space="preserve">inferior thyroid notch. </w:t>
      </w:r>
      <w:r w:rsidR="00C97212" w:rsidRPr="009B302C">
        <w:rPr>
          <w:color w:val="auto"/>
        </w:rPr>
        <w:t>Anteriorly f</w:t>
      </w:r>
      <w:r w:rsidRPr="009B302C">
        <w:rPr>
          <w:color w:val="auto"/>
        </w:rPr>
        <w:t xml:space="preserve">old </w:t>
      </w:r>
      <w:r w:rsidR="000D3FF1" w:rsidRPr="009B302C">
        <w:rPr>
          <w:color w:val="auto"/>
        </w:rPr>
        <w:t>t</w:t>
      </w:r>
      <w:r w:rsidRPr="009B302C">
        <w:rPr>
          <w:color w:val="auto"/>
        </w:rPr>
        <w:t xml:space="preserve">he side of the larynx </w:t>
      </w:r>
      <w:r w:rsidR="00511C27" w:rsidRPr="009B302C">
        <w:rPr>
          <w:color w:val="auto"/>
        </w:rPr>
        <w:t xml:space="preserve">that </w:t>
      </w:r>
      <w:r w:rsidRPr="009B302C">
        <w:rPr>
          <w:color w:val="auto"/>
        </w:rPr>
        <w:t xml:space="preserve">is going to be removed. </w:t>
      </w:r>
    </w:p>
    <w:p w:rsidR="007224A3" w:rsidRPr="009B302C" w:rsidRDefault="007224A3" w:rsidP="000D4326">
      <w:pPr>
        <w:pStyle w:val="NormalWeb"/>
        <w:spacing w:before="0" w:beforeAutospacing="0" w:after="0"/>
        <w:jc w:val="left"/>
        <w:rPr>
          <w:color w:val="auto"/>
        </w:rPr>
      </w:pPr>
    </w:p>
    <w:p w:rsidR="00DB5458" w:rsidRPr="009B302C" w:rsidRDefault="003B0085" w:rsidP="000D4326">
      <w:pPr>
        <w:pStyle w:val="NormalWeb"/>
        <w:numPr>
          <w:ilvl w:val="2"/>
          <w:numId w:val="5"/>
        </w:numPr>
        <w:spacing w:before="0" w:beforeAutospacing="0" w:after="0"/>
        <w:ind w:left="0" w:firstLine="0"/>
        <w:jc w:val="left"/>
        <w:rPr>
          <w:color w:val="auto"/>
        </w:rPr>
      </w:pPr>
      <w:r w:rsidRPr="009B302C">
        <w:rPr>
          <w:color w:val="auto"/>
        </w:rPr>
        <w:t xml:space="preserve">Make </w:t>
      </w:r>
      <w:r w:rsidR="00337BF3" w:rsidRPr="009B302C">
        <w:rPr>
          <w:color w:val="auto"/>
        </w:rPr>
        <w:t>a vertical cut through</w:t>
      </w:r>
      <w:r w:rsidR="00BA4E72" w:rsidRPr="009B302C">
        <w:rPr>
          <w:color w:val="auto"/>
        </w:rPr>
        <w:t xml:space="preserve"> the</w:t>
      </w:r>
      <w:r w:rsidR="00337BF3" w:rsidRPr="009B302C">
        <w:rPr>
          <w:color w:val="auto"/>
        </w:rPr>
        <w:t xml:space="preserve"> soft tissue on the inner side of the thyroid cartilage – be careful while </w:t>
      </w:r>
      <w:r w:rsidR="00476366" w:rsidRPr="009B302C">
        <w:rPr>
          <w:color w:val="auto"/>
        </w:rPr>
        <w:t>leading</w:t>
      </w:r>
      <w:r w:rsidR="00337BF3" w:rsidRPr="009B302C">
        <w:rPr>
          <w:color w:val="auto"/>
        </w:rPr>
        <w:t xml:space="preserve"> the cut </w:t>
      </w:r>
      <w:r w:rsidR="000D3FF1" w:rsidRPr="009B302C">
        <w:rPr>
          <w:color w:val="auto"/>
        </w:rPr>
        <w:t xml:space="preserve">in </w:t>
      </w:r>
      <w:r w:rsidR="00337BF3" w:rsidRPr="009B302C">
        <w:rPr>
          <w:color w:val="auto"/>
        </w:rPr>
        <w:t xml:space="preserve">between the </w:t>
      </w:r>
      <w:r w:rsidR="000D3FF1" w:rsidRPr="009B302C">
        <w:rPr>
          <w:color w:val="auto"/>
        </w:rPr>
        <w:t xml:space="preserve">anterior attachment of the </w:t>
      </w:r>
      <w:r w:rsidR="00337BF3" w:rsidRPr="009B302C">
        <w:rPr>
          <w:color w:val="auto"/>
        </w:rPr>
        <w:t>vocal folds</w:t>
      </w:r>
      <w:r w:rsidR="000D3FF1" w:rsidRPr="009B302C">
        <w:rPr>
          <w:color w:val="auto"/>
        </w:rPr>
        <w:t xml:space="preserve"> to the thyroid cartilage</w:t>
      </w:r>
      <w:r w:rsidR="00A44A43" w:rsidRPr="009B302C">
        <w:rPr>
          <w:color w:val="auto"/>
        </w:rPr>
        <w:t>, thus avoiding damage to the vocal fold.</w:t>
      </w:r>
    </w:p>
    <w:p w:rsidR="00135A43" w:rsidRPr="009B302C" w:rsidRDefault="00A44A43" w:rsidP="000D4326">
      <w:pPr>
        <w:pStyle w:val="NormalWeb"/>
        <w:spacing w:before="0" w:beforeAutospacing="0" w:after="0"/>
        <w:jc w:val="left"/>
        <w:rPr>
          <w:color w:val="auto"/>
        </w:rPr>
      </w:pPr>
      <w:r w:rsidRPr="009B302C" w:rsidDel="00A44A43">
        <w:rPr>
          <w:color w:val="auto"/>
        </w:rPr>
        <w:t xml:space="preserve"> </w:t>
      </w:r>
    </w:p>
    <w:p w:rsidR="00DB5458" w:rsidRPr="009B302C" w:rsidRDefault="00586E2D" w:rsidP="000D4326">
      <w:pPr>
        <w:pStyle w:val="NormalWeb"/>
        <w:numPr>
          <w:ilvl w:val="1"/>
          <w:numId w:val="5"/>
        </w:numPr>
        <w:spacing w:before="0" w:beforeAutospacing="0" w:after="0"/>
        <w:ind w:left="0" w:firstLine="0"/>
        <w:jc w:val="left"/>
        <w:rPr>
          <w:b/>
          <w:color w:val="auto"/>
        </w:rPr>
      </w:pPr>
      <w:r w:rsidRPr="009B302C">
        <w:rPr>
          <w:b/>
          <w:color w:val="auto"/>
        </w:rPr>
        <w:t xml:space="preserve">Refinement of the cut through the thyroid cartilage. </w:t>
      </w:r>
    </w:p>
    <w:p w:rsidR="00DB5458" w:rsidRPr="009B302C" w:rsidRDefault="00205203" w:rsidP="000D4326">
      <w:pPr>
        <w:pStyle w:val="NormalWeb"/>
        <w:numPr>
          <w:ilvl w:val="2"/>
          <w:numId w:val="5"/>
        </w:numPr>
        <w:spacing w:before="0" w:beforeAutospacing="0" w:after="0"/>
        <w:ind w:left="0" w:firstLine="0"/>
        <w:jc w:val="left"/>
        <w:rPr>
          <w:color w:val="auto"/>
        </w:rPr>
      </w:pPr>
      <w:r w:rsidRPr="009B302C">
        <w:rPr>
          <w:color w:val="auto"/>
        </w:rPr>
        <w:t xml:space="preserve">Use a scalpel, </w:t>
      </w:r>
      <w:r w:rsidR="00173D67" w:rsidRPr="009B302C">
        <w:rPr>
          <w:color w:val="auto"/>
        </w:rPr>
        <w:t xml:space="preserve">a </w:t>
      </w:r>
      <w:r w:rsidRPr="009B302C">
        <w:rPr>
          <w:color w:val="auto"/>
        </w:rPr>
        <w:t xml:space="preserve">saw, or </w:t>
      </w:r>
      <w:r w:rsidR="00173D67" w:rsidRPr="009B302C">
        <w:rPr>
          <w:color w:val="auto"/>
        </w:rPr>
        <w:t xml:space="preserve">a </w:t>
      </w:r>
      <w:r w:rsidRPr="009B302C">
        <w:rPr>
          <w:color w:val="auto"/>
        </w:rPr>
        <w:t>file</w:t>
      </w:r>
      <w:r w:rsidR="00BA4E72" w:rsidRPr="009B302C">
        <w:rPr>
          <w:color w:val="auto"/>
        </w:rPr>
        <w:t>,</w:t>
      </w:r>
      <w:r w:rsidRPr="009B302C">
        <w:rPr>
          <w:color w:val="auto"/>
        </w:rPr>
        <w:t xml:space="preserve"> in order to </w:t>
      </w:r>
      <w:r w:rsidR="00BA4E72" w:rsidRPr="009B302C">
        <w:rPr>
          <w:color w:val="auto"/>
        </w:rPr>
        <w:t xml:space="preserve">apply a precisely straight </w:t>
      </w:r>
      <w:r w:rsidRPr="009B302C">
        <w:rPr>
          <w:color w:val="auto"/>
        </w:rPr>
        <w:t xml:space="preserve">cut in </w:t>
      </w:r>
      <w:r w:rsidR="000D3FF1" w:rsidRPr="009B302C">
        <w:rPr>
          <w:color w:val="auto"/>
        </w:rPr>
        <w:t xml:space="preserve">the </w:t>
      </w:r>
      <w:r w:rsidRPr="009B302C">
        <w:rPr>
          <w:color w:val="auto"/>
        </w:rPr>
        <w:t>thyroid cartilage</w:t>
      </w:r>
      <w:r w:rsidR="00BA4E72" w:rsidRPr="009B302C">
        <w:rPr>
          <w:color w:val="auto"/>
        </w:rPr>
        <w:t>,</w:t>
      </w:r>
      <w:r w:rsidRPr="009B302C">
        <w:rPr>
          <w:color w:val="auto"/>
        </w:rPr>
        <w:t xml:space="preserve"> and get as close as possible to the anterior part of the </w:t>
      </w:r>
      <w:r w:rsidR="00BA4E72" w:rsidRPr="009B302C">
        <w:rPr>
          <w:color w:val="auto"/>
        </w:rPr>
        <w:t xml:space="preserve">previously inspected </w:t>
      </w:r>
      <w:r w:rsidRPr="009B302C">
        <w:rPr>
          <w:color w:val="auto"/>
        </w:rPr>
        <w:t>vocal fold.</w:t>
      </w:r>
      <w:r w:rsidR="00E50668" w:rsidRPr="009B302C">
        <w:rPr>
          <w:color w:val="auto"/>
        </w:rPr>
        <w:t xml:space="preserve"> </w:t>
      </w:r>
    </w:p>
    <w:p w:rsidR="007224A3" w:rsidRPr="009B302C" w:rsidRDefault="007224A3" w:rsidP="000D4326">
      <w:pPr>
        <w:pStyle w:val="NormalWeb"/>
        <w:spacing w:before="0" w:beforeAutospacing="0" w:after="0"/>
        <w:jc w:val="left"/>
        <w:rPr>
          <w:color w:val="auto"/>
        </w:rPr>
      </w:pPr>
    </w:p>
    <w:p w:rsidR="00DB5458" w:rsidRPr="009B302C" w:rsidRDefault="00005D40" w:rsidP="000D4326">
      <w:pPr>
        <w:pStyle w:val="NormalWeb"/>
        <w:numPr>
          <w:ilvl w:val="2"/>
          <w:numId w:val="5"/>
        </w:numPr>
        <w:spacing w:before="0" w:beforeAutospacing="0" w:after="0"/>
        <w:ind w:left="0" w:firstLine="0"/>
        <w:jc w:val="left"/>
        <w:rPr>
          <w:color w:val="auto"/>
        </w:rPr>
      </w:pPr>
      <w:r w:rsidRPr="009B302C">
        <w:rPr>
          <w:color w:val="auto"/>
        </w:rPr>
        <w:t xml:space="preserve">Remove </w:t>
      </w:r>
      <w:r w:rsidR="00E50668" w:rsidRPr="009B302C">
        <w:rPr>
          <w:color w:val="auto"/>
        </w:rPr>
        <w:t xml:space="preserve">also a small </w:t>
      </w:r>
      <w:r w:rsidR="00586E2D" w:rsidRPr="009B302C">
        <w:rPr>
          <w:color w:val="auto"/>
        </w:rPr>
        <w:t>part</w:t>
      </w:r>
      <w:r w:rsidR="00E50668" w:rsidRPr="009B302C">
        <w:rPr>
          <w:color w:val="auto"/>
        </w:rPr>
        <w:t xml:space="preserve"> of </w:t>
      </w:r>
      <w:r w:rsidR="00287BED" w:rsidRPr="009B302C">
        <w:rPr>
          <w:color w:val="auto"/>
        </w:rPr>
        <w:t xml:space="preserve">the </w:t>
      </w:r>
      <w:r w:rsidR="00E50668" w:rsidRPr="009B302C">
        <w:rPr>
          <w:color w:val="auto"/>
        </w:rPr>
        <w:t>posterior thyroid cartilage</w:t>
      </w:r>
      <w:r w:rsidR="00287BED" w:rsidRPr="009B302C">
        <w:rPr>
          <w:color w:val="auto"/>
        </w:rPr>
        <w:t>,</w:t>
      </w:r>
      <w:r w:rsidR="00E50668" w:rsidRPr="009B302C">
        <w:rPr>
          <w:color w:val="auto"/>
        </w:rPr>
        <w:t xml:space="preserve"> in order to </w:t>
      </w:r>
      <w:r w:rsidRPr="009B302C">
        <w:rPr>
          <w:color w:val="auto"/>
        </w:rPr>
        <w:t xml:space="preserve">create space for inserting the </w:t>
      </w:r>
      <w:r w:rsidR="00E50668" w:rsidRPr="009B302C">
        <w:rPr>
          <w:color w:val="auto"/>
        </w:rPr>
        <w:t xml:space="preserve">prong </w:t>
      </w:r>
      <w:r w:rsidR="008F1F0E" w:rsidRPr="009B302C">
        <w:rPr>
          <w:color w:val="auto"/>
        </w:rPr>
        <w:t xml:space="preserve">for adducting </w:t>
      </w:r>
      <w:r w:rsidR="00EE3422" w:rsidRPr="009B302C">
        <w:rPr>
          <w:color w:val="auto"/>
        </w:rPr>
        <w:t xml:space="preserve">the </w:t>
      </w:r>
      <w:r w:rsidR="00E50668" w:rsidRPr="009B302C">
        <w:rPr>
          <w:color w:val="auto"/>
        </w:rPr>
        <w:t xml:space="preserve">arytenoid cartilage and </w:t>
      </w:r>
      <w:r w:rsidR="008F1F0E" w:rsidRPr="009B302C">
        <w:rPr>
          <w:color w:val="auto"/>
        </w:rPr>
        <w:t>thus the</w:t>
      </w:r>
      <w:r w:rsidR="00E50668" w:rsidRPr="009B302C">
        <w:rPr>
          <w:color w:val="auto"/>
        </w:rPr>
        <w:t xml:space="preserve"> vocal fold</w:t>
      </w:r>
      <w:r w:rsidR="001F6836" w:rsidRPr="009B302C">
        <w:rPr>
          <w:color w:val="auto"/>
        </w:rPr>
        <w:t xml:space="preserve"> (see below)</w:t>
      </w:r>
      <w:r w:rsidR="00E50668" w:rsidRPr="009B302C">
        <w:rPr>
          <w:color w:val="auto"/>
        </w:rPr>
        <w:t>.</w:t>
      </w:r>
      <w:r w:rsidR="00DC3ADD" w:rsidRPr="009B302C">
        <w:rPr>
          <w:color w:val="auto"/>
        </w:rPr>
        <w:t xml:space="preserve"> This preparation stage is depicted in </w:t>
      </w:r>
      <w:r w:rsidR="006C2B79">
        <w:fldChar w:fldCharType="begin"/>
      </w:r>
      <w:r w:rsidR="006C2B79">
        <w:instrText xml:space="preserve"> REF _Ref310591574 \h  \* MERGEFORMAT </w:instrText>
      </w:r>
      <w:r w:rsidR="006C2B79">
        <w:fldChar w:fldCharType="separate"/>
      </w:r>
      <w:r w:rsidR="00582A8E" w:rsidRPr="009B302C">
        <w:rPr>
          <w:color w:val="auto"/>
        </w:rPr>
        <w:t>Figure</w:t>
      </w:r>
      <w:r w:rsidR="00F0135C" w:rsidRPr="009B302C">
        <w:rPr>
          <w:color w:val="auto"/>
        </w:rPr>
        <w:t>s</w:t>
      </w:r>
      <w:r w:rsidR="00582A8E" w:rsidRPr="009B302C">
        <w:rPr>
          <w:color w:val="auto"/>
        </w:rPr>
        <w:t xml:space="preserve"> 1</w:t>
      </w:r>
      <w:r w:rsidR="006C2B79">
        <w:fldChar w:fldCharType="end"/>
      </w:r>
      <w:r w:rsidR="00DC3ADD" w:rsidRPr="009B302C">
        <w:rPr>
          <w:color w:val="auto"/>
        </w:rPr>
        <w:t xml:space="preserve">C and </w:t>
      </w:r>
      <w:r w:rsidR="00F0135C" w:rsidRPr="009B302C">
        <w:rPr>
          <w:color w:val="auto"/>
        </w:rPr>
        <w:t>1</w:t>
      </w:r>
      <w:r w:rsidR="00DC3ADD" w:rsidRPr="009B302C">
        <w:rPr>
          <w:color w:val="auto"/>
        </w:rPr>
        <w:t>D.</w:t>
      </w:r>
    </w:p>
    <w:p w:rsidR="00A44A43" w:rsidRPr="009B302C" w:rsidRDefault="00A44A43" w:rsidP="000D4326">
      <w:pPr>
        <w:pStyle w:val="NormalWeb"/>
        <w:spacing w:before="0" w:beforeAutospacing="0" w:after="0"/>
        <w:jc w:val="left"/>
        <w:rPr>
          <w:color w:val="auto"/>
        </w:rPr>
      </w:pPr>
    </w:p>
    <w:p w:rsidR="00DB5458" w:rsidRPr="009B302C" w:rsidRDefault="00F744AE" w:rsidP="000D4326">
      <w:pPr>
        <w:pStyle w:val="NormalWeb"/>
        <w:spacing w:before="0" w:beforeAutospacing="0" w:after="0"/>
        <w:jc w:val="left"/>
        <w:rPr>
          <w:color w:val="auto"/>
        </w:rPr>
      </w:pPr>
      <w:r w:rsidRPr="009B302C">
        <w:rPr>
          <w:color w:val="auto"/>
        </w:rPr>
        <w:t>Note:</w:t>
      </w:r>
      <w:r w:rsidRPr="009B302C">
        <w:rPr>
          <w:b/>
          <w:color w:val="auto"/>
        </w:rPr>
        <w:t xml:space="preserve"> </w:t>
      </w:r>
      <w:r w:rsidR="001D2134" w:rsidRPr="009B302C">
        <w:rPr>
          <w:color w:val="auto"/>
        </w:rPr>
        <w:t xml:space="preserve">Depending on the research question, </w:t>
      </w:r>
      <w:r w:rsidR="00230DD9" w:rsidRPr="009B302C">
        <w:rPr>
          <w:color w:val="auto"/>
        </w:rPr>
        <w:t xml:space="preserve">full </w:t>
      </w:r>
      <w:r w:rsidR="00173D67" w:rsidRPr="009B302C">
        <w:rPr>
          <w:color w:val="auto"/>
        </w:rPr>
        <w:t>expos</w:t>
      </w:r>
      <w:r w:rsidR="00BF1A36" w:rsidRPr="009B302C">
        <w:rPr>
          <w:color w:val="auto"/>
        </w:rPr>
        <w:t>ition</w:t>
      </w:r>
      <w:r w:rsidR="00173D67" w:rsidRPr="009B302C">
        <w:rPr>
          <w:color w:val="auto"/>
        </w:rPr>
        <w:t xml:space="preserve"> </w:t>
      </w:r>
      <w:r w:rsidR="00BF1A36" w:rsidRPr="009B302C">
        <w:rPr>
          <w:color w:val="auto"/>
        </w:rPr>
        <w:t xml:space="preserve">of </w:t>
      </w:r>
      <w:r w:rsidR="00173D67" w:rsidRPr="009B302C">
        <w:rPr>
          <w:color w:val="auto"/>
        </w:rPr>
        <w:t xml:space="preserve">the whole vocal fold </w:t>
      </w:r>
      <w:r w:rsidR="00BF1A36" w:rsidRPr="009B302C">
        <w:rPr>
          <w:color w:val="auto"/>
        </w:rPr>
        <w:t xml:space="preserve">may be needed </w:t>
      </w:r>
      <w:r w:rsidR="00B465AB" w:rsidRPr="009B302C">
        <w:rPr>
          <w:color w:val="auto"/>
        </w:rPr>
        <w:t xml:space="preserve">to </w:t>
      </w:r>
      <w:r w:rsidR="00230DD9" w:rsidRPr="009B302C">
        <w:rPr>
          <w:color w:val="auto"/>
        </w:rPr>
        <w:t xml:space="preserve">enable its </w:t>
      </w:r>
      <w:r w:rsidR="00B465AB" w:rsidRPr="009B302C">
        <w:rPr>
          <w:color w:val="auto"/>
        </w:rPr>
        <w:t>visibility from above.</w:t>
      </w:r>
      <w:r w:rsidR="001D2134" w:rsidRPr="009B302C">
        <w:rPr>
          <w:color w:val="auto"/>
        </w:rPr>
        <w:t xml:space="preserve"> In such </w:t>
      </w:r>
      <w:r w:rsidR="00AF6C83" w:rsidRPr="009B302C">
        <w:rPr>
          <w:color w:val="auto"/>
        </w:rPr>
        <w:t>a case</w:t>
      </w:r>
      <w:r w:rsidR="001D2134" w:rsidRPr="009B302C">
        <w:rPr>
          <w:color w:val="auto"/>
        </w:rPr>
        <w:t xml:space="preserve">, the </w:t>
      </w:r>
      <w:r w:rsidR="00173D67" w:rsidRPr="009B302C">
        <w:rPr>
          <w:color w:val="auto"/>
        </w:rPr>
        <w:t>structures above</w:t>
      </w:r>
      <w:r w:rsidR="001D2134" w:rsidRPr="009B302C">
        <w:rPr>
          <w:color w:val="auto"/>
        </w:rPr>
        <w:t xml:space="preserve"> the (true) vocal fold (i.e., the </w:t>
      </w:r>
      <w:r w:rsidR="00E5233C" w:rsidRPr="009B302C">
        <w:rPr>
          <w:color w:val="auto"/>
        </w:rPr>
        <w:t>ventricu</w:t>
      </w:r>
      <w:r w:rsidR="001D2134" w:rsidRPr="009B302C">
        <w:rPr>
          <w:color w:val="auto"/>
        </w:rPr>
        <w:t>lar or vestibular fold, as applicable given the anatomy of the specimen) should be removed</w:t>
      </w:r>
      <w:r w:rsidR="00173D67" w:rsidRPr="009B302C">
        <w:rPr>
          <w:color w:val="auto"/>
        </w:rPr>
        <w:t xml:space="preserve">. In some </w:t>
      </w:r>
      <w:r w:rsidR="00B80447" w:rsidRPr="009B302C">
        <w:rPr>
          <w:color w:val="auto"/>
        </w:rPr>
        <w:t>specimen</w:t>
      </w:r>
      <w:r w:rsidR="000E42EA" w:rsidRPr="009B302C">
        <w:rPr>
          <w:color w:val="auto"/>
        </w:rPr>
        <w:t>s</w:t>
      </w:r>
      <w:r w:rsidR="00173D67" w:rsidRPr="009B302C">
        <w:rPr>
          <w:color w:val="auto"/>
        </w:rPr>
        <w:t xml:space="preserve"> </w:t>
      </w:r>
      <w:r w:rsidR="00825E0E" w:rsidRPr="009B302C">
        <w:rPr>
          <w:color w:val="auto"/>
        </w:rPr>
        <w:t>the</w:t>
      </w:r>
      <w:r w:rsidR="00173D67" w:rsidRPr="009B302C">
        <w:rPr>
          <w:color w:val="auto"/>
        </w:rPr>
        <w:t xml:space="preserve"> inner soft laryngeal tissue </w:t>
      </w:r>
      <w:r w:rsidR="00AC20EA" w:rsidRPr="009B302C">
        <w:rPr>
          <w:color w:val="auto"/>
        </w:rPr>
        <w:t xml:space="preserve">above the vocal folds </w:t>
      </w:r>
      <w:r w:rsidR="00825E0E" w:rsidRPr="009B302C">
        <w:rPr>
          <w:color w:val="auto"/>
        </w:rPr>
        <w:lastRenderedPageBreak/>
        <w:t xml:space="preserve">might </w:t>
      </w:r>
      <w:r w:rsidR="0092153C" w:rsidRPr="009B302C">
        <w:rPr>
          <w:color w:val="auto"/>
        </w:rPr>
        <w:t>lose</w:t>
      </w:r>
      <w:r w:rsidR="00173D67" w:rsidRPr="009B302C">
        <w:rPr>
          <w:color w:val="auto"/>
        </w:rPr>
        <w:t xml:space="preserve"> its connection </w:t>
      </w:r>
      <w:r w:rsidR="003014F1" w:rsidRPr="009B302C">
        <w:rPr>
          <w:color w:val="auto"/>
        </w:rPr>
        <w:t xml:space="preserve">with </w:t>
      </w:r>
      <w:r w:rsidR="00173D67" w:rsidRPr="009B302C">
        <w:rPr>
          <w:color w:val="auto"/>
        </w:rPr>
        <w:t>the thyroid cartilage and interferes with the vocal fold</w:t>
      </w:r>
      <w:r w:rsidR="00825E0E" w:rsidRPr="009B302C">
        <w:rPr>
          <w:color w:val="auto"/>
        </w:rPr>
        <w:t xml:space="preserve"> </w:t>
      </w:r>
      <w:r w:rsidR="0005767A" w:rsidRPr="009B302C">
        <w:rPr>
          <w:color w:val="auto"/>
        </w:rPr>
        <w:t>during vibration</w:t>
      </w:r>
      <w:r w:rsidR="00035FF4" w:rsidRPr="009B302C">
        <w:rPr>
          <w:color w:val="auto"/>
        </w:rPr>
        <w:t>, potentially causing spurious (mostly irregular) oscillatory patterns</w:t>
      </w:r>
      <w:r w:rsidR="00173D67" w:rsidRPr="009B302C">
        <w:rPr>
          <w:color w:val="auto"/>
        </w:rPr>
        <w:t xml:space="preserve">. In </w:t>
      </w:r>
      <w:r w:rsidR="00B93554" w:rsidRPr="009B302C">
        <w:rPr>
          <w:color w:val="auto"/>
        </w:rPr>
        <w:t xml:space="preserve">such a </w:t>
      </w:r>
      <w:r w:rsidR="00173D67" w:rsidRPr="009B302C">
        <w:rPr>
          <w:color w:val="auto"/>
        </w:rPr>
        <w:t xml:space="preserve">case </w:t>
      </w:r>
      <w:r w:rsidR="00992502" w:rsidRPr="009B302C">
        <w:rPr>
          <w:color w:val="auto"/>
        </w:rPr>
        <w:t xml:space="preserve">careful </w:t>
      </w:r>
      <w:r w:rsidR="00173D67" w:rsidRPr="009B302C">
        <w:rPr>
          <w:color w:val="auto"/>
        </w:rPr>
        <w:t>removal</w:t>
      </w:r>
      <w:r w:rsidR="00AC20EA" w:rsidRPr="009B302C">
        <w:rPr>
          <w:color w:val="auto"/>
        </w:rPr>
        <w:t xml:space="preserve"> of that tissue</w:t>
      </w:r>
      <w:r w:rsidR="00173D67" w:rsidRPr="009B302C">
        <w:rPr>
          <w:color w:val="auto"/>
        </w:rPr>
        <w:t xml:space="preserve"> is inevitable.</w:t>
      </w:r>
    </w:p>
    <w:p w:rsidR="006305D7" w:rsidRPr="009B302C" w:rsidRDefault="006305D7" w:rsidP="000D4326">
      <w:pPr>
        <w:pStyle w:val="NormalWeb"/>
        <w:spacing w:before="0" w:beforeAutospacing="0" w:after="0"/>
        <w:jc w:val="left"/>
        <w:rPr>
          <w:color w:val="auto"/>
        </w:rPr>
      </w:pPr>
    </w:p>
    <w:p w:rsidR="00DB5458" w:rsidRPr="009B302C" w:rsidRDefault="00984D63" w:rsidP="000D4326">
      <w:pPr>
        <w:spacing w:after="0"/>
        <w:jc w:val="left"/>
        <w:rPr>
          <w:color w:val="auto"/>
        </w:rPr>
      </w:pPr>
      <w:r w:rsidRPr="009B302C">
        <w:rPr>
          <w:color w:val="auto"/>
        </w:rPr>
        <w:t>[Place Figure 1 here]</w:t>
      </w:r>
    </w:p>
    <w:p w:rsidR="00984D63" w:rsidRPr="009B302C" w:rsidRDefault="00984D63" w:rsidP="000D4326">
      <w:pPr>
        <w:pStyle w:val="NormalWeb"/>
        <w:spacing w:before="0" w:beforeAutospacing="0" w:after="0"/>
        <w:jc w:val="left"/>
        <w:rPr>
          <w:color w:val="auto"/>
        </w:rPr>
      </w:pPr>
    </w:p>
    <w:p w:rsidR="00DB5458" w:rsidRPr="009B302C" w:rsidRDefault="00586E2D" w:rsidP="000D4326">
      <w:pPr>
        <w:pStyle w:val="NormalWeb"/>
        <w:numPr>
          <w:ilvl w:val="0"/>
          <w:numId w:val="7"/>
        </w:numPr>
        <w:spacing w:before="0" w:beforeAutospacing="0" w:after="0"/>
        <w:ind w:left="0" w:firstLine="0"/>
        <w:jc w:val="left"/>
        <w:outlineLvl w:val="0"/>
        <w:rPr>
          <w:b/>
          <w:bCs/>
          <w:color w:val="auto"/>
        </w:rPr>
      </w:pPr>
      <w:r w:rsidRPr="009B302C">
        <w:rPr>
          <w:b/>
          <w:bCs/>
          <w:color w:val="auto"/>
        </w:rPr>
        <w:t>Hemi-larynx experiment</w:t>
      </w:r>
    </w:p>
    <w:p w:rsidR="00DB5458" w:rsidRPr="009B302C" w:rsidRDefault="00586E2D" w:rsidP="000D4326">
      <w:pPr>
        <w:pStyle w:val="NormalWeb"/>
        <w:numPr>
          <w:ilvl w:val="1"/>
          <w:numId w:val="7"/>
        </w:numPr>
        <w:spacing w:before="0" w:beforeAutospacing="0" w:after="0"/>
        <w:ind w:left="0" w:firstLine="0"/>
        <w:jc w:val="left"/>
        <w:rPr>
          <w:b/>
          <w:color w:val="auto"/>
        </w:rPr>
      </w:pPr>
      <w:r w:rsidRPr="009B302C">
        <w:rPr>
          <w:b/>
          <w:color w:val="auto"/>
        </w:rPr>
        <w:t xml:space="preserve">Hemi-laryngeal setup. </w:t>
      </w:r>
    </w:p>
    <w:p w:rsidR="00F0135C" w:rsidRPr="009B302C" w:rsidRDefault="00F0135C" w:rsidP="000D4326">
      <w:pPr>
        <w:pStyle w:val="NormalWeb"/>
        <w:numPr>
          <w:ilvl w:val="2"/>
          <w:numId w:val="7"/>
        </w:numPr>
        <w:spacing w:before="0" w:beforeAutospacing="0" w:after="0"/>
        <w:ind w:left="0" w:firstLine="0"/>
        <w:jc w:val="left"/>
        <w:rPr>
          <w:color w:val="auto"/>
        </w:rPr>
      </w:pPr>
      <w:r w:rsidRPr="009B302C">
        <w:rPr>
          <w:color w:val="auto"/>
        </w:rPr>
        <w:t>U</w:t>
      </w:r>
      <w:r w:rsidR="004954BE" w:rsidRPr="009B302C">
        <w:rPr>
          <w:color w:val="auto"/>
        </w:rPr>
        <w:t xml:space="preserve">se </w:t>
      </w:r>
      <w:r w:rsidR="00D07E3D" w:rsidRPr="009B302C">
        <w:rPr>
          <w:color w:val="auto"/>
        </w:rPr>
        <w:t xml:space="preserve">an air-supply tube which delivers warmed and </w:t>
      </w:r>
      <w:r w:rsidRPr="009B302C">
        <w:rPr>
          <w:color w:val="auto"/>
        </w:rPr>
        <w:t>humidified air into the larynx.</w:t>
      </w:r>
    </w:p>
    <w:p w:rsidR="00F0135C" w:rsidRPr="009B302C" w:rsidRDefault="00F0135C" w:rsidP="000D4326">
      <w:pPr>
        <w:pStyle w:val="NormalWeb"/>
        <w:spacing w:before="0" w:beforeAutospacing="0" w:after="0"/>
        <w:jc w:val="left"/>
        <w:rPr>
          <w:color w:val="auto"/>
        </w:rPr>
      </w:pPr>
    </w:p>
    <w:p w:rsidR="00F0135C" w:rsidRPr="009B302C" w:rsidRDefault="00F0135C" w:rsidP="000D4326">
      <w:pPr>
        <w:pStyle w:val="NormalWeb"/>
        <w:numPr>
          <w:ilvl w:val="2"/>
          <w:numId w:val="7"/>
        </w:numPr>
        <w:spacing w:before="0" w:beforeAutospacing="0" w:after="0"/>
        <w:ind w:left="0" w:firstLine="0"/>
        <w:jc w:val="left"/>
        <w:rPr>
          <w:color w:val="auto"/>
        </w:rPr>
      </w:pPr>
      <w:r w:rsidRPr="009B302C">
        <w:rPr>
          <w:color w:val="auto"/>
        </w:rPr>
        <w:t>C</w:t>
      </w:r>
      <w:r w:rsidR="004954BE" w:rsidRPr="009B302C">
        <w:rPr>
          <w:color w:val="auto"/>
        </w:rPr>
        <w:t xml:space="preserve">onstruct </w:t>
      </w:r>
      <w:r w:rsidR="00D07E3D" w:rsidRPr="009B302C">
        <w:rPr>
          <w:color w:val="auto"/>
        </w:rPr>
        <w:t xml:space="preserve">two </w:t>
      </w:r>
      <w:r w:rsidR="00543056" w:rsidRPr="009B302C">
        <w:rPr>
          <w:color w:val="auto"/>
        </w:rPr>
        <w:t xml:space="preserve">perpendicularly arranged </w:t>
      </w:r>
      <w:r w:rsidR="00D07E3D" w:rsidRPr="009B302C">
        <w:rPr>
          <w:color w:val="auto"/>
        </w:rPr>
        <w:t xml:space="preserve">transparent plates as a substitution for removed </w:t>
      </w:r>
      <w:r w:rsidR="0076709E" w:rsidRPr="009B302C">
        <w:rPr>
          <w:color w:val="auto"/>
        </w:rPr>
        <w:t xml:space="preserve">laryngeal </w:t>
      </w:r>
      <w:r w:rsidRPr="009B302C">
        <w:rPr>
          <w:color w:val="auto"/>
        </w:rPr>
        <w:t>parts.</w:t>
      </w:r>
    </w:p>
    <w:p w:rsidR="00F0135C" w:rsidRPr="009B302C" w:rsidRDefault="00F0135C" w:rsidP="000D4326">
      <w:pPr>
        <w:pStyle w:val="ListParagraph"/>
        <w:spacing w:after="0"/>
        <w:ind w:left="0"/>
        <w:rPr>
          <w:color w:val="auto"/>
        </w:rPr>
      </w:pPr>
    </w:p>
    <w:p w:rsidR="00F0135C" w:rsidRPr="009B302C" w:rsidRDefault="00F0135C" w:rsidP="000D4326">
      <w:pPr>
        <w:pStyle w:val="NormalWeb"/>
        <w:numPr>
          <w:ilvl w:val="2"/>
          <w:numId w:val="7"/>
        </w:numPr>
        <w:spacing w:before="0" w:beforeAutospacing="0" w:after="0"/>
        <w:ind w:left="0" w:firstLine="0"/>
        <w:jc w:val="left"/>
        <w:rPr>
          <w:color w:val="auto"/>
        </w:rPr>
      </w:pPr>
      <w:r w:rsidRPr="009B302C">
        <w:rPr>
          <w:color w:val="auto"/>
        </w:rPr>
        <w:t>U</w:t>
      </w:r>
      <w:r w:rsidR="004954BE" w:rsidRPr="009B302C">
        <w:rPr>
          <w:color w:val="auto"/>
        </w:rPr>
        <w:t xml:space="preserve">se </w:t>
      </w:r>
      <w:r w:rsidR="00D07E3D" w:rsidRPr="009B302C">
        <w:rPr>
          <w:color w:val="auto"/>
        </w:rPr>
        <w:t>prong</w:t>
      </w:r>
      <w:r w:rsidR="00776D85" w:rsidRPr="009B302C">
        <w:rPr>
          <w:color w:val="auto"/>
        </w:rPr>
        <w:t>s</w:t>
      </w:r>
      <w:r w:rsidR="007F2760" w:rsidRPr="009B302C">
        <w:rPr>
          <w:color w:val="auto"/>
        </w:rPr>
        <w:fldChar w:fldCharType="begin"/>
      </w:r>
      <w:r w:rsidR="00423C70">
        <w:rPr>
          <w:color w:val="auto"/>
        </w:rPr>
        <w:instrText xml:space="preserve"> ADDIN REFMGR.CITE &lt;Refman&gt;&lt;Cite&gt;&lt;Author&gt;Titze&lt;/Author&gt;&lt;Year&gt;2006&lt;/Year&gt;&lt;RecNum&gt;TITZE2006D&lt;/RecNum&gt;&lt;IDText&gt;Experiments with excised larynges&lt;/IDText&gt;&lt;MDL Ref_Type="Book Chapter"&gt;&lt;Ref_Type&gt;Book Chapter&lt;/Ref_Type&gt;&lt;Ref_ID&gt;TITZE2006D&lt;/Ref_ID&gt;&lt;Title_Primary&gt;&lt;f name="Arial CE"&gt;Experiments with excised larynges&lt;/f&gt;&lt;/Title_Primary&gt;&lt;Authors_Primary&gt;Titze,I.R.&lt;/Authors_Primary&gt;&lt;Date_Primary&gt;2006&lt;/Date_Primary&gt;&lt;Keywords&gt;aerodynamic&lt;/Keywords&gt;&lt;Keywords&gt;equipment&lt;/Keywords&gt;&lt;Keywords&gt;excised&lt;/Keywords&gt;&lt;Keywords&gt;experiment&lt;/Keywords&gt;&lt;Keywords&gt;method&lt;/Keywords&gt;&lt;Keywords&gt;myoelastic-aerodynamic&lt;/Keywords&gt;&lt;Keywords&gt;overview&lt;/Keywords&gt;&lt;Keywords&gt;Phonation&lt;/Keywords&gt;&lt;Keywords&gt;theory&lt;/Keywords&gt;&lt;Reprint&gt;In File&lt;/Reprint&gt;&lt;Start_Page&gt;&lt;f name="Arial CE"&gt;1&lt;/f&gt;&lt;/Start_Page&gt;&lt;End_Page&gt;&lt;f name="Arial CE"&gt;62&lt;/f&gt;&lt;/End_Page&gt;&lt;Title_Secondary&gt;&lt;f name="Arial CE"&gt;The myoelastic aerodynamic theory of phonation&lt;/f&gt;&lt;/Title_Secondary&gt;&lt;Authors_Secondary&gt;Titze,I.R.&lt;/Authors_Secondary&gt;&lt;Pub_Place&gt;Denver CO and Iowa City IA&lt;/Pub_Place&gt;&lt;Publisher&gt;National Center for Voice and Speech&lt;/Publisher&gt;&lt;Web_URL_Link1&gt;file://D:\Jan\Reference Manager\ReceivedPapers\Books\Titze2006 - The Myoelastic Aerodynamic Theory of Phonation.pdf&lt;/Web_URL_Link1&gt;&lt;ZZ_WorkformID&gt;3&lt;/ZZ_WorkformID&gt;&lt;/MDL&gt;&lt;/Cite&gt;&lt;/Refman&gt;</w:instrText>
      </w:r>
      <w:r w:rsidR="007F2760" w:rsidRPr="009B302C">
        <w:rPr>
          <w:color w:val="auto"/>
        </w:rPr>
        <w:fldChar w:fldCharType="separate"/>
      </w:r>
      <w:r w:rsidR="00403A8F" w:rsidRPr="00403A8F">
        <w:rPr>
          <w:noProof/>
          <w:color w:val="auto"/>
          <w:vertAlign w:val="superscript"/>
        </w:rPr>
        <w:t>4</w:t>
      </w:r>
      <w:r w:rsidR="007F2760" w:rsidRPr="009B302C">
        <w:rPr>
          <w:color w:val="auto"/>
        </w:rPr>
        <w:fldChar w:fldCharType="end"/>
      </w:r>
      <w:r w:rsidR="008B6EE5" w:rsidRPr="009B302C">
        <w:rPr>
          <w:color w:val="auto"/>
        </w:rPr>
        <w:t xml:space="preserve"> </w:t>
      </w:r>
      <w:r w:rsidR="007F5257" w:rsidRPr="009B302C">
        <w:rPr>
          <w:color w:val="auto"/>
        </w:rPr>
        <w:t xml:space="preserve">for </w:t>
      </w:r>
      <w:r w:rsidR="005677B4" w:rsidRPr="009B302C">
        <w:rPr>
          <w:color w:val="auto"/>
        </w:rPr>
        <w:t xml:space="preserve">increasing </w:t>
      </w:r>
      <w:r w:rsidR="00BB733F" w:rsidRPr="009B302C">
        <w:rPr>
          <w:color w:val="auto"/>
        </w:rPr>
        <w:t xml:space="preserve">the stability of the </w:t>
      </w:r>
      <w:r w:rsidR="009C5C2B" w:rsidRPr="009B302C">
        <w:rPr>
          <w:color w:val="auto"/>
        </w:rPr>
        <w:t xml:space="preserve">larynx and </w:t>
      </w:r>
      <w:r w:rsidR="00763C11" w:rsidRPr="009B302C">
        <w:rPr>
          <w:color w:val="auto"/>
        </w:rPr>
        <w:t xml:space="preserve">creating a proper pre-phonatory larynx configuration by </w:t>
      </w:r>
      <w:r w:rsidR="00BB733F" w:rsidRPr="009B302C">
        <w:rPr>
          <w:color w:val="auto"/>
        </w:rPr>
        <w:t>adducting</w:t>
      </w:r>
      <w:r w:rsidR="00D07E3D" w:rsidRPr="009B302C">
        <w:rPr>
          <w:color w:val="auto"/>
        </w:rPr>
        <w:t xml:space="preserve"> </w:t>
      </w:r>
      <w:r w:rsidR="008E5203" w:rsidRPr="009B302C">
        <w:rPr>
          <w:color w:val="auto"/>
        </w:rPr>
        <w:t xml:space="preserve">the remaining </w:t>
      </w:r>
      <w:r w:rsidR="00D07E3D" w:rsidRPr="009B302C">
        <w:rPr>
          <w:color w:val="auto"/>
        </w:rPr>
        <w:t>vocal fold</w:t>
      </w:r>
      <w:r w:rsidR="008E5203" w:rsidRPr="009B302C">
        <w:rPr>
          <w:color w:val="auto"/>
        </w:rPr>
        <w:t xml:space="preserve"> to the vertical glass plate</w:t>
      </w:r>
      <w:r w:rsidR="00E820D9" w:rsidRPr="009B302C">
        <w:rPr>
          <w:color w:val="auto"/>
        </w:rPr>
        <w:t xml:space="preserve"> (see </w:t>
      </w:r>
      <w:r w:rsidR="006C2B79">
        <w:fldChar w:fldCharType="begin"/>
      </w:r>
      <w:r w:rsidR="006C2B79">
        <w:instrText xml:space="preserve"> REF _Ref310800030 \h  \* MERGEFORMAT </w:instrText>
      </w:r>
      <w:r w:rsidR="006C2B79">
        <w:fldChar w:fldCharType="separate"/>
      </w:r>
      <w:r w:rsidR="00582A8E" w:rsidRPr="009B302C">
        <w:rPr>
          <w:b/>
          <w:color w:val="auto"/>
        </w:rPr>
        <w:t>Figure 2</w:t>
      </w:r>
      <w:r w:rsidR="006C2B79">
        <w:fldChar w:fldCharType="end"/>
      </w:r>
      <w:r w:rsidR="00E820D9" w:rsidRPr="009B302C">
        <w:rPr>
          <w:color w:val="auto"/>
        </w:rPr>
        <w:t>A)</w:t>
      </w:r>
      <w:r w:rsidR="000C27BA" w:rsidRPr="009B302C">
        <w:rPr>
          <w:color w:val="auto"/>
        </w:rPr>
        <w:t>.</w:t>
      </w:r>
      <w:r w:rsidR="00A53F4B" w:rsidRPr="009B302C">
        <w:rPr>
          <w:color w:val="auto"/>
        </w:rPr>
        <w:t xml:space="preserve"> </w:t>
      </w:r>
    </w:p>
    <w:p w:rsidR="00F0135C" w:rsidRPr="009B302C" w:rsidRDefault="00F0135C" w:rsidP="000D4326">
      <w:pPr>
        <w:pStyle w:val="NormalWeb"/>
        <w:spacing w:before="0" w:beforeAutospacing="0" w:after="0"/>
        <w:jc w:val="left"/>
        <w:rPr>
          <w:color w:val="auto"/>
        </w:rPr>
      </w:pPr>
    </w:p>
    <w:p w:rsidR="00DB5458" w:rsidRPr="009B302C" w:rsidRDefault="00F0135C" w:rsidP="000D4326">
      <w:pPr>
        <w:pStyle w:val="NormalWeb"/>
        <w:spacing w:before="0" w:beforeAutospacing="0" w:after="0"/>
        <w:jc w:val="left"/>
        <w:rPr>
          <w:color w:val="auto"/>
        </w:rPr>
      </w:pPr>
      <w:r w:rsidRPr="009B302C">
        <w:rPr>
          <w:color w:val="auto"/>
        </w:rPr>
        <w:t xml:space="preserve">Note: </w:t>
      </w:r>
      <w:r w:rsidR="001F02C2" w:rsidRPr="009B302C">
        <w:rPr>
          <w:color w:val="auto"/>
        </w:rPr>
        <w:t>Theoretically</w:t>
      </w:r>
      <w:r w:rsidR="00A53F4B" w:rsidRPr="009B302C">
        <w:rPr>
          <w:color w:val="auto"/>
        </w:rPr>
        <w:t xml:space="preserve">, the vocal folds </w:t>
      </w:r>
      <w:r w:rsidR="001F02C2" w:rsidRPr="009B302C">
        <w:rPr>
          <w:color w:val="auto"/>
        </w:rPr>
        <w:t xml:space="preserve">might also </w:t>
      </w:r>
      <w:r w:rsidR="00A53F4B" w:rsidRPr="009B302C">
        <w:rPr>
          <w:color w:val="auto"/>
        </w:rPr>
        <w:t>be adducted by sutures and weights on a pulley-lever system</w:t>
      </w:r>
      <w:r w:rsidR="007F2760" w:rsidRPr="009B302C">
        <w:rPr>
          <w:color w:val="auto"/>
        </w:rPr>
        <w:fldChar w:fldCharType="begin"/>
      </w:r>
      <w:r w:rsidR="00423C70">
        <w:rPr>
          <w:color w:val="auto"/>
        </w:rPr>
        <w:instrText xml:space="preserve"> ADDIN REFMGR.CITE &lt;Refman&gt;&lt;Cite&gt;&lt;Author&gt;Berg van den&lt;/Author&gt;&lt;Year&gt;1959&lt;/Year&gt;&lt;RecNum&gt;VANDENBERG1959&lt;/RecNum&gt;&lt;IDText&gt;Results of experiments with human larynxes&lt;/IDText&gt;&lt;MDL Ref_Type="Journal"&gt;&lt;Ref_Type&gt;Journal&lt;/Ref_Type&gt;&lt;Ref_ID&gt;VANDENBERG1959&lt;/Ref_ID&gt;&lt;Title_Primary&gt;Results of experiments with human larynxes&lt;/Title_Primary&gt;&lt;Authors_Primary&gt;Berg van den,Jw.&lt;/Authors_Primary&gt;&lt;Authors_Primary&gt;Tan,Tjie Sien&lt;/Authors_Primary&gt;&lt;Date_Primary&gt;1959&lt;/Date_Primary&gt;&lt;Keywords&gt;airflow&lt;/Keywords&gt;&lt;Keywords&gt;basic&lt;/Keywords&gt;&lt;Keywords&gt;control&lt;/Keywords&gt;&lt;Keywords&gt;elasticity&lt;/Keywords&gt;&lt;Keywords&gt;excised&lt;/Keywords&gt;&lt;Keywords&gt;experiment&lt;/Keywords&gt;&lt;Keywords&gt;flow&lt;/Keywords&gt;&lt;Keywords&gt;frequency&lt;/Keywords&gt;&lt;Keywords&gt;history&lt;/Keywords&gt;&lt;Keywords&gt;intensity&lt;/Keywords&gt;&lt;Keywords&gt;larynx&lt;/Keywords&gt;&lt;Keywords&gt;measurement&lt;/Keywords&gt;&lt;Keywords&gt;method&lt;/Keywords&gt;&lt;Keywords&gt;phonation threshold pressure&lt;/Keywords&gt;&lt;Keywords&gt;pressure&lt;/Keywords&gt;&lt;Keywords&gt;register&lt;/Keywords&gt;&lt;Keywords&gt;study&lt;/Keywords&gt;&lt;Keywords&gt;subglottal&lt;/Keywords&gt;&lt;Keywords&gt;vocal fold&lt;/Keywords&gt;&lt;Reprint&gt;In File&lt;/Reprint&gt;&lt;Start_Page&gt;425&lt;/Start_Page&gt;&lt;End_Page&gt;450&lt;/End_Page&gt;&lt;Periodical&gt;Practica Oto-Rhino-Laryngologica&lt;/Periodical&gt;&lt;Volume&gt;21&lt;/Volume&gt;&lt;Web_URL_Link1&gt;file://D:\Jan\Reference Manager\ReceivedPapers\PeopleSelections\VanDenBerg\VanDenBerg_1959_44.pdf&lt;/Web_URL_Link1&gt;&lt;ZZ_JournalFull&gt;&lt;f name="System"&gt;Practica Oto-Rhino-Laryngologica&lt;/f&gt;&lt;/ZZ_JournalFull&gt;&lt;ZZ_JournalStdAbbrev&gt;&lt;f name="System"&gt;Pract.oto-rhino-laryng.&lt;/f&gt;&lt;/ZZ_JournalStdAbbrev&gt;&lt;ZZ_WorkformID&gt;1&lt;/ZZ_WorkformID&gt;&lt;/MDL&gt;&lt;/Cite&gt;&lt;/Refman&gt;</w:instrText>
      </w:r>
      <w:r w:rsidR="007F2760" w:rsidRPr="009B302C">
        <w:rPr>
          <w:color w:val="auto"/>
        </w:rPr>
        <w:fldChar w:fldCharType="separate"/>
      </w:r>
      <w:r w:rsidR="00403A8F" w:rsidRPr="00403A8F">
        <w:rPr>
          <w:noProof/>
          <w:color w:val="auto"/>
          <w:vertAlign w:val="superscript"/>
        </w:rPr>
        <w:t>26</w:t>
      </w:r>
      <w:r w:rsidR="007F2760" w:rsidRPr="009B302C">
        <w:rPr>
          <w:color w:val="auto"/>
        </w:rPr>
        <w:fldChar w:fldCharType="end"/>
      </w:r>
      <w:r w:rsidR="00A53F4B" w:rsidRPr="009B302C">
        <w:rPr>
          <w:color w:val="auto"/>
        </w:rPr>
        <w:t>.</w:t>
      </w:r>
      <w:r w:rsidR="008F1572" w:rsidRPr="009B302C">
        <w:rPr>
          <w:color w:val="auto"/>
        </w:rPr>
        <w:t xml:space="preserve"> However, such an approach has</w:t>
      </w:r>
      <w:r w:rsidR="00766756" w:rsidRPr="009B302C">
        <w:rPr>
          <w:color w:val="auto"/>
        </w:rPr>
        <w:t>, to the best knowledge of these authors,</w:t>
      </w:r>
      <w:r w:rsidR="008F1572" w:rsidRPr="009B302C">
        <w:rPr>
          <w:color w:val="auto"/>
        </w:rPr>
        <w:t xml:space="preserve"> not </w:t>
      </w:r>
      <w:r w:rsidR="00DF1A70" w:rsidRPr="009B302C">
        <w:rPr>
          <w:color w:val="auto"/>
        </w:rPr>
        <w:t xml:space="preserve">yet </w:t>
      </w:r>
      <w:r w:rsidR="008F1572" w:rsidRPr="009B302C">
        <w:rPr>
          <w:color w:val="auto"/>
        </w:rPr>
        <w:t xml:space="preserve">been </w:t>
      </w:r>
      <w:r w:rsidR="00766756" w:rsidRPr="009B302C">
        <w:rPr>
          <w:color w:val="auto"/>
        </w:rPr>
        <w:t>attempted for a hemilarynx preparation.</w:t>
      </w:r>
    </w:p>
    <w:p w:rsidR="005F310A" w:rsidRPr="009B302C" w:rsidRDefault="005F310A" w:rsidP="000D4326">
      <w:pPr>
        <w:pStyle w:val="NormalWeb"/>
        <w:spacing w:before="0" w:beforeAutospacing="0" w:after="0"/>
        <w:jc w:val="left"/>
        <w:rPr>
          <w:color w:val="auto"/>
        </w:rPr>
      </w:pPr>
    </w:p>
    <w:p w:rsidR="007224A3" w:rsidRPr="009B302C" w:rsidRDefault="005F310A" w:rsidP="000D4326">
      <w:pPr>
        <w:spacing w:after="0"/>
        <w:jc w:val="left"/>
        <w:rPr>
          <w:color w:val="auto"/>
        </w:rPr>
      </w:pPr>
      <w:r w:rsidRPr="009B302C">
        <w:rPr>
          <w:color w:val="auto"/>
        </w:rPr>
        <w:t>[Place Figure 2 here]</w:t>
      </w:r>
    </w:p>
    <w:p w:rsidR="00DB5458" w:rsidRPr="009B302C" w:rsidRDefault="00DB5458" w:rsidP="000D4326">
      <w:pPr>
        <w:spacing w:after="0"/>
        <w:jc w:val="left"/>
        <w:rPr>
          <w:color w:val="auto"/>
        </w:rPr>
      </w:pPr>
    </w:p>
    <w:p w:rsidR="00DB5458" w:rsidRPr="009B302C" w:rsidRDefault="00586E2D" w:rsidP="000D4326">
      <w:pPr>
        <w:pStyle w:val="NormalWeb"/>
        <w:numPr>
          <w:ilvl w:val="1"/>
          <w:numId w:val="7"/>
        </w:numPr>
        <w:spacing w:before="0" w:beforeAutospacing="0" w:after="0"/>
        <w:ind w:left="0" w:firstLine="0"/>
        <w:jc w:val="left"/>
        <w:rPr>
          <w:b/>
          <w:color w:val="auto"/>
        </w:rPr>
      </w:pPr>
      <w:r w:rsidRPr="009B302C">
        <w:rPr>
          <w:b/>
          <w:color w:val="auto"/>
        </w:rPr>
        <w:t xml:space="preserve">Mounting the hemi-larynx. </w:t>
      </w:r>
    </w:p>
    <w:p w:rsidR="00DB5458" w:rsidRPr="009B302C" w:rsidRDefault="000C27BA" w:rsidP="000D4326">
      <w:pPr>
        <w:pStyle w:val="NormalWeb"/>
        <w:numPr>
          <w:ilvl w:val="2"/>
          <w:numId w:val="7"/>
        </w:numPr>
        <w:spacing w:before="0" w:beforeAutospacing="0" w:after="0"/>
        <w:ind w:left="0" w:firstLine="0"/>
        <w:jc w:val="left"/>
        <w:rPr>
          <w:color w:val="auto"/>
        </w:rPr>
      </w:pPr>
      <w:r w:rsidRPr="009B302C">
        <w:rPr>
          <w:color w:val="auto"/>
        </w:rPr>
        <w:t xml:space="preserve">Cover the air supply tube with </w:t>
      </w:r>
      <w:r w:rsidR="00D05EEE" w:rsidRPr="009B302C">
        <w:rPr>
          <w:color w:val="auto"/>
        </w:rPr>
        <w:t>denture fixative cream</w:t>
      </w:r>
      <w:r w:rsidR="00B91979" w:rsidRPr="009B302C">
        <w:rPr>
          <w:color w:val="auto"/>
        </w:rPr>
        <w:t xml:space="preserve"> </w:t>
      </w:r>
      <w:r w:rsidRPr="009B302C">
        <w:rPr>
          <w:color w:val="auto"/>
        </w:rPr>
        <w:t>and moun</w:t>
      </w:r>
      <w:r w:rsidR="0076709E" w:rsidRPr="009B302C">
        <w:rPr>
          <w:color w:val="auto"/>
        </w:rPr>
        <w:t>t the larynx using</w:t>
      </w:r>
      <w:r w:rsidR="000374FC" w:rsidRPr="009B302C">
        <w:rPr>
          <w:color w:val="auto"/>
        </w:rPr>
        <w:t xml:space="preserve"> the remaining part of</w:t>
      </w:r>
      <w:r w:rsidR="0076709E" w:rsidRPr="009B302C">
        <w:rPr>
          <w:color w:val="auto"/>
        </w:rPr>
        <w:t xml:space="preserve"> its trachea</w:t>
      </w:r>
      <w:r w:rsidR="0094682E" w:rsidRPr="009B302C">
        <w:rPr>
          <w:color w:val="auto"/>
        </w:rPr>
        <w:t>.</w:t>
      </w:r>
      <w:r w:rsidR="0076709E" w:rsidRPr="009B302C">
        <w:rPr>
          <w:color w:val="auto"/>
        </w:rPr>
        <w:t xml:space="preserve"> </w:t>
      </w:r>
      <w:r w:rsidR="0094682E" w:rsidRPr="009B302C">
        <w:rPr>
          <w:color w:val="auto"/>
        </w:rPr>
        <w:t>T</w:t>
      </w:r>
      <w:r w:rsidRPr="009B302C">
        <w:rPr>
          <w:color w:val="auto"/>
        </w:rPr>
        <w:t xml:space="preserve">he </w:t>
      </w:r>
      <w:r w:rsidR="00D05EEE" w:rsidRPr="009B302C">
        <w:rPr>
          <w:color w:val="auto"/>
        </w:rPr>
        <w:t>fixative cream</w:t>
      </w:r>
      <w:r w:rsidRPr="009B302C">
        <w:rPr>
          <w:color w:val="auto"/>
        </w:rPr>
        <w:t xml:space="preserve"> works as </w:t>
      </w:r>
      <w:r w:rsidR="0076709E" w:rsidRPr="009B302C">
        <w:rPr>
          <w:color w:val="auto"/>
        </w:rPr>
        <w:t>an adhesive</w:t>
      </w:r>
      <w:r w:rsidRPr="009B302C">
        <w:rPr>
          <w:color w:val="auto"/>
        </w:rPr>
        <w:t xml:space="preserve"> and </w:t>
      </w:r>
      <w:r w:rsidR="00D6608D" w:rsidRPr="009B302C">
        <w:rPr>
          <w:color w:val="auto"/>
        </w:rPr>
        <w:t xml:space="preserve">closes </w:t>
      </w:r>
      <w:r w:rsidRPr="009B302C">
        <w:rPr>
          <w:color w:val="auto"/>
        </w:rPr>
        <w:t>potential gaps</w:t>
      </w:r>
      <w:r w:rsidR="00CA672D" w:rsidRPr="009B302C">
        <w:rPr>
          <w:color w:val="auto"/>
        </w:rPr>
        <w:t xml:space="preserve">, </w:t>
      </w:r>
      <w:r w:rsidR="00E15BE2" w:rsidRPr="009B302C">
        <w:rPr>
          <w:color w:val="auto"/>
        </w:rPr>
        <w:t>thus creating</w:t>
      </w:r>
      <w:r w:rsidR="00CA672D" w:rsidRPr="009B302C">
        <w:rPr>
          <w:color w:val="auto"/>
        </w:rPr>
        <w:t xml:space="preserve"> an air-tight seal between the hemi-larynx and the glass plates</w:t>
      </w:r>
      <w:r w:rsidRPr="009B302C">
        <w:rPr>
          <w:color w:val="auto"/>
        </w:rPr>
        <w:t xml:space="preserve">. </w:t>
      </w:r>
    </w:p>
    <w:p w:rsidR="007224A3" w:rsidRPr="009B302C" w:rsidRDefault="007224A3" w:rsidP="000D4326">
      <w:pPr>
        <w:pStyle w:val="NormalWeb"/>
        <w:spacing w:before="0" w:beforeAutospacing="0" w:after="0"/>
        <w:jc w:val="left"/>
        <w:rPr>
          <w:color w:val="auto"/>
        </w:rPr>
      </w:pPr>
    </w:p>
    <w:p w:rsidR="00DB5458" w:rsidRPr="009B302C" w:rsidRDefault="00292CAD" w:rsidP="000D4326">
      <w:pPr>
        <w:pStyle w:val="NormalWeb"/>
        <w:numPr>
          <w:ilvl w:val="2"/>
          <w:numId w:val="7"/>
        </w:numPr>
        <w:spacing w:before="0" w:beforeAutospacing="0" w:after="0"/>
        <w:ind w:left="0" w:firstLine="0"/>
        <w:jc w:val="left"/>
        <w:rPr>
          <w:color w:val="auto"/>
        </w:rPr>
      </w:pPr>
      <w:r w:rsidRPr="009B302C">
        <w:rPr>
          <w:color w:val="auto"/>
        </w:rPr>
        <w:t xml:space="preserve">Cover also the edges of the cut </w:t>
      </w:r>
      <w:r w:rsidR="004452F5" w:rsidRPr="009B302C">
        <w:rPr>
          <w:color w:val="auto"/>
        </w:rPr>
        <w:t xml:space="preserve">through the thyroid cartilage </w:t>
      </w:r>
      <w:r w:rsidRPr="009B302C">
        <w:rPr>
          <w:color w:val="auto"/>
        </w:rPr>
        <w:t xml:space="preserve">with the </w:t>
      </w:r>
      <w:r w:rsidR="0092153C" w:rsidRPr="009B302C">
        <w:rPr>
          <w:color w:val="auto"/>
        </w:rPr>
        <w:t>fixative cream</w:t>
      </w:r>
      <w:r w:rsidR="00F86344" w:rsidRPr="009B302C">
        <w:rPr>
          <w:color w:val="auto"/>
        </w:rPr>
        <w:t xml:space="preserve">, while </w:t>
      </w:r>
      <w:r w:rsidR="008615D2" w:rsidRPr="009B302C">
        <w:rPr>
          <w:color w:val="auto"/>
        </w:rPr>
        <w:t>avoiding spread</w:t>
      </w:r>
      <w:r w:rsidR="00BF1A36" w:rsidRPr="009B302C">
        <w:rPr>
          <w:color w:val="auto"/>
        </w:rPr>
        <w:t>ing</w:t>
      </w:r>
      <w:r w:rsidR="00F86344" w:rsidRPr="009B302C">
        <w:rPr>
          <w:color w:val="auto"/>
        </w:rPr>
        <w:t xml:space="preserve"> fixative cream on the vocal fold or </w:t>
      </w:r>
      <w:r w:rsidR="004865FE" w:rsidRPr="009B302C">
        <w:rPr>
          <w:color w:val="auto"/>
        </w:rPr>
        <w:t xml:space="preserve">the </w:t>
      </w:r>
      <w:r w:rsidR="00F86344" w:rsidRPr="009B302C">
        <w:rPr>
          <w:color w:val="auto"/>
        </w:rPr>
        <w:t>inner soft laryngeal tissues</w:t>
      </w:r>
      <w:r w:rsidRPr="009B302C">
        <w:rPr>
          <w:color w:val="auto"/>
        </w:rPr>
        <w:t xml:space="preserve">. </w:t>
      </w:r>
    </w:p>
    <w:p w:rsidR="007224A3" w:rsidRPr="009B302C" w:rsidRDefault="007224A3" w:rsidP="000D4326">
      <w:pPr>
        <w:pStyle w:val="NormalWeb"/>
        <w:spacing w:before="0" w:beforeAutospacing="0" w:after="0"/>
        <w:jc w:val="left"/>
        <w:rPr>
          <w:color w:val="auto"/>
        </w:rPr>
      </w:pPr>
    </w:p>
    <w:p w:rsidR="00DB5458" w:rsidRPr="009B302C" w:rsidRDefault="000C27BA" w:rsidP="000D4326">
      <w:pPr>
        <w:pStyle w:val="NormalWeb"/>
        <w:numPr>
          <w:ilvl w:val="2"/>
          <w:numId w:val="7"/>
        </w:numPr>
        <w:spacing w:before="0" w:beforeAutospacing="0" w:after="0"/>
        <w:ind w:left="0" w:firstLine="0"/>
        <w:jc w:val="left"/>
        <w:rPr>
          <w:color w:val="auto"/>
        </w:rPr>
      </w:pPr>
      <w:r w:rsidRPr="009B302C">
        <w:rPr>
          <w:color w:val="auto"/>
        </w:rPr>
        <w:t>Fasten the trachea with a plastic tightening strap</w:t>
      </w:r>
      <w:r w:rsidR="002224E5" w:rsidRPr="009B302C">
        <w:rPr>
          <w:color w:val="auto"/>
        </w:rPr>
        <w:t xml:space="preserve"> or a hose clamp</w:t>
      </w:r>
      <w:r w:rsidRPr="009B302C">
        <w:rPr>
          <w:color w:val="auto"/>
        </w:rPr>
        <w:t xml:space="preserve">. </w:t>
      </w:r>
      <w:r w:rsidR="00DA4C88" w:rsidRPr="009B302C">
        <w:rPr>
          <w:color w:val="auto"/>
        </w:rPr>
        <w:t>Attach the transparent plates</w:t>
      </w:r>
      <w:r w:rsidR="00A03566" w:rsidRPr="009B302C">
        <w:rPr>
          <w:color w:val="auto"/>
        </w:rPr>
        <w:t>.</w:t>
      </w:r>
    </w:p>
    <w:p w:rsidR="005E165B" w:rsidRPr="009B302C" w:rsidRDefault="005E165B" w:rsidP="000D4326">
      <w:pPr>
        <w:pStyle w:val="NormalWeb"/>
        <w:spacing w:before="0" w:beforeAutospacing="0" w:after="0"/>
        <w:jc w:val="left"/>
        <w:rPr>
          <w:color w:val="auto"/>
        </w:rPr>
      </w:pPr>
    </w:p>
    <w:p w:rsidR="00DB5458" w:rsidRPr="009B302C" w:rsidRDefault="00586E2D" w:rsidP="000D4326">
      <w:pPr>
        <w:pStyle w:val="NormalWeb"/>
        <w:numPr>
          <w:ilvl w:val="1"/>
          <w:numId w:val="7"/>
        </w:numPr>
        <w:spacing w:before="0" w:beforeAutospacing="0" w:after="0"/>
        <w:ind w:left="0" w:firstLine="0"/>
        <w:jc w:val="left"/>
        <w:rPr>
          <w:b/>
          <w:color w:val="auto"/>
        </w:rPr>
      </w:pPr>
      <w:r w:rsidRPr="009B302C">
        <w:rPr>
          <w:b/>
          <w:color w:val="auto"/>
        </w:rPr>
        <w:t xml:space="preserve">Stabilization of the thyroid cartilage, adduction of the vocal fold using prongs. </w:t>
      </w:r>
    </w:p>
    <w:p w:rsidR="00DB5458" w:rsidRPr="009B302C" w:rsidRDefault="00476366" w:rsidP="000D4326">
      <w:pPr>
        <w:pStyle w:val="NormalWeb"/>
        <w:numPr>
          <w:ilvl w:val="2"/>
          <w:numId w:val="7"/>
        </w:numPr>
        <w:spacing w:before="0" w:beforeAutospacing="0" w:after="0"/>
        <w:ind w:left="0" w:firstLine="0"/>
        <w:jc w:val="left"/>
        <w:rPr>
          <w:color w:val="auto"/>
        </w:rPr>
      </w:pPr>
      <w:r w:rsidRPr="009B302C">
        <w:rPr>
          <w:color w:val="auto"/>
        </w:rPr>
        <w:t>A</w:t>
      </w:r>
      <w:r w:rsidR="00A677EF" w:rsidRPr="009B302C">
        <w:rPr>
          <w:color w:val="auto"/>
        </w:rPr>
        <w:t>fter the fixative cream has set, a</w:t>
      </w:r>
      <w:r w:rsidRPr="009B302C">
        <w:rPr>
          <w:color w:val="auto"/>
        </w:rPr>
        <w:t>pply the airflow in order to establish vocal fold oscillation and check for possible leaks</w:t>
      </w:r>
      <w:r w:rsidR="00B22D60" w:rsidRPr="009B302C">
        <w:rPr>
          <w:color w:val="auto"/>
        </w:rPr>
        <w:t xml:space="preserve"> between the hemi-larynx and the glass plates</w:t>
      </w:r>
      <w:r w:rsidRPr="009B302C">
        <w:rPr>
          <w:color w:val="auto"/>
        </w:rPr>
        <w:t xml:space="preserve">. </w:t>
      </w:r>
    </w:p>
    <w:p w:rsidR="00DB5458" w:rsidRPr="009B302C" w:rsidRDefault="00DB5458" w:rsidP="000D4326">
      <w:pPr>
        <w:pStyle w:val="NormalWeb"/>
        <w:spacing w:before="0" w:beforeAutospacing="0" w:after="0"/>
        <w:jc w:val="left"/>
        <w:rPr>
          <w:color w:val="auto"/>
        </w:rPr>
      </w:pPr>
    </w:p>
    <w:p w:rsidR="00DB5458" w:rsidRPr="009B302C" w:rsidRDefault="00B22D60" w:rsidP="000D4326">
      <w:pPr>
        <w:pStyle w:val="NormalWeb"/>
        <w:numPr>
          <w:ilvl w:val="2"/>
          <w:numId w:val="7"/>
        </w:numPr>
        <w:spacing w:before="0" w:beforeAutospacing="0" w:after="0"/>
        <w:ind w:left="0" w:firstLine="0"/>
        <w:jc w:val="left"/>
        <w:rPr>
          <w:color w:val="auto"/>
        </w:rPr>
      </w:pPr>
      <w:r w:rsidRPr="009B302C">
        <w:rPr>
          <w:color w:val="auto"/>
        </w:rPr>
        <w:t>S</w:t>
      </w:r>
      <w:r w:rsidR="00476366" w:rsidRPr="009B302C">
        <w:rPr>
          <w:color w:val="auto"/>
        </w:rPr>
        <w:t xml:space="preserve">eal </w:t>
      </w:r>
      <w:r w:rsidRPr="009B302C">
        <w:rPr>
          <w:color w:val="auto"/>
        </w:rPr>
        <w:t>eventually occurring</w:t>
      </w:r>
      <w:r w:rsidR="00476366" w:rsidRPr="009B302C">
        <w:rPr>
          <w:color w:val="auto"/>
        </w:rPr>
        <w:t xml:space="preserve"> gap</w:t>
      </w:r>
      <w:r w:rsidRPr="009B302C">
        <w:rPr>
          <w:color w:val="auto"/>
        </w:rPr>
        <w:t>s</w:t>
      </w:r>
      <w:r w:rsidR="00476366" w:rsidRPr="009B302C">
        <w:rPr>
          <w:color w:val="auto"/>
        </w:rPr>
        <w:t xml:space="preserve"> by adding more fixative cream.</w:t>
      </w:r>
    </w:p>
    <w:p w:rsidR="00DA4C88" w:rsidRPr="009B302C" w:rsidRDefault="00DA4C88" w:rsidP="000D4326">
      <w:pPr>
        <w:spacing w:after="0"/>
        <w:jc w:val="left"/>
        <w:rPr>
          <w:b/>
          <w:color w:val="auto"/>
        </w:rPr>
      </w:pPr>
    </w:p>
    <w:p w:rsidR="00DB5458" w:rsidRPr="009B302C" w:rsidRDefault="00476366" w:rsidP="000D4326">
      <w:pPr>
        <w:pStyle w:val="NormalWeb"/>
        <w:spacing w:before="0" w:beforeAutospacing="0" w:after="0"/>
        <w:jc w:val="left"/>
        <w:outlineLvl w:val="0"/>
        <w:rPr>
          <w:color w:val="auto"/>
        </w:rPr>
      </w:pPr>
      <w:r w:rsidRPr="009B302C">
        <w:rPr>
          <w:b/>
          <w:bCs/>
          <w:color w:val="auto"/>
        </w:rPr>
        <w:t>REPRESENTATIVE RESULTS</w:t>
      </w:r>
      <w:r w:rsidR="006305D7" w:rsidRPr="009B302C">
        <w:rPr>
          <w:b/>
          <w:bCs/>
          <w:color w:val="auto"/>
        </w:rPr>
        <w:t xml:space="preserve">: </w:t>
      </w:r>
    </w:p>
    <w:p w:rsidR="00413082" w:rsidRPr="009B302C" w:rsidRDefault="00476366" w:rsidP="000D4326">
      <w:pPr>
        <w:spacing w:after="0"/>
        <w:jc w:val="left"/>
        <w:rPr>
          <w:color w:val="auto"/>
        </w:rPr>
      </w:pPr>
      <w:r w:rsidRPr="009B302C">
        <w:rPr>
          <w:color w:val="auto"/>
        </w:rPr>
        <w:t xml:space="preserve">Illustrations of the </w:t>
      </w:r>
      <w:r w:rsidR="00727A6A" w:rsidRPr="009B302C">
        <w:rPr>
          <w:color w:val="auto"/>
        </w:rPr>
        <w:t>hemi-larynx</w:t>
      </w:r>
      <w:r w:rsidRPr="009B302C">
        <w:rPr>
          <w:color w:val="auto"/>
        </w:rPr>
        <w:t xml:space="preserve"> preparation and its mounting on the air supply tube</w:t>
      </w:r>
      <w:r w:rsidR="005C1A2D" w:rsidRPr="009B302C">
        <w:rPr>
          <w:color w:val="auto"/>
        </w:rPr>
        <w:t>, a</w:t>
      </w:r>
      <w:r w:rsidR="009629DC" w:rsidRPr="009B302C">
        <w:rPr>
          <w:color w:val="auto"/>
        </w:rPr>
        <w:t>s referenced in the previous section,</w:t>
      </w:r>
      <w:r w:rsidRPr="009B302C">
        <w:rPr>
          <w:color w:val="auto"/>
        </w:rPr>
        <w:t xml:space="preserve"> are provided in </w:t>
      </w:r>
      <w:r w:rsidR="006C2B79">
        <w:fldChar w:fldCharType="begin"/>
      </w:r>
      <w:r w:rsidR="006C2B79">
        <w:instrText xml:space="preserve"> REF _Ref310591574 \h  \* MERGEFORMAT </w:instrText>
      </w:r>
      <w:r w:rsidR="006C2B79">
        <w:fldChar w:fldCharType="separate"/>
      </w:r>
      <w:r w:rsidR="00582A8E" w:rsidRPr="009B302C">
        <w:rPr>
          <w:b/>
          <w:color w:val="auto"/>
        </w:rPr>
        <w:t>Figure 1</w:t>
      </w:r>
      <w:r w:rsidR="006C2B79">
        <w:fldChar w:fldCharType="end"/>
      </w:r>
      <w:r w:rsidRPr="009B302C">
        <w:rPr>
          <w:color w:val="auto"/>
        </w:rPr>
        <w:t xml:space="preserve"> and </w:t>
      </w:r>
      <w:r w:rsidR="006C2B79">
        <w:fldChar w:fldCharType="begin"/>
      </w:r>
      <w:r w:rsidR="006C2B79">
        <w:instrText xml:space="preserve"> REF _Ref310800</w:instrText>
      </w:r>
      <w:r w:rsidR="006C2B79">
        <w:instrText xml:space="preserve">030 \h  \* MERGEFORMAT </w:instrText>
      </w:r>
      <w:r w:rsidR="006C2B79">
        <w:fldChar w:fldCharType="separate"/>
      </w:r>
      <w:r w:rsidR="00582A8E" w:rsidRPr="009B302C">
        <w:rPr>
          <w:b/>
          <w:color w:val="auto"/>
        </w:rPr>
        <w:t>Figure 2</w:t>
      </w:r>
      <w:r w:rsidR="006C2B79">
        <w:fldChar w:fldCharType="end"/>
      </w:r>
      <w:r w:rsidR="006C383A" w:rsidRPr="009B302C">
        <w:rPr>
          <w:color w:val="auto"/>
        </w:rPr>
        <w:t>, respectively.</w:t>
      </w:r>
    </w:p>
    <w:p w:rsidR="007224A3" w:rsidRPr="009B302C" w:rsidRDefault="007224A3" w:rsidP="000D4326">
      <w:pPr>
        <w:spacing w:after="0"/>
        <w:jc w:val="left"/>
        <w:rPr>
          <w:color w:val="auto"/>
        </w:rPr>
      </w:pPr>
    </w:p>
    <w:p w:rsidR="00413082" w:rsidRPr="009B302C" w:rsidRDefault="00586E2D" w:rsidP="000D4326">
      <w:pPr>
        <w:pStyle w:val="NormalWeb"/>
        <w:spacing w:before="0" w:beforeAutospacing="0" w:after="0"/>
        <w:jc w:val="left"/>
        <w:outlineLvl w:val="0"/>
        <w:rPr>
          <w:b/>
          <w:bCs/>
          <w:color w:val="auto"/>
        </w:rPr>
      </w:pPr>
      <w:r w:rsidRPr="009B302C">
        <w:rPr>
          <w:b/>
          <w:bCs/>
          <w:color w:val="auto"/>
        </w:rPr>
        <w:lastRenderedPageBreak/>
        <w:t>Documentation of vocal fold vibr</w:t>
      </w:r>
      <w:r w:rsidR="006041C7" w:rsidRPr="009B302C">
        <w:rPr>
          <w:b/>
          <w:bCs/>
          <w:color w:val="auto"/>
        </w:rPr>
        <w:t>a</w:t>
      </w:r>
      <w:r w:rsidRPr="009B302C">
        <w:rPr>
          <w:b/>
          <w:bCs/>
          <w:color w:val="auto"/>
        </w:rPr>
        <w:t>tion from two camera angles</w:t>
      </w:r>
    </w:p>
    <w:p w:rsidR="00413082" w:rsidRPr="009B302C" w:rsidRDefault="00767774" w:rsidP="000D4326">
      <w:pPr>
        <w:spacing w:after="0"/>
        <w:jc w:val="left"/>
        <w:rPr>
          <w:color w:val="auto"/>
        </w:rPr>
      </w:pPr>
      <w:r w:rsidRPr="009B302C">
        <w:rPr>
          <w:color w:val="auto"/>
        </w:rPr>
        <w:t xml:space="preserve">Airflow-induced self-sustaining oscillation of the </w:t>
      </w:r>
      <w:r w:rsidR="00727A6A" w:rsidRPr="009B302C">
        <w:rPr>
          <w:color w:val="auto"/>
        </w:rPr>
        <w:t>hemi-larynx</w:t>
      </w:r>
      <w:r w:rsidRPr="009B302C">
        <w:rPr>
          <w:color w:val="auto"/>
        </w:rPr>
        <w:t xml:space="preserve"> vocal fold was </w:t>
      </w:r>
      <w:r w:rsidR="00E64C24" w:rsidRPr="009B302C">
        <w:rPr>
          <w:color w:val="auto"/>
        </w:rPr>
        <w:t xml:space="preserve">documented from the top and from the side with two synchronized high-speed </w:t>
      </w:r>
      <w:r w:rsidR="00ED347E" w:rsidRPr="009B302C">
        <w:rPr>
          <w:color w:val="auto"/>
        </w:rPr>
        <w:t xml:space="preserve">video (HSV) </w:t>
      </w:r>
      <w:r w:rsidR="00E64C24" w:rsidRPr="009B302C">
        <w:rPr>
          <w:color w:val="auto"/>
        </w:rPr>
        <w:t xml:space="preserve">cameras operated at 6000 frames per second, </w:t>
      </w:r>
      <w:r w:rsidR="003067EB" w:rsidRPr="009B302C">
        <w:rPr>
          <w:color w:val="auto"/>
        </w:rPr>
        <w:t>complemented by</w:t>
      </w:r>
      <w:r w:rsidR="00E64C24" w:rsidRPr="009B302C">
        <w:rPr>
          <w:color w:val="auto"/>
        </w:rPr>
        <w:t xml:space="preserve"> time-synchronous recordings of acoustic and electroglottographic (see below) data sampled at 44.1 kHz. </w:t>
      </w:r>
      <w:r w:rsidR="00646DCB" w:rsidRPr="009B302C">
        <w:rPr>
          <w:color w:val="auto"/>
        </w:rPr>
        <w:t>More information on the data acquisition setup including a list of equipment used can be found in previous publications by this group of authors</w:t>
      </w:r>
      <w:r w:rsidR="00F244D7" w:rsidRPr="009B302C">
        <w:rPr>
          <w:color w:val="auto"/>
        </w:rPr>
        <w:t xml:space="preserve"> </w:t>
      </w:r>
      <w:r w:rsidR="007F2760" w:rsidRPr="009B302C">
        <w:rPr>
          <w:color w:val="auto"/>
        </w:rPr>
        <w:fldChar w:fldCharType="begin">
          <w:fldData xml:space="preserve">PFJlZm1hbj48Q2l0ZT48QXV0aG9yPkhhbXBhbGE8L0F1dGhvcj48WWVhcj4yMDE2PC9ZZWFyPjxS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</w:fldData>
        </w:fldChar>
      </w:r>
      <w:r w:rsidR="00423C70">
        <w:rPr>
          <w:color w:val="auto"/>
        </w:rPr>
        <w:instrText xml:space="preserve"> ADDIN REFMGR.CITE </w:instrText>
      </w:r>
      <w:r w:rsidR="007F2760">
        <w:rPr>
          <w:color w:val="auto"/>
        </w:rPr>
        <w:fldChar w:fldCharType="begin">
          <w:fldData xml:space="preserve">PFJlZm1hbj48Q2l0ZT48QXV0aG9yPkhhbXBhbGE8L0F1dGhvcj48WWVhcj4yMDE2PC9ZZWFyPjxS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27,28</w:t>
      </w:r>
      <w:r w:rsidR="007F2760" w:rsidRPr="009B302C">
        <w:rPr>
          <w:color w:val="auto"/>
        </w:rPr>
        <w:fldChar w:fldCharType="end"/>
      </w:r>
      <w:r w:rsidR="00646DCB" w:rsidRPr="009B302C">
        <w:rPr>
          <w:color w:val="auto"/>
        </w:rPr>
        <w:t xml:space="preserve">. </w:t>
      </w:r>
      <w:r w:rsidR="00E64C24" w:rsidRPr="009B302C">
        <w:rPr>
          <w:color w:val="auto"/>
        </w:rPr>
        <w:t xml:space="preserve">Footage from </w:t>
      </w:r>
      <w:r w:rsidR="00D12ECD" w:rsidRPr="009B302C">
        <w:rPr>
          <w:color w:val="auto"/>
        </w:rPr>
        <w:t xml:space="preserve">these HSV </w:t>
      </w:r>
      <w:r w:rsidR="00E64C24" w:rsidRPr="009B302C">
        <w:rPr>
          <w:color w:val="auto"/>
        </w:rPr>
        <w:t xml:space="preserve">recordings is shown in the accompanying video. </w:t>
      </w:r>
      <w:r w:rsidR="002D32BD" w:rsidRPr="009B302C">
        <w:rPr>
          <w:color w:val="auto"/>
        </w:rPr>
        <w:t xml:space="preserve">Still images, extracted at representative moments within the vibratory cycle, are shown in </w:t>
      </w:r>
      <w:r w:rsidR="006C2B79">
        <w:fldChar w:fldCharType="begin"/>
      </w:r>
      <w:r w:rsidR="006C2B79">
        <w:instrText xml:space="preserve"> REF _Ref310855189 \h  \* MERGEFORMAT </w:instrText>
      </w:r>
      <w:r w:rsidR="006C2B79">
        <w:fldChar w:fldCharType="separate"/>
      </w:r>
      <w:r w:rsidR="00582A8E" w:rsidRPr="009B302C">
        <w:rPr>
          <w:b/>
          <w:color w:val="auto"/>
        </w:rPr>
        <w:t>Figure 3</w:t>
      </w:r>
      <w:r w:rsidR="006C2B79">
        <w:fldChar w:fldCharType="end"/>
      </w:r>
      <w:r w:rsidR="002D32BD" w:rsidRPr="009B302C">
        <w:rPr>
          <w:color w:val="auto"/>
        </w:rPr>
        <w:t xml:space="preserve">. </w:t>
      </w:r>
      <w:r w:rsidR="00FA5DCC" w:rsidRPr="009B302C">
        <w:rPr>
          <w:color w:val="auto"/>
        </w:rPr>
        <w:t xml:space="preserve">The top view </w:t>
      </w:r>
      <w:r w:rsidR="00AD144A" w:rsidRPr="009B302C">
        <w:rPr>
          <w:color w:val="auto"/>
        </w:rPr>
        <w:t xml:space="preserve">(upper half of each panel) shows medio-lateral vocal fold movement, indicating an open glottis in </w:t>
      </w:r>
      <w:r w:rsidR="006C2B79">
        <w:fldChar w:fldCharType="begin"/>
      </w:r>
      <w:r w:rsidR="006C2B79">
        <w:instrText xml:space="preserve"> REF _Ref31</w:instrText>
      </w:r>
      <w:r w:rsidR="006C2B79">
        <w:instrText xml:space="preserve">0855189 \h  \* MERGEFORMAT </w:instrText>
      </w:r>
      <w:r w:rsidR="006C2B79">
        <w:fldChar w:fldCharType="separate"/>
      </w:r>
      <w:r w:rsidR="00582A8E" w:rsidRPr="009B302C">
        <w:rPr>
          <w:b/>
          <w:color w:val="auto"/>
        </w:rPr>
        <w:t>Figure 3</w:t>
      </w:r>
      <w:r w:rsidR="006C2B79">
        <w:fldChar w:fldCharType="end"/>
      </w:r>
      <w:r w:rsidR="00AD144A" w:rsidRPr="009B302C">
        <w:rPr>
          <w:color w:val="auto"/>
        </w:rPr>
        <w:t xml:space="preserve">A, allowing glottal air flow, whilst in </w:t>
      </w:r>
      <w:r w:rsidR="006C2B79">
        <w:fldChar w:fldCharType="begin"/>
      </w:r>
      <w:r w:rsidR="006C2B79">
        <w:instrText xml:space="preserve"> REF _Ref310855189 \h  \* MERGEFORMAT </w:instrText>
      </w:r>
      <w:r w:rsidR="006C2B79">
        <w:fldChar w:fldCharType="separate"/>
      </w:r>
      <w:r w:rsidR="00582A8E" w:rsidRPr="009B302C">
        <w:rPr>
          <w:b/>
          <w:color w:val="auto"/>
        </w:rPr>
        <w:t>Figure 3</w:t>
      </w:r>
      <w:r w:rsidR="006C2B79">
        <w:fldChar w:fldCharType="end"/>
      </w:r>
      <w:r w:rsidR="00AD144A" w:rsidRPr="009B302C">
        <w:rPr>
          <w:color w:val="auto"/>
        </w:rPr>
        <w:t xml:space="preserve">B – D the glottis is closed (the vocal fold is in complete contact with the vertical glass plate), thus arresting the glottal air flow. The side view (lower half of each panel) in </w:t>
      </w:r>
      <w:r w:rsidR="006C2B79">
        <w:fldChar w:fldCharType="begin"/>
      </w:r>
      <w:r w:rsidR="006C2B79">
        <w:instrText xml:space="preserve"> REF _Ref310855189 \h  \* MERGEFORMAT </w:instrText>
      </w:r>
      <w:r w:rsidR="006C2B79">
        <w:fldChar w:fldCharType="separate"/>
      </w:r>
      <w:r w:rsidR="00582A8E" w:rsidRPr="009B302C">
        <w:rPr>
          <w:b/>
          <w:color w:val="auto"/>
        </w:rPr>
        <w:t>Figure</w:t>
      </w:r>
      <w:r w:rsidR="00F0135C" w:rsidRPr="009B302C">
        <w:rPr>
          <w:b/>
          <w:color w:val="auto"/>
        </w:rPr>
        <w:t>s</w:t>
      </w:r>
      <w:r w:rsidR="00582A8E" w:rsidRPr="009B302C">
        <w:rPr>
          <w:b/>
          <w:color w:val="auto"/>
        </w:rPr>
        <w:t xml:space="preserve"> 3</w:t>
      </w:r>
      <w:r w:rsidR="006C2B79">
        <w:fldChar w:fldCharType="end"/>
      </w:r>
      <w:r w:rsidR="00AD144A" w:rsidRPr="009B302C">
        <w:rPr>
          <w:color w:val="auto"/>
        </w:rPr>
        <w:t>B-</w:t>
      </w:r>
      <w:r w:rsidR="00F0135C" w:rsidRPr="009B302C">
        <w:rPr>
          <w:color w:val="auto"/>
        </w:rPr>
        <w:t>3</w:t>
      </w:r>
      <w:r w:rsidR="00AD144A" w:rsidRPr="009B302C">
        <w:rPr>
          <w:color w:val="auto"/>
        </w:rPr>
        <w:t xml:space="preserve">D suggests a varying degree of vocal fold contact against the glass plate, as well as a varying </w:t>
      </w:r>
      <w:r w:rsidR="00E41FA7" w:rsidRPr="009B302C">
        <w:rPr>
          <w:color w:val="auto"/>
        </w:rPr>
        <w:t xml:space="preserve">geometry and </w:t>
      </w:r>
      <w:r w:rsidR="00AD144A" w:rsidRPr="009B302C">
        <w:rPr>
          <w:color w:val="auto"/>
        </w:rPr>
        <w:t xml:space="preserve">vertical </w:t>
      </w:r>
      <w:r w:rsidR="00B01989" w:rsidRPr="009B302C">
        <w:rPr>
          <w:color w:val="auto"/>
        </w:rPr>
        <w:t xml:space="preserve">location </w:t>
      </w:r>
      <w:r w:rsidR="00AD144A" w:rsidRPr="009B302C">
        <w:rPr>
          <w:color w:val="auto"/>
        </w:rPr>
        <w:t>of that contact.</w:t>
      </w:r>
      <w:r w:rsidR="007224A3" w:rsidRPr="009B302C">
        <w:rPr>
          <w:color w:val="auto"/>
        </w:rPr>
        <w:t xml:space="preserve"> </w:t>
      </w:r>
    </w:p>
    <w:p w:rsidR="00DB5458" w:rsidRPr="009B302C" w:rsidRDefault="00DB5458" w:rsidP="000D4326">
      <w:pPr>
        <w:pStyle w:val="NormalWeb"/>
        <w:spacing w:before="0" w:beforeAutospacing="0" w:after="0"/>
        <w:jc w:val="left"/>
        <w:rPr>
          <w:color w:val="auto"/>
        </w:rPr>
      </w:pPr>
    </w:p>
    <w:p w:rsidR="005F310A" w:rsidRPr="009B302C" w:rsidRDefault="005F310A" w:rsidP="000D4326">
      <w:pPr>
        <w:spacing w:after="0"/>
        <w:jc w:val="left"/>
        <w:rPr>
          <w:color w:val="auto"/>
        </w:rPr>
      </w:pPr>
      <w:r w:rsidRPr="009B302C">
        <w:rPr>
          <w:color w:val="auto"/>
        </w:rPr>
        <w:t>[Place Figure 3 here]</w:t>
      </w:r>
    </w:p>
    <w:p w:rsidR="00DB5458" w:rsidRPr="009B302C" w:rsidRDefault="00DB5458" w:rsidP="000D4326">
      <w:pPr>
        <w:pStyle w:val="NormalWeb"/>
        <w:spacing w:before="0" w:beforeAutospacing="0" w:after="0"/>
        <w:jc w:val="left"/>
        <w:rPr>
          <w:color w:val="auto"/>
        </w:rPr>
      </w:pPr>
    </w:p>
    <w:p w:rsidR="007A4670" w:rsidRPr="009B302C" w:rsidRDefault="00586E2D" w:rsidP="000D4326">
      <w:pPr>
        <w:pStyle w:val="NormalWeb"/>
        <w:spacing w:before="0" w:beforeAutospacing="0" w:after="0"/>
        <w:jc w:val="left"/>
        <w:outlineLvl w:val="0"/>
        <w:rPr>
          <w:b/>
          <w:bCs/>
          <w:color w:val="auto"/>
        </w:rPr>
      </w:pPr>
      <w:r w:rsidRPr="009B302C">
        <w:rPr>
          <w:b/>
          <w:bCs/>
          <w:color w:val="auto"/>
        </w:rPr>
        <w:t>Kymographic glottal motion analysis</w:t>
      </w:r>
    </w:p>
    <w:p w:rsidR="005F310A" w:rsidRPr="009B302C" w:rsidRDefault="00906869" w:rsidP="000D4326">
      <w:pPr>
        <w:spacing w:after="0"/>
        <w:jc w:val="left"/>
        <w:rPr>
          <w:color w:val="auto"/>
        </w:rPr>
      </w:pPr>
      <w:r w:rsidRPr="009B302C">
        <w:rPr>
          <w:color w:val="auto"/>
        </w:rPr>
        <w:t xml:space="preserve">Quantitative glottal motion analysis is illustrated in </w:t>
      </w:r>
      <w:r w:rsidR="006C2B79">
        <w:fldChar w:fldCharType="begin"/>
      </w:r>
      <w:r w:rsidR="006C2B79">
        <w:instrText xml:space="preserve"> REF _Ref310600982 \h  \* MERGEFORMAT </w:instrText>
      </w:r>
      <w:r w:rsidR="006C2B79">
        <w:fldChar w:fldCharType="separate"/>
      </w:r>
      <w:r w:rsidR="00582A8E" w:rsidRPr="009B302C">
        <w:rPr>
          <w:color w:val="auto"/>
        </w:rPr>
        <w:t>Figure 4</w:t>
      </w:r>
      <w:r w:rsidR="006C2B79">
        <w:fldChar w:fldCharType="end"/>
      </w:r>
      <w:r w:rsidRPr="009B302C">
        <w:rPr>
          <w:color w:val="auto"/>
        </w:rPr>
        <w:t xml:space="preserve">. </w:t>
      </w:r>
      <w:r w:rsidR="005355A8" w:rsidRPr="009B302C">
        <w:rPr>
          <w:color w:val="auto"/>
        </w:rPr>
        <w:t xml:space="preserve">The glottis </w:t>
      </w:r>
      <w:r w:rsidR="007D78DB" w:rsidRPr="009B302C">
        <w:rPr>
          <w:color w:val="auto"/>
        </w:rPr>
        <w:t>is</w:t>
      </w:r>
      <w:r w:rsidR="000B3925" w:rsidRPr="009B302C">
        <w:rPr>
          <w:color w:val="auto"/>
        </w:rPr>
        <w:t xml:space="preserve"> the variable opening between the </w:t>
      </w:r>
      <w:r w:rsidR="00D2105C" w:rsidRPr="009B302C">
        <w:rPr>
          <w:color w:val="auto"/>
        </w:rPr>
        <w:t xml:space="preserve">(vibrating) </w:t>
      </w:r>
      <w:r w:rsidR="000B3925" w:rsidRPr="009B302C">
        <w:rPr>
          <w:color w:val="auto"/>
        </w:rPr>
        <w:t>vocal folds</w:t>
      </w:r>
      <w:r w:rsidR="00F244D7" w:rsidRPr="009B302C">
        <w:rPr>
          <w:color w:val="auto"/>
        </w:rPr>
        <w:t xml:space="preserve"> </w:t>
      </w:r>
      <w:r w:rsidR="007F2760" w:rsidRPr="009B302C">
        <w:rPr>
          <w:color w:val="auto"/>
        </w:rPr>
        <w:fldChar w:fldCharType="begin"/>
      </w:r>
      <w:r w:rsidR="00423C70">
        <w:rPr>
          <w:color w:val="auto"/>
        </w:rPr>
        <w:instrText xml:space="preserve"> ADDIN REFMGR.CITE &lt;Refman&gt;&lt;Cite&gt;&lt;Author&gt;Zemlin&lt;/Author&gt;&lt;Year&gt;1988&lt;/Year&gt;&lt;RecNum&gt;ZEMLIN1988&lt;/RecNum&gt;&lt;IDText&gt;Speech and hearing science: Anatomy &amp;amp; physiology&lt;/IDText&gt;&lt;MDL Ref_Type="Book, Whole"&gt;&lt;Ref_Type&gt;Book, Whole&lt;/Ref_Type&gt;&lt;Ref_ID&gt;ZEMLIN1988&lt;/Ref_ID&gt;&lt;Title_Primary&gt;Speech and hearing science: Anatomy &amp;amp; physiology&lt;/Title_Primary&gt;&lt;Authors_Primary&gt;Zemlin,Willard R.&lt;/Authors_Primary&gt;&lt;Date_Primary&gt;1988&lt;/Date_Primary&gt;&lt;Keywords&gt;speech&lt;/Keywords&gt;&lt;Keywords&gt;physiology&lt;/Keywords&gt;&lt;Keywords&gt;anatomy&lt;/Keywords&gt;&lt;Keywords&gt;overview&lt;/Keywords&gt;&lt;Keywords&gt;voice&lt;/Keywords&gt;&lt;Keywords&gt;vocal fold&lt;/Keywords&gt;&lt;Keywords&gt;neural&lt;/Keywords&gt;&lt;Keywords&gt;breathing&lt;/Keywords&gt;&lt;Keywords&gt;larynx&lt;/Keywords&gt;&lt;Keywords&gt;muscle&lt;/Keywords&gt;&lt;Keywords&gt;articulation&lt;/Keywords&gt;&lt;Keywords&gt;vocal tract&lt;/Keywords&gt;&lt;Keywords&gt;hearing&lt;/Keywords&gt;&lt;Keywords&gt;ear&lt;/Keywords&gt;&lt;Keywords&gt;development&lt;/Keywords&gt;&lt;Reprint&gt;In File&lt;/Reprint&gt;&lt;Volume&gt;3&lt;/Volume&gt;&lt;Pub_Place&gt;New Jersey&lt;/Pub_Place&gt;&lt;Publisher&gt;Prentice Hall&lt;/Publisher&gt;&lt;ISSN_ISBN&gt;0-13-827429-0&lt;/ISSN_ISBN&gt;&lt;Availability&gt;HKS&lt;/Availability&gt;&lt;ZZ_WorkformID&gt;2&lt;/ZZ_WorkformID&gt;&lt;/MDL&gt;&lt;/Cite&gt;&lt;/Refman&gt;</w:instrText>
      </w:r>
      <w:r w:rsidR="007F2760" w:rsidRPr="009B302C">
        <w:rPr>
          <w:color w:val="auto"/>
        </w:rPr>
        <w:fldChar w:fldCharType="separate"/>
      </w:r>
      <w:r w:rsidR="00403A8F" w:rsidRPr="00403A8F">
        <w:rPr>
          <w:noProof/>
          <w:color w:val="auto"/>
          <w:vertAlign w:val="superscript"/>
        </w:rPr>
        <w:t>29</w:t>
      </w:r>
      <w:r w:rsidR="007F2760" w:rsidRPr="009B302C">
        <w:rPr>
          <w:color w:val="auto"/>
        </w:rPr>
        <w:fldChar w:fldCharType="end"/>
      </w:r>
      <w:r w:rsidR="00337440" w:rsidRPr="009B302C">
        <w:rPr>
          <w:color w:val="auto"/>
        </w:rPr>
        <w:t>, created by their deflections</w:t>
      </w:r>
      <w:r w:rsidR="002A04AE" w:rsidRPr="009B302C">
        <w:rPr>
          <w:color w:val="auto"/>
        </w:rPr>
        <w:t xml:space="preserve"> during </w:t>
      </w:r>
      <w:r w:rsidR="009B0E4D" w:rsidRPr="009B302C">
        <w:rPr>
          <w:color w:val="auto"/>
        </w:rPr>
        <w:t xml:space="preserve">self-sustained </w:t>
      </w:r>
      <w:r w:rsidR="002A04AE" w:rsidRPr="009B302C">
        <w:rPr>
          <w:color w:val="auto"/>
        </w:rPr>
        <w:t>oscillation</w:t>
      </w:r>
      <w:r w:rsidR="000B3925" w:rsidRPr="009B302C">
        <w:rPr>
          <w:color w:val="auto"/>
        </w:rPr>
        <w:t>.</w:t>
      </w:r>
      <w:r w:rsidR="009B7B80" w:rsidRPr="009B302C">
        <w:rPr>
          <w:color w:val="auto"/>
        </w:rPr>
        <w:t xml:space="preserve"> State of the art analysis of top view </w:t>
      </w:r>
      <w:r w:rsidR="00907112" w:rsidRPr="009B302C">
        <w:rPr>
          <w:color w:val="auto"/>
        </w:rPr>
        <w:t>HSV footage allows tracing the lateral deflections of the vocal fold</w:t>
      </w:r>
      <w:r w:rsidR="00323B51" w:rsidRPr="009B302C">
        <w:rPr>
          <w:color w:val="auto"/>
        </w:rPr>
        <w:t>s</w:t>
      </w:r>
      <w:r w:rsidR="00907112" w:rsidRPr="009B302C">
        <w:rPr>
          <w:color w:val="auto"/>
        </w:rPr>
        <w:t xml:space="preserve"> </w:t>
      </w:r>
      <w:r w:rsidR="007F2760" w:rsidRPr="009B302C">
        <w:rPr>
          <w:color w:val="auto"/>
        </w:rPr>
        <w:fldChar w:fldCharType="begin">
          <w:fldData xml:space="preserve">PFJlZm1hbj48Q2l0ZT48QXV0aG9yPkxvaHNjaGVsbGVyPC9BdXRob3I+PFllYXI+MjAwNzwvWWVh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</w:fldData>
        </w:fldChar>
      </w:r>
      <w:r w:rsidR="00423C70">
        <w:rPr>
          <w:color w:val="auto"/>
        </w:rPr>
        <w:instrText xml:space="preserve"> ADDIN REFMGR.CITE </w:instrText>
      </w:r>
      <w:r w:rsidR="007F2760">
        <w:rPr>
          <w:color w:val="auto"/>
        </w:rPr>
        <w:fldChar w:fldCharType="begin">
          <w:fldData xml:space="preserve">PFJlZm1hbj48Q2l0ZT48QXV0aG9yPkxvaHNjaGVsbGVyPC9BdXRob3I+PFllYXI+MjAwNzwvWWVh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30,31</w:t>
      </w:r>
      <w:r w:rsidR="007F2760" w:rsidRPr="009B302C">
        <w:rPr>
          <w:color w:val="auto"/>
        </w:rPr>
        <w:fldChar w:fldCharType="end"/>
      </w:r>
      <w:r w:rsidR="00907112" w:rsidRPr="009B302C">
        <w:rPr>
          <w:color w:val="auto"/>
        </w:rPr>
        <w:t>.</w:t>
      </w:r>
      <w:r w:rsidR="00B85704" w:rsidRPr="009B302C">
        <w:rPr>
          <w:color w:val="auto"/>
        </w:rPr>
        <w:t xml:space="preserve"> The </w:t>
      </w:r>
      <w:r w:rsidR="00727A6A" w:rsidRPr="009B302C">
        <w:rPr>
          <w:color w:val="auto"/>
        </w:rPr>
        <w:t>hemi-larynx</w:t>
      </w:r>
      <w:r w:rsidR="00B85704" w:rsidRPr="009B302C">
        <w:rPr>
          <w:color w:val="auto"/>
        </w:rPr>
        <w:t xml:space="preserve"> preparation described here adds the facility to assess also the vertical (caudo-cranial) aspects of vocal fold vibration. </w:t>
      </w:r>
    </w:p>
    <w:p w:rsidR="005F310A" w:rsidRPr="009B302C" w:rsidRDefault="005F310A" w:rsidP="000D4326">
      <w:pPr>
        <w:spacing w:after="0"/>
        <w:jc w:val="left"/>
        <w:rPr>
          <w:color w:val="auto"/>
        </w:rPr>
      </w:pPr>
    </w:p>
    <w:p w:rsidR="005F310A" w:rsidRPr="009B302C" w:rsidRDefault="005F310A" w:rsidP="000D4326">
      <w:pPr>
        <w:spacing w:after="0"/>
        <w:jc w:val="left"/>
        <w:rPr>
          <w:color w:val="auto"/>
        </w:rPr>
      </w:pPr>
      <w:r w:rsidRPr="009B302C">
        <w:rPr>
          <w:color w:val="auto"/>
        </w:rPr>
        <w:t>[Place Figure 4 here]</w:t>
      </w:r>
    </w:p>
    <w:p w:rsidR="00437BE3" w:rsidRPr="009B302C" w:rsidRDefault="00437BE3" w:rsidP="000D4326">
      <w:pPr>
        <w:spacing w:after="0"/>
        <w:jc w:val="left"/>
        <w:rPr>
          <w:color w:val="auto"/>
        </w:rPr>
      </w:pPr>
    </w:p>
    <w:p w:rsidR="00232C49" w:rsidRPr="009B302C" w:rsidRDefault="00017B8C" w:rsidP="000D4326">
      <w:pPr>
        <w:spacing w:after="0"/>
        <w:jc w:val="left"/>
        <w:rPr>
          <w:color w:val="auto"/>
        </w:rPr>
      </w:pPr>
      <w:r w:rsidRPr="009B302C">
        <w:rPr>
          <w:color w:val="auto"/>
        </w:rPr>
        <w:t>Two digital kymograms were generated from top and side view HSV data</w:t>
      </w:r>
      <w:r w:rsidR="00FB3952" w:rsidRPr="009B302C">
        <w:rPr>
          <w:color w:val="auto"/>
        </w:rPr>
        <w:t xml:space="preserve"> (</w:t>
      </w:r>
      <w:r w:rsidR="006C2B79">
        <w:fldChar w:fldCharType="begin"/>
      </w:r>
      <w:r w:rsidR="006C2B79">
        <w:instrText xml:space="preserve"> REF _Ref310600982 \h  \* MERGEFORMAT </w:instrText>
      </w:r>
      <w:r w:rsidR="006C2B79">
        <w:fldChar w:fldCharType="separate"/>
      </w:r>
      <w:r w:rsidR="00582A8E" w:rsidRPr="009B302C">
        <w:rPr>
          <w:color w:val="auto"/>
        </w:rPr>
        <w:t>Figure</w:t>
      </w:r>
      <w:r w:rsidR="00F0135C" w:rsidRPr="009B302C">
        <w:rPr>
          <w:color w:val="auto"/>
        </w:rPr>
        <w:t>s</w:t>
      </w:r>
      <w:r w:rsidR="00582A8E" w:rsidRPr="009B302C">
        <w:rPr>
          <w:color w:val="auto"/>
        </w:rPr>
        <w:t xml:space="preserve"> 4</w:t>
      </w:r>
      <w:r w:rsidR="006C2B79">
        <w:fldChar w:fldCharType="end"/>
      </w:r>
      <w:r w:rsidR="00FB3952" w:rsidRPr="009B302C">
        <w:rPr>
          <w:color w:val="auto"/>
        </w:rPr>
        <w:t xml:space="preserve">C and </w:t>
      </w:r>
      <w:r w:rsidR="00F0135C" w:rsidRPr="009B302C">
        <w:rPr>
          <w:color w:val="auto"/>
        </w:rPr>
        <w:t>4</w:t>
      </w:r>
      <w:r w:rsidR="00FB3952" w:rsidRPr="009B302C">
        <w:rPr>
          <w:color w:val="auto"/>
        </w:rPr>
        <w:t>D)</w:t>
      </w:r>
      <w:r w:rsidRPr="009B302C">
        <w:rPr>
          <w:color w:val="auto"/>
        </w:rPr>
        <w:t>. In a digital kymogram (DKG)</w:t>
      </w:r>
      <w:r w:rsidR="00F244D7" w:rsidRPr="009B302C">
        <w:rPr>
          <w:color w:val="auto"/>
        </w:rPr>
        <w:t xml:space="preserve"> </w:t>
      </w:r>
      <w:r w:rsidR="007F2760" w:rsidRPr="009B302C">
        <w:rPr>
          <w:color w:val="auto"/>
        </w:rPr>
        <w:fldChar w:fldCharType="begin">
          <w:fldData xml:space="preserve">PFJlZm1hbj48Q2l0ZT48QXV0aG9yPkxhcnNzb248L0F1dGhvcj48WWVhcj4yMDAwPC9ZZWFyPjxS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</w:fldData>
        </w:fldChar>
      </w:r>
      <w:r w:rsidR="00423C70">
        <w:rPr>
          <w:color w:val="auto"/>
        </w:rPr>
        <w:instrText xml:space="preserve"> ADDIN REFMGR.CITE </w:instrText>
      </w:r>
      <w:r w:rsidR="007F2760">
        <w:rPr>
          <w:color w:val="auto"/>
        </w:rPr>
        <w:fldChar w:fldCharType="begin">
          <w:fldData xml:space="preserve">PFJlZm1hbj48Q2l0ZT48QXV0aG9yPkxhcnNzb248L0F1dGhvcj48WWVhcj4yMDAwPC9ZZWFyPjxS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32-35</w:t>
      </w:r>
      <w:r w:rsidR="007F2760" w:rsidRPr="009B302C">
        <w:rPr>
          <w:color w:val="auto"/>
        </w:rPr>
        <w:fldChar w:fldCharType="end"/>
      </w:r>
      <w:r w:rsidRPr="009B302C">
        <w:rPr>
          <w:color w:val="auto"/>
        </w:rPr>
        <w:t xml:space="preserve">, the </w:t>
      </w:r>
      <w:r w:rsidR="00A44A43" w:rsidRPr="009B302C">
        <w:rPr>
          <w:color w:val="auto"/>
        </w:rPr>
        <w:t xml:space="preserve">pixel data </w:t>
      </w:r>
      <w:r w:rsidR="00EC5E42" w:rsidRPr="009B302C">
        <w:rPr>
          <w:color w:val="auto"/>
        </w:rPr>
        <w:t>from a single</w:t>
      </w:r>
      <w:r w:rsidRPr="009B302C">
        <w:rPr>
          <w:color w:val="auto"/>
        </w:rPr>
        <w:t xml:space="preserve"> line (</w:t>
      </w:r>
      <w:r w:rsidR="00BD1745" w:rsidRPr="009B302C">
        <w:rPr>
          <w:color w:val="auto"/>
        </w:rPr>
        <w:t xml:space="preserve">typically at the point of maximum </w:t>
      </w:r>
      <w:r w:rsidR="00FA4037" w:rsidRPr="009B302C">
        <w:rPr>
          <w:color w:val="auto"/>
        </w:rPr>
        <w:t xml:space="preserve">vocal fold </w:t>
      </w:r>
      <w:r w:rsidR="00BD1745" w:rsidRPr="009B302C">
        <w:rPr>
          <w:color w:val="auto"/>
        </w:rPr>
        <w:t>vibratory amplitude</w:t>
      </w:r>
      <w:r w:rsidRPr="009B302C">
        <w:rPr>
          <w:color w:val="auto"/>
        </w:rPr>
        <w:t xml:space="preserve">), taken from a number of consecutive high-speed video frames, </w:t>
      </w:r>
      <w:r w:rsidR="00EC5E42" w:rsidRPr="009B302C">
        <w:rPr>
          <w:color w:val="auto"/>
        </w:rPr>
        <w:t>are</w:t>
      </w:r>
      <w:r w:rsidRPr="009B302C">
        <w:rPr>
          <w:color w:val="auto"/>
        </w:rPr>
        <w:t xml:space="preserve"> concatenated</w:t>
      </w:r>
      <w:r w:rsidR="00A44A43" w:rsidRPr="009B302C">
        <w:rPr>
          <w:color w:val="auto"/>
        </w:rPr>
        <w:t xml:space="preserve"> </w:t>
      </w:r>
      <w:r w:rsidRPr="009B302C">
        <w:rPr>
          <w:color w:val="auto"/>
        </w:rPr>
        <w:t>to form a temporal axis on the abscissa. The time-varying displacement of the structures covered by the DKG scan line is visible on the ordinate.</w:t>
      </w:r>
      <w:r w:rsidR="00F837AA" w:rsidRPr="009B302C">
        <w:rPr>
          <w:color w:val="auto"/>
        </w:rPr>
        <w:t xml:space="preserve"> </w:t>
      </w:r>
      <w:r w:rsidR="00232C49" w:rsidRPr="009B302C">
        <w:rPr>
          <w:color w:val="auto"/>
        </w:rPr>
        <w:t xml:space="preserve">In the example shown in </w:t>
      </w:r>
      <w:r w:rsidR="006C2B79">
        <w:fldChar w:fldCharType="begin"/>
      </w:r>
      <w:r w:rsidR="006C2B79">
        <w:instrText xml:space="preserve"> REF _Ref310600982 \h  \* MERGEFORMAT </w:instrText>
      </w:r>
      <w:r w:rsidR="006C2B79">
        <w:fldChar w:fldCharType="separate"/>
      </w:r>
      <w:r w:rsidR="00582A8E" w:rsidRPr="009B302C">
        <w:rPr>
          <w:color w:val="auto"/>
        </w:rPr>
        <w:t>Figure</w:t>
      </w:r>
      <w:r w:rsidR="00F0135C" w:rsidRPr="009B302C">
        <w:rPr>
          <w:color w:val="auto"/>
        </w:rPr>
        <w:t>s</w:t>
      </w:r>
      <w:r w:rsidR="00582A8E" w:rsidRPr="009B302C">
        <w:rPr>
          <w:color w:val="auto"/>
        </w:rPr>
        <w:t xml:space="preserve"> 4</w:t>
      </w:r>
      <w:r w:rsidR="006C2B79">
        <w:fldChar w:fldCharType="end"/>
      </w:r>
      <w:r w:rsidR="006040D7" w:rsidRPr="009B302C">
        <w:rPr>
          <w:color w:val="auto"/>
        </w:rPr>
        <w:t xml:space="preserve">C </w:t>
      </w:r>
      <w:r w:rsidR="00D123CC" w:rsidRPr="009B302C">
        <w:rPr>
          <w:color w:val="auto"/>
        </w:rPr>
        <w:t>–</w:t>
      </w:r>
      <w:r w:rsidR="006040D7" w:rsidRPr="009B302C">
        <w:rPr>
          <w:color w:val="auto"/>
        </w:rPr>
        <w:t xml:space="preserve"> </w:t>
      </w:r>
      <w:r w:rsidR="00F0135C" w:rsidRPr="009B302C">
        <w:rPr>
          <w:color w:val="auto"/>
        </w:rPr>
        <w:t>4</w:t>
      </w:r>
      <w:r w:rsidR="006040D7" w:rsidRPr="009B302C">
        <w:rPr>
          <w:color w:val="auto"/>
        </w:rPr>
        <w:t>F</w:t>
      </w:r>
      <w:r w:rsidR="00D123CC" w:rsidRPr="009B302C">
        <w:rPr>
          <w:color w:val="auto"/>
        </w:rPr>
        <w:t xml:space="preserve">, </w:t>
      </w:r>
      <w:r w:rsidR="00232C49" w:rsidRPr="009B302C">
        <w:rPr>
          <w:color w:val="auto"/>
        </w:rPr>
        <w:t xml:space="preserve">the DKG scan line positions of the top and side view were </w:t>
      </w:r>
      <w:r w:rsidR="00DE5C13" w:rsidRPr="009B302C">
        <w:rPr>
          <w:color w:val="auto"/>
        </w:rPr>
        <w:t xml:space="preserve">selected halfway along the antero-posterior </w:t>
      </w:r>
      <w:r w:rsidR="00C53C57" w:rsidRPr="009B302C">
        <w:rPr>
          <w:color w:val="auto"/>
        </w:rPr>
        <w:t>(</w:t>
      </w:r>
      <w:r w:rsidR="001A75C3" w:rsidRPr="009B302C">
        <w:rPr>
          <w:color w:val="auto"/>
        </w:rPr>
        <w:t>ventro-dorsal</w:t>
      </w:r>
      <w:r w:rsidR="00C53C57" w:rsidRPr="009B302C">
        <w:rPr>
          <w:color w:val="auto"/>
        </w:rPr>
        <w:t xml:space="preserve">) </w:t>
      </w:r>
      <w:r w:rsidR="00DE5C13" w:rsidRPr="009B302C">
        <w:rPr>
          <w:color w:val="auto"/>
        </w:rPr>
        <w:t xml:space="preserve">dimension of the vocal fold, </w:t>
      </w:r>
      <w:r w:rsidR="00DD1A0A" w:rsidRPr="009B302C">
        <w:rPr>
          <w:color w:val="auto"/>
        </w:rPr>
        <w:t xml:space="preserve">utilizing the approach described </w:t>
      </w:r>
      <w:r w:rsidR="00623864" w:rsidRPr="009B302C">
        <w:rPr>
          <w:color w:val="auto"/>
        </w:rPr>
        <w:t xml:space="preserve">by Hampala </w:t>
      </w:r>
      <w:r w:rsidR="00476366" w:rsidRPr="009B302C">
        <w:rPr>
          <w:i/>
          <w:color w:val="auto"/>
        </w:rPr>
        <w:t>et al</w:t>
      </w:r>
      <w:r w:rsidR="00474DD0" w:rsidRPr="009B302C">
        <w:rPr>
          <w:color w:val="auto"/>
        </w:rPr>
        <w:t>.</w:t>
      </w:r>
      <w:r w:rsidR="00623864" w:rsidRPr="009B302C">
        <w:rPr>
          <w:color w:val="auto"/>
        </w:rPr>
        <w:t xml:space="preserve">, Eq. </w:t>
      </w:r>
      <w:r w:rsidR="001A56A1" w:rsidRPr="009B302C">
        <w:rPr>
          <w:color w:val="auto"/>
        </w:rPr>
        <w:t>1</w:t>
      </w:r>
      <w:r w:rsidR="007F2760" w:rsidRPr="009B302C">
        <w:rPr>
          <w:color w:val="auto"/>
        </w:rPr>
        <w:fldChar w:fldCharType="begin"/>
      </w:r>
      <w:r w:rsidR="00423C70">
        <w:rPr>
          <w:color w:val="auto"/>
        </w:rPr>
        <w:instrText xml:space="preserve"> ADDIN REFMGR.CITE &lt;Refman&gt;&lt;Cite&gt;&lt;Author&gt;Hampala&lt;/Author&gt;&lt;Year&gt;2016&lt;/Year&gt;&lt;RecNum&gt;HAMPALA2016&lt;/RecNum&gt;&lt;IDText&gt;Relationship between the electroglottographic signal and vocal fold contact area&lt;/IDText&gt;&lt;MDL Ref_Type="Journal"&gt;&lt;Ref_Type&gt;Journal&lt;/Ref_Type&gt;&lt;Ref_ID&gt;HAMPALA2016&lt;/Ref_ID&gt;&lt;Title_Primary&gt;&lt;f name="Arial CE"&gt;Relationship between the electroglottographic signal and vocal fold contact area&lt;/f&gt;&lt;/Title_Primary&gt;&lt;Authors_Primary&gt;Hampala,V.&lt;/Authors_Primary&gt;&lt;Authors_Primary&gt;Garcia,Maxime&lt;/Authors_Primary&gt;&lt;Authors_Primary&gt;Svec,J.G.&lt;/Authors_Primary&gt;&lt;Authors_Primary&gt;Scherer,R.C.&lt;/Authors_Primary&gt;&lt;Authors_Primary&gt;Herbst,C.T.&lt;/Authors_Primary&gt;&lt;Date_Primary&gt;2016&lt;/Date_Primary&gt;&lt;Keywords&gt;calibration&lt;/Keywords&gt;&lt;Keywords&gt;contact&lt;/Keywords&gt;&lt;Keywords&gt;EGG&lt;/Keywords&gt;&lt;Keywords&gt;electroglottography&lt;/Keywords&gt;&lt;Keywords&gt;measurement&lt;/Keywords&gt;&lt;Keywords&gt;method&lt;/Keywords&gt;&lt;Keywords&gt;vocal fold&lt;/Keywords&gt;&lt;Keywords&gt;Phonation&lt;/Keywords&gt;&lt;Keywords&gt;HA&lt;/Keywords&gt;&lt;Keywords&gt;study&lt;/Keywords&gt;&lt;Keywords&gt;vibration&lt;/Keywords&gt;&lt;Keywords&gt;evaluation&lt;/Keywords&gt;&lt;Keywords&gt;excised&lt;/Keywords&gt;&lt;Keywords&gt;hemilarynx&lt;/Keywords&gt;&lt;Keywords&gt;high-speed&lt;/Keywords&gt;&lt;Keywords&gt;video&lt;/Keywords&gt;&lt;Keywords&gt;Video Recording&lt;/Keywords&gt;&lt;Keywords&gt;recording&lt;/Keywords&gt;&lt;Keywords&gt;tissue&lt;/Keywords&gt;&lt;Keywords&gt;property&lt;/Keywords&gt;&lt;Reprint&gt;In File&lt;/Reprint&gt;&lt;Start_Page&gt;&lt;f name="Arial CE"&gt;161&lt;/f&gt;&lt;/Start_Page&gt;&lt;End_Page&gt;&lt;f name="Arial CE"&gt;171&lt;/f&gt;&lt;/End_Page&gt;&lt;Periodical&gt;Journal of Voice&lt;/Periodical&gt;&lt;Volume&gt;&lt;f name="Arial CE"&gt;30&lt;/f&gt;&lt;/Volume&gt;&lt;Issue&gt;&lt;f name="Arial CE"&gt;2&lt;/f&gt;&lt;/Issue&gt;&lt;Web_URL_Link1&gt;file://D:\Jan\PapersReprints\HampalaEtAl2016_EGG_JVoice.pdf&lt;/Web_URL_Link1&gt;&lt;Web_URL_Link2&gt;&lt;f name="Arial CE"&gt;&lt;u&gt;http://dx.doi.org/10.1016/j.jvoice.2015.03.018&lt;/u&gt;&lt;/f&gt;&lt;/Web_URL_Link2&gt;&lt;ZZ_JournalFull&gt;&lt;f name="System"&gt;Journal of Voice&lt;/f&gt;&lt;/ZZ_JournalFull&gt;&lt;ZZ_JournalStdAbbrev&gt;&lt;f name="System"&gt;J.Voice&lt;/f&gt;&lt;/ZZ_JournalStdAbbrev&gt;&lt;ZZ_JournalUser1&gt;&lt;f name="System"&gt;J Voice&lt;/f&gt;&lt;/ZZ_JournalUser1&gt;&lt;ZZ_WorkformID&gt;1&lt;/ZZ_WorkformID&gt;&lt;/MDL&gt;&lt;/Cite&gt;&lt;/Refman&gt;</w:instrText>
      </w:r>
      <w:r w:rsidR="007F2760" w:rsidRPr="009B302C">
        <w:rPr>
          <w:color w:val="auto"/>
        </w:rPr>
        <w:fldChar w:fldCharType="separate"/>
      </w:r>
      <w:r w:rsidR="00403A8F" w:rsidRPr="00403A8F">
        <w:rPr>
          <w:noProof/>
          <w:color w:val="auto"/>
          <w:vertAlign w:val="superscript"/>
        </w:rPr>
        <w:t>27</w:t>
      </w:r>
      <w:r w:rsidR="007F2760" w:rsidRPr="009B302C">
        <w:rPr>
          <w:color w:val="auto"/>
        </w:rPr>
        <w:fldChar w:fldCharType="end"/>
      </w:r>
      <w:r w:rsidR="00623864" w:rsidRPr="009B302C">
        <w:rPr>
          <w:color w:val="auto"/>
        </w:rPr>
        <w:t>.</w:t>
      </w:r>
    </w:p>
    <w:p w:rsidR="007224A3" w:rsidRPr="009B302C" w:rsidRDefault="007224A3" w:rsidP="000D4326">
      <w:pPr>
        <w:spacing w:after="0"/>
        <w:jc w:val="left"/>
        <w:rPr>
          <w:color w:val="auto"/>
        </w:rPr>
      </w:pPr>
    </w:p>
    <w:p w:rsidR="00413082" w:rsidRPr="009B302C" w:rsidRDefault="00F837AA" w:rsidP="000D4326">
      <w:pPr>
        <w:spacing w:after="0"/>
        <w:jc w:val="left"/>
        <w:rPr>
          <w:color w:val="auto"/>
        </w:rPr>
      </w:pPr>
      <w:r w:rsidRPr="009B302C">
        <w:rPr>
          <w:color w:val="auto"/>
        </w:rPr>
        <w:t xml:space="preserve">The lateral </w:t>
      </w:r>
      <w:r w:rsidR="0017493A" w:rsidRPr="009B302C">
        <w:rPr>
          <w:color w:val="auto"/>
        </w:rPr>
        <w:t xml:space="preserve">and caudo-cranial </w:t>
      </w:r>
      <w:r w:rsidRPr="009B302C">
        <w:rPr>
          <w:color w:val="auto"/>
        </w:rPr>
        <w:t>deflection</w:t>
      </w:r>
      <w:r w:rsidR="000048E5" w:rsidRPr="009B302C">
        <w:rPr>
          <w:color w:val="auto"/>
        </w:rPr>
        <w:t>s</w:t>
      </w:r>
      <w:r w:rsidRPr="009B302C">
        <w:rPr>
          <w:color w:val="auto"/>
        </w:rPr>
        <w:t xml:space="preserve"> </w:t>
      </w:r>
      <w:r w:rsidR="002468EF" w:rsidRPr="009B302C">
        <w:rPr>
          <w:color w:val="auto"/>
        </w:rPr>
        <w:t>of the glottis</w:t>
      </w:r>
      <w:r w:rsidR="00384E54" w:rsidRPr="009B302C">
        <w:rPr>
          <w:color w:val="auto"/>
        </w:rPr>
        <w:t xml:space="preserve">, delineated by </w:t>
      </w:r>
      <w:r w:rsidRPr="009B302C">
        <w:rPr>
          <w:color w:val="auto"/>
        </w:rPr>
        <w:t xml:space="preserve">the inferior </w:t>
      </w:r>
      <w:r w:rsidR="00D23AA8" w:rsidRPr="009B302C">
        <w:rPr>
          <w:color w:val="auto"/>
        </w:rPr>
        <w:t>and superior vocal fold edges</w:t>
      </w:r>
      <w:r w:rsidR="00384E54" w:rsidRPr="009B302C">
        <w:rPr>
          <w:color w:val="auto"/>
        </w:rPr>
        <w:t>,</w:t>
      </w:r>
      <w:r w:rsidR="00D23AA8" w:rsidRPr="009B302C">
        <w:rPr>
          <w:color w:val="auto"/>
        </w:rPr>
        <w:t xml:space="preserve"> </w:t>
      </w:r>
      <w:r w:rsidR="00C955FE" w:rsidRPr="009B302C">
        <w:rPr>
          <w:color w:val="auto"/>
        </w:rPr>
        <w:t xml:space="preserve">were </w:t>
      </w:r>
      <w:r w:rsidRPr="009B302C">
        <w:rPr>
          <w:color w:val="auto"/>
        </w:rPr>
        <w:t>traced within the DKG data (</w:t>
      </w:r>
      <w:r w:rsidR="006C2B79">
        <w:fldChar w:fldCharType="begin"/>
      </w:r>
      <w:r w:rsidR="006C2B79">
        <w:instrText xml:space="preserve"> REF _Ref310600982 \h  \* MERGEFORMAT </w:instrText>
      </w:r>
      <w:r w:rsidR="006C2B79">
        <w:fldChar w:fldCharType="separate"/>
      </w:r>
      <w:r w:rsidR="00582A8E" w:rsidRPr="009B302C">
        <w:rPr>
          <w:color w:val="auto"/>
        </w:rPr>
        <w:t>Figure</w:t>
      </w:r>
      <w:r w:rsidR="00F0135C" w:rsidRPr="009B302C">
        <w:rPr>
          <w:color w:val="auto"/>
        </w:rPr>
        <w:t>s</w:t>
      </w:r>
      <w:r w:rsidR="00582A8E" w:rsidRPr="009B302C">
        <w:rPr>
          <w:color w:val="auto"/>
        </w:rPr>
        <w:t xml:space="preserve"> 4</w:t>
      </w:r>
      <w:r w:rsidR="006C2B79">
        <w:fldChar w:fldCharType="end"/>
      </w:r>
      <w:r w:rsidRPr="009B302C">
        <w:rPr>
          <w:color w:val="auto"/>
        </w:rPr>
        <w:t xml:space="preserve">E and </w:t>
      </w:r>
      <w:r w:rsidR="00F0135C" w:rsidRPr="009B302C">
        <w:rPr>
          <w:color w:val="auto"/>
        </w:rPr>
        <w:t>4</w:t>
      </w:r>
      <w:r w:rsidRPr="009B302C">
        <w:rPr>
          <w:color w:val="auto"/>
        </w:rPr>
        <w:t>F)</w:t>
      </w:r>
      <w:r w:rsidR="00675579" w:rsidRPr="009B302C">
        <w:rPr>
          <w:color w:val="auto"/>
        </w:rPr>
        <w:t xml:space="preserve"> and expressed in metric units </w:t>
      </w:r>
      <w:r w:rsidR="00C52419" w:rsidRPr="009B302C">
        <w:rPr>
          <w:color w:val="auto"/>
        </w:rPr>
        <w:t>based on the video frame rate and calibration information embedded in the videos</w:t>
      </w:r>
      <w:r w:rsidR="005C2B43" w:rsidRPr="009B302C">
        <w:rPr>
          <w:color w:val="auto"/>
        </w:rPr>
        <w:t xml:space="preserve"> (</w:t>
      </w:r>
      <w:r w:rsidR="006C2B79">
        <w:fldChar w:fldCharType="begin"/>
      </w:r>
      <w:r w:rsidR="006C2B79">
        <w:instrText xml:space="preserve"> REF _Ref310600982 \h  \* MERGEFORMAT </w:instrText>
      </w:r>
      <w:r w:rsidR="006C2B79">
        <w:fldChar w:fldCharType="separate"/>
      </w:r>
      <w:r w:rsidR="00582A8E" w:rsidRPr="009B302C">
        <w:rPr>
          <w:color w:val="auto"/>
        </w:rPr>
        <w:t>Figure 4</w:t>
      </w:r>
      <w:r w:rsidR="006C2B79">
        <w:fldChar w:fldCharType="end"/>
      </w:r>
      <w:r w:rsidR="005C2B43" w:rsidRPr="009B302C">
        <w:rPr>
          <w:color w:val="auto"/>
        </w:rPr>
        <w:t>G and H)</w:t>
      </w:r>
      <w:r w:rsidR="00C52419" w:rsidRPr="009B302C">
        <w:rPr>
          <w:color w:val="auto"/>
        </w:rPr>
        <w:t xml:space="preserve">. </w:t>
      </w:r>
      <w:r w:rsidR="005F224B" w:rsidRPr="009B302C">
        <w:rPr>
          <w:color w:val="auto"/>
        </w:rPr>
        <w:t xml:space="preserve">A reconstruction of the </w:t>
      </w:r>
      <w:r w:rsidR="009D758D" w:rsidRPr="009B302C">
        <w:rPr>
          <w:color w:val="auto"/>
        </w:rPr>
        <w:t>two-dimensional (</w:t>
      </w:r>
      <w:r w:rsidR="00645626" w:rsidRPr="009B302C">
        <w:rPr>
          <w:color w:val="auto"/>
        </w:rPr>
        <w:t>lateral and vertical</w:t>
      </w:r>
      <w:r w:rsidR="009D758D" w:rsidRPr="009B302C">
        <w:rPr>
          <w:color w:val="auto"/>
        </w:rPr>
        <w:t>)</w:t>
      </w:r>
      <w:r w:rsidR="00645626" w:rsidRPr="009B302C">
        <w:rPr>
          <w:color w:val="auto"/>
        </w:rPr>
        <w:t xml:space="preserve"> glottal </w:t>
      </w:r>
      <w:r w:rsidR="001B6956" w:rsidRPr="009B302C">
        <w:rPr>
          <w:color w:val="auto"/>
        </w:rPr>
        <w:t>motion</w:t>
      </w:r>
      <w:r w:rsidR="005F224B" w:rsidRPr="009B302C">
        <w:rPr>
          <w:color w:val="auto"/>
        </w:rPr>
        <w:t xml:space="preserve"> at the </w:t>
      </w:r>
      <w:r w:rsidR="009D758D" w:rsidRPr="009B302C">
        <w:rPr>
          <w:color w:val="auto"/>
        </w:rPr>
        <w:t xml:space="preserve">middle of the vocal fold (i.e., the place of maximum vibratory amplitude) </w:t>
      </w:r>
      <w:r w:rsidR="002468EF" w:rsidRPr="009B302C">
        <w:rPr>
          <w:color w:val="auto"/>
        </w:rPr>
        <w:t xml:space="preserve">over three </w:t>
      </w:r>
      <w:r w:rsidR="00EB4F4A" w:rsidRPr="009B302C">
        <w:rPr>
          <w:color w:val="auto"/>
        </w:rPr>
        <w:t xml:space="preserve">complete </w:t>
      </w:r>
      <w:r w:rsidR="002468EF" w:rsidRPr="009B302C">
        <w:rPr>
          <w:color w:val="auto"/>
        </w:rPr>
        <w:t xml:space="preserve">glottal cycles </w:t>
      </w:r>
      <w:r w:rsidR="009D758D" w:rsidRPr="009B302C">
        <w:rPr>
          <w:color w:val="auto"/>
        </w:rPr>
        <w:t xml:space="preserve">is shown in </w:t>
      </w:r>
      <w:r w:rsidR="006C2B79">
        <w:fldChar w:fldCharType="begin"/>
      </w:r>
      <w:r w:rsidR="006C2B79">
        <w:instrText xml:space="preserve"> REF _Ref310600982 \h  \* MERGEFORMAT </w:instrText>
      </w:r>
      <w:r w:rsidR="006C2B79">
        <w:fldChar w:fldCharType="separate"/>
      </w:r>
      <w:r w:rsidR="00582A8E" w:rsidRPr="009B302C">
        <w:rPr>
          <w:color w:val="auto"/>
        </w:rPr>
        <w:t>Figure 4</w:t>
      </w:r>
      <w:r w:rsidR="006C2B79">
        <w:fldChar w:fldCharType="end"/>
      </w:r>
      <w:r w:rsidR="009D758D" w:rsidRPr="009B302C">
        <w:rPr>
          <w:color w:val="auto"/>
        </w:rPr>
        <w:t xml:space="preserve">E and F. </w:t>
      </w:r>
      <w:r w:rsidR="00D23AA8" w:rsidRPr="009B302C">
        <w:rPr>
          <w:color w:val="auto"/>
        </w:rPr>
        <w:t xml:space="preserve">During the majority of the glottal cycle, the vocal fold </w:t>
      </w:r>
      <w:r w:rsidR="002468EF" w:rsidRPr="009B302C">
        <w:rPr>
          <w:color w:val="auto"/>
        </w:rPr>
        <w:t>was</w:t>
      </w:r>
      <w:r w:rsidR="00D23AA8" w:rsidRPr="009B302C">
        <w:rPr>
          <w:color w:val="auto"/>
        </w:rPr>
        <w:t xml:space="preserve"> in contact with the glass plate (representing glottal closure), but with varying contact depth. During the open phase (i.e., when the vocal fold is not in contact with the glass plate), </w:t>
      </w:r>
      <w:r w:rsidR="00930D7A" w:rsidRPr="009B302C">
        <w:rPr>
          <w:color w:val="auto"/>
        </w:rPr>
        <w:t xml:space="preserve">the traces of the inferior and the superior vocal fold edge fuse, and </w:t>
      </w:r>
      <w:r w:rsidR="00A77CC4" w:rsidRPr="009B302C">
        <w:rPr>
          <w:color w:val="auto"/>
        </w:rPr>
        <w:t xml:space="preserve">they exhibit a </w:t>
      </w:r>
      <w:r w:rsidR="00023098" w:rsidRPr="009B302C">
        <w:rPr>
          <w:color w:val="auto"/>
        </w:rPr>
        <w:t>complex</w:t>
      </w:r>
      <w:r w:rsidR="00A77CC4" w:rsidRPr="009B302C">
        <w:rPr>
          <w:color w:val="auto"/>
        </w:rPr>
        <w:t xml:space="preserve"> </w:t>
      </w:r>
      <w:r w:rsidR="00DE060E" w:rsidRPr="009B302C">
        <w:rPr>
          <w:color w:val="auto"/>
        </w:rPr>
        <w:lastRenderedPageBreak/>
        <w:t>cyclic</w:t>
      </w:r>
      <w:r w:rsidR="00023098" w:rsidRPr="009B302C">
        <w:rPr>
          <w:color w:val="auto"/>
        </w:rPr>
        <w:t xml:space="preserve"> </w:t>
      </w:r>
      <w:r w:rsidR="00A77CC4" w:rsidRPr="009B302C">
        <w:rPr>
          <w:color w:val="auto"/>
        </w:rPr>
        <w:t>motion</w:t>
      </w:r>
      <w:r w:rsidR="00023098" w:rsidRPr="009B302C">
        <w:rPr>
          <w:color w:val="auto"/>
        </w:rPr>
        <w:t xml:space="preserve"> pattern</w:t>
      </w:r>
      <w:r w:rsidR="00DD2B06" w:rsidRPr="009B302C">
        <w:rPr>
          <w:color w:val="auto"/>
        </w:rPr>
        <w:t xml:space="preserve">, </w:t>
      </w:r>
      <w:r w:rsidR="00BA29B4" w:rsidRPr="009B302C">
        <w:rPr>
          <w:color w:val="auto"/>
        </w:rPr>
        <w:t xml:space="preserve">in </w:t>
      </w:r>
      <w:r w:rsidR="00AF47AA" w:rsidRPr="009B302C">
        <w:rPr>
          <w:color w:val="auto"/>
        </w:rPr>
        <w:t xml:space="preserve">partial </w:t>
      </w:r>
      <w:r w:rsidR="00BA29B4" w:rsidRPr="009B302C">
        <w:rPr>
          <w:color w:val="auto"/>
        </w:rPr>
        <w:t>agreement with</w:t>
      </w:r>
      <w:r w:rsidR="00DD2B06" w:rsidRPr="009B302C">
        <w:rPr>
          <w:color w:val="auto"/>
        </w:rPr>
        <w:t xml:space="preserve"> results from other studies</w:t>
      </w:r>
      <w:r w:rsidR="00814FC3" w:rsidRPr="009B302C">
        <w:rPr>
          <w:color w:val="auto"/>
        </w:rPr>
        <w:t xml:space="preserve"> </w:t>
      </w:r>
      <w:r w:rsidR="007F2760" w:rsidRPr="009B302C">
        <w:rPr>
          <w:color w:val="auto"/>
        </w:rPr>
        <w:fldChar w:fldCharType="begin">
          <w:fldData xml:space="preserve">PFJlZm1hbj48Q2l0ZT48QXV0aG9yPkJhZXI8L0F1dGhvcj48WWVhcj4xOTc1PC9ZZWFyPjxSZWNO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</w:fldData>
        </w:fldChar>
      </w:r>
      <w:r w:rsidR="00423C70">
        <w:rPr>
          <w:color w:val="auto"/>
        </w:rPr>
        <w:instrText xml:space="preserve"> ADDIN REFMGR.CITE </w:instrText>
      </w:r>
      <w:r w:rsidR="007F2760">
        <w:rPr>
          <w:color w:val="auto"/>
        </w:rPr>
        <w:fldChar w:fldCharType="begin">
          <w:fldData xml:space="preserve">PFJlZm1hbj48Q2l0ZT48QXV0aG9yPkJhZXI8L0F1dGhvcj48WWVhcj4xOTc1PC9ZZWFyPjxSZWNO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5,20,36,37</w:t>
      </w:r>
      <w:r w:rsidR="007F2760" w:rsidRPr="009B302C">
        <w:rPr>
          <w:color w:val="auto"/>
        </w:rPr>
        <w:fldChar w:fldCharType="end"/>
      </w:r>
      <w:r w:rsidR="00DD2B06" w:rsidRPr="009B302C">
        <w:rPr>
          <w:color w:val="auto"/>
        </w:rPr>
        <w:t xml:space="preserve"> </w:t>
      </w:r>
      <w:r w:rsidR="00AF47AA" w:rsidRPr="009B302C">
        <w:rPr>
          <w:color w:val="auto"/>
        </w:rPr>
        <w:t>(the motion pattern found in humans tends to be more elliptical than that of the red deer specimen investigated here).</w:t>
      </w:r>
      <w:r w:rsidR="00D51752" w:rsidRPr="009B302C">
        <w:rPr>
          <w:color w:val="auto"/>
        </w:rPr>
        <w:t xml:space="preserve"> </w:t>
      </w:r>
      <w:r w:rsidR="001352EA" w:rsidRPr="009B302C">
        <w:rPr>
          <w:color w:val="auto"/>
        </w:rPr>
        <w:t>Interestingly, the vertical displacement reached a</w:t>
      </w:r>
      <w:r w:rsidR="001C0947" w:rsidRPr="009B302C">
        <w:rPr>
          <w:color w:val="auto"/>
        </w:rPr>
        <w:t xml:space="preserve"> vibrat</w:t>
      </w:r>
      <w:r w:rsidR="004A3B04" w:rsidRPr="009B302C">
        <w:rPr>
          <w:color w:val="auto"/>
        </w:rPr>
        <w:t>ory</w:t>
      </w:r>
      <w:r w:rsidR="001352EA" w:rsidRPr="009B302C">
        <w:rPr>
          <w:color w:val="auto"/>
        </w:rPr>
        <w:t xml:space="preserve"> amplitude of </w:t>
      </w:r>
      <w:r w:rsidR="00BC4FB4" w:rsidRPr="009B302C">
        <w:rPr>
          <w:color w:val="auto"/>
        </w:rPr>
        <w:t xml:space="preserve">about </w:t>
      </w:r>
      <w:r w:rsidR="001352EA" w:rsidRPr="009B302C">
        <w:rPr>
          <w:color w:val="auto"/>
        </w:rPr>
        <w:t>1</w:t>
      </w:r>
      <w:r w:rsidR="007643BD" w:rsidRPr="009B302C">
        <w:rPr>
          <w:color w:val="auto"/>
        </w:rPr>
        <w:t>0</w:t>
      </w:r>
      <w:r w:rsidR="001352EA" w:rsidRPr="009B302C">
        <w:rPr>
          <w:color w:val="auto"/>
        </w:rPr>
        <w:t xml:space="preserve"> mm, i.e., almost </w:t>
      </w:r>
      <w:r w:rsidR="00AC60C3" w:rsidRPr="009B302C">
        <w:rPr>
          <w:color w:val="auto"/>
        </w:rPr>
        <w:t xml:space="preserve">an order of magnitude </w:t>
      </w:r>
      <w:r w:rsidR="001352EA" w:rsidRPr="009B302C">
        <w:rPr>
          <w:color w:val="auto"/>
        </w:rPr>
        <w:t>large</w:t>
      </w:r>
      <w:r w:rsidR="00AC60C3" w:rsidRPr="009B302C">
        <w:rPr>
          <w:color w:val="auto"/>
        </w:rPr>
        <w:t>r</w:t>
      </w:r>
      <w:r w:rsidR="001352EA" w:rsidRPr="009B302C">
        <w:rPr>
          <w:color w:val="auto"/>
        </w:rPr>
        <w:t xml:space="preserve"> </w:t>
      </w:r>
      <w:r w:rsidR="00AC60C3" w:rsidRPr="009B302C">
        <w:rPr>
          <w:color w:val="auto"/>
        </w:rPr>
        <w:t>than</w:t>
      </w:r>
      <w:r w:rsidR="001352EA" w:rsidRPr="009B302C">
        <w:rPr>
          <w:color w:val="auto"/>
        </w:rPr>
        <w:t xml:space="preserve"> </w:t>
      </w:r>
      <w:r w:rsidR="00AF47AA" w:rsidRPr="009B302C">
        <w:rPr>
          <w:color w:val="auto"/>
        </w:rPr>
        <w:t xml:space="preserve">what was </w:t>
      </w:r>
      <w:r w:rsidR="001352EA" w:rsidRPr="009B302C">
        <w:rPr>
          <w:color w:val="auto"/>
        </w:rPr>
        <w:t xml:space="preserve">found in humans. </w:t>
      </w:r>
    </w:p>
    <w:p w:rsidR="00413082" w:rsidRPr="009B302C" w:rsidRDefault="00413082" w:rsidP="000D4326">
      <w:pPr>
        <w:spacing w:after="0"/>
        <w:jc w:val="left"/>
        <w:rPr>
          <w:color w:val="auto"/>
        </w:rPr>
      </w:pPr>
    </w:p>
    <w:p w:rsidR="00B42442" w:rsidRPr="009B302C" w:rsidRDefault="00586E2D" w:rsidP="000D4326">
      <w:pPr>
        <w:pStyle w:val="NormalWeb"/>
        <w:spacing w:before="0" w:beforeAutospacing="0" w:after="0"/>
        <w:jc w:val="left"/>
        <w:outlineLvl w:val="0"/>
        <w:rPr>
          <w:b/>
          <w:bCs/>
          <w:color w:val="auto"/>
        </w:rPr>
      </w:pPr>
      <w:r w:rsidRPr="009B302C">
        <w:rPr>
          <w:b/>
          <w:bCs/>
          <w:color w:val="auto"/>
        </w:rPr>
        <w:t>Assessment of vocal fold contact area</w:t>
      </w:r>
    </w:p>
    <w:p w:rsidR="00B407EF" w:rsidRPr="009B302C" w:rsidRDefault="00476366" w:rsidP="000D4326">
      <w:pPr>
        <w:spacing w:after="0"/>
        <w:jc w:val="left"/>
        <w:rPr>
          <w:color w:val="auto"/>
        </w:rPr>
      </w:pPr>
      <w:r w:rsidRPr="009B302C">
        <w:rPr>
          <w:color w:val="auto"/>
        </w:rPr>
        <w:t>Electroglottography (EGG)</w:t>
      </w:r>
      <w:r w:rsidR="00814FC3" w:rsidRPr="009B302C">
        <w:rPr>
          <w:color w:val="auto"/>
        </w:rPr>
        <w:t xml:space="preserve"> </w:t>
      </w:r>
      <w:r w:rsidR="007F2760" w:rsidRPr="009B302C">
        <w:rPr>
          <w:color w:val="auto"/>
        </w:rPr>
        <w:fldChar w:fldCharType="begin"/>
      </w:r>
      <w:r w:rsidR="00423C70">
        <w:rPr>
          <w:color w:val="auto"/>
        </w:rPr>
        <w:instrText xml:space="preserve"> ADDIN REFMGR.CITE &lt;Refman&gt;&lt;Cite&gt;&lt;Author&gt;Fabre&lt;/Author&gt;&lt;Year&gt;1957&lt;/Year&gt;&lt;RecNum&gt;FABRE1957&lt;/RecNum&gt;&lt;IDText&gt;Un procédé électrique percuntané d&amp;apos;inscription de l&amp;apos;accolement glottique au cours de la phonation: glottographie de haute fréquence; premiers résultats. [A non-invasive electric method for measuring glottal closure during phonation: High frequency glottography: first results]&lt;/IDText&gt;&lt;MDL Ref_Type="Journal"&gt;&lt;Ref_Type&gt;Journal&lt;/Ref_Type&gt;&lt;Ref_ID&gt;FABRE1957&lt;/Ref_ID&gt;&lt;Title_Primary&gt;Un proc&amp;#xE9;d&amp;#xE9; &amp;#xE9;lectrique percuntan&amp;#xE9; d&amp;apos;inscription de l&amp;apos;accolement glottique au cours de la phonation: glottographie de haute fr&amp;#xE9;quence; premiers r&amp;#xE9;sultats. [A non-invasive electric method for measuring glottal closure during phonation: High frequency glottography: first results]&lt;/Title_Primary&gt;&lt;Authors_Primary&gt;Fabre,P.&lt;/Authors_Primary&gt;&lt;Date_Primary&gt;1957&lt;/Date_Primary&gt;&lt;Keywords&gt;EGG&lt;/Keywords&gt;&lt;Keywords&gt;electroglottography&lt;/Keywords&gt;&lt;Keywords&gt;method&lt;/Keywords&gt;&lt;Keywords&gt;basic&lt;/Keywords&gt;&lt;Reprint&gt;In File&lt;/Reprint&gt;&lt;Start_Page&gt;66&lt;/Start_Page&gt;&lt;End_Page&gt;69&lt;/End_Page&gt;&lt;Periodical&gt;Bull.Acad.Nat.M&amp;#xE9;d.&lt;/Periodical&gt;&lt;Volume&gt;141&lt;/Volume&gt;&lt;Web_URL_Link1&gt;file://D:\Jan\Reference Manager\ReceivedPapers\PeopleSelections\Fabre Pierre\Fabre_1957_BullAcadNatMed.pdf&lt;/Web_URL_Link1&gt;&lt;ZZ_JournalStdAbbrev&gt;&lt;f name="System"&gt;Bull.Acad.Nat.M&amp;#xE9;d.&lt;/f&gt;&lt;/ZZ_JournalStdAbbrev&gt;&lt;ZZ_WorkformID&gt;1&lt;/ZZ_WorkformID&gt;&lt;/MDL&gt;&lt;/Cite&gt;&lt;/Refman&gt;</w:instrText>
      </w:r>
      <w:r w:rsidR="007F2760" w:rsidRPr="009B302C">
        <w:rPr>
          <w:color w:val="auto"/>
        </w:rPr>
        <w:fldChar w:fldCharType="separate"/>
      </w:r>
      <w:r w:rsidR="00403A8F" w:rsidRPr="00403A8F">
        <w:rPr>
          <w:noProof/>
          <w:color w:val="auto"/>
          <w:vertAlign w:val="superscript"/>
        </w:rPr>
        <w:t>38</w:t>
      </w:r>
      <w:r w:rsidR="007F2760" w:rsidRPr="009B302C">
        <w:rPr>
          <w:color w:val="auto"/>
        </w:rPr>
        <w:fldChar w:fldCharType="end"/>
      </w:r>
      <w:r w:rsidRPr="009B302C">
        <w:rPr>
          <w:color w:val="auto"/>
        </w:rPr>
        <w:t xml:space="preserve"> is a </w:t>
      </w:r>
      <w:r w:rsidR="00B1638C" w:rsidRPr="009B302C">
        <w:rPr>
          <w:color w:val="auto"/>
        </w:rPr>
        <w:t xml:space="preserve">widely used </w:t>
      </w:r>
      <w:r w:rsidRPr="009B302C">
        <w:rPr>
          <w:color w:val="auto"/>
        </w:rPr>
        <w:t xml:space="preserve">non-invasive method </w:t>
      </w:r>
      <w:r w:rsidR="00C43DF3" w:rsidRPr="009B302C">
        <w:rPr>
          <w:color w:val="auto"/>
        </w:rPr>
        <w:t>for</w:t>
      </w:r>
      <w:r w:rsidRPr="009B302C">
        <w:rPr>
          <w:color w:val="auto"/>
        </w:rPr>
        <w:t xml:space="preserve"> measur</w:t>
      </w:r>
      <w:r w:rsidR="00C43DF3" w:rsidRPr="009B302C">
        <w:rPr>
          <w:color w:val="auto"/>
        </w:rPr>
        <w:t>ing</w:t>
      </w:r>
      <w:r w:rsidRPr="009B302C">
        <w:rPr>
          <w:color w:val="auto"/>
        </w:rPr>
        <w:t xml:space="preserve"> changes in relative vocal fold contact area (VFCA) during phonation. A low intensity, high-frequency current is passed between two electrodes placed </w:t>
      </w:r>
      <w:r w:rsidR="00785B4B" w:rsidRPr="009B302C">
        <w:rPr>
          <w:color w:val="auto"/>
        </w:rPr>
        <w:t xml:space="preserve">at vocal fold level </w:t>
      </w:r>
      <w:r w:rsidRPr="009B302C">
        <w:rPr>
          <w:color w:val="auto"/>
        </w:rPr>
        <w:t>on each side of the larynx. The admittance variations resulting from vocal fold (de)contacting during laryngeal sound production are largely proportional to the time-varying relative vocal fold contact area</w:t>
      </w:r>
      <w:r w:rsidR="007F2760" w:rsidRPr="009B302C">
        <w:rPr>
          <w:color w:val="auto"/>
        </w:rPr>
        <w:fldChar w:fldCharType="begin"/>
      </w:r>
      <w:r w:rsidR="00423C70">
        <w:rPr>
          <w:color w:val="auto"/>
        </w:rPr>
        <w:instrText xml:space="preserve"> ADDIN REFMGR.CITE &lt;Refman&gt;&lt;Cite&gt;&lt;Author&gt;Baken&lt;/Author&gt;&lt;Year&gt;1992&lt;/Year&gt;&lt;RecNum&gt;BAKEN1992&lt;/RecNum&gt;&lt;IDText&gt;Electroglottography&lt;/IDText&gt;&lt;MDL Ref_Type="Journal"&gt;&lt;Ref_Type&gt;Journal&lt;/Ref_Type&gt;&lt;Ref_ID&gt;BAKEN1992&lt;/Ref_ID&gt;&lt;Title_Primary&gt;Electroglottography&lt;/Title_Primary&gt;&lt;Authors_Primary&gt;Baken,Ronald J.&lt;/Authors_Primary&gt;&lt;Date_Primary&gt;1992&lt;/Date_Primary&gt;&lt;Keywords&gt;EGG&lt;/Keywords&gt;&lt;Keywords&gt;electroglottography&lt;/Keywords&gt;&lt;Keywords&gt;overview&lt;/Keywords&gt;&lt;Keywords&gt;standardization&lt;/Keywords&gt;&lt;Keywords&gt;tutorial&lt;/Keywords&gt;&lt;Reprint&gt;In File&lt;/Reprint&gt;&lt;Start_Page&gt;98&lt;/Start_Page&gt;&lt;End_Page&gt;110&lt;/End_Page&gt;&lt;Periodical&gt;Journal of Voice&lt;/Periodical&gt;&lt;Volume&gt;6&lt;/Volume&gt;&lt;Issue&gt;2&lt;/Issue&gt;&lt;Web_URL_Link1&gt;file://D:\Jan\Reference Manager\ReceivedPapers\JVoice\1992\JVoiceVol6Iss2_IALPSpecialIssue\Baken1992.pdf&lt;/Web_URL_Link1&gt;&lt;ZZ_JournalFull&gt;&lt;f name="System"&gt;Journal of Voice&lt;/f&gt;&lt;/ZZ_JournalFull&gt;&lt;ZZ_JournalStdAbbrev&gt;&lt;f name="System"&gt;J.Voice&lt;/f&gt;&lt;/ZZ_JournalStdAbbrev&gt;&lt;ZZ_JournalUser1&gt;&lt;f name="System"&gt;J Voice&lt;/f&gt;&lt;/ZZ_JournalUser1&gt;&lt;ZZ_WorkformID&gt;1&lt;/ZZ_WorkformID&gt;&lt;/MDL&gt;&lt;/Cite&gt;&lt;/Refman&gt;</w:instrText>
      </w:r>
      <w:r w:rsidR="007F2760" w:rsidRPr="009B302C">
        <w:rPr>
          <w:color w:val="auto"/>
        </w:rPr>
        <w:fldChar w:fldCharType="separate"/>
      </w:r>
      <w:r w:rsidR="00403A8F" w:rsidRPr="00403A8F">
        <w:rPr>
          <w:noProof/>
          <w:color w:val="auto"/>
          <w:vertAlign w:val="superscript"/>
        </w:rPr>
        <w:t>39</w:t>
      </w:r>
      <w:r w:rsidR="007F2760" w:rsidRPr="009B302C">
        <w:rPr>
          <w:color w:val="auto"/>
        </w:rPr>
        <w:fldChar w:fldCharType="end"/>
      </w:r>
      <w:r w:rsidRPr="009B302C">
        <w:rPr>
          <w:color w:val="auto"/>
        </w:rPr>
        <w:t xml:space="preserve">. The EGG signal </w:t>
      </w:r>
      <w:r w:rsidR="00785B4B" w:rsidRPr="009B302C">
        <w:rPr>
          <w:color w:val="auto"/>
        </w:rPr>
        <w:t>is assumed</w:t>
      </w:r>
      <w:r w:rsidRPr="009B302C">
        <w:rPr>
          <w:color w:val="auto"/>
        </w:rPr>
        <w:t xml:space="preserve"> to be a reliable physiological correlate of vocal fold vibration, reflecting the </w:t>
      </w:r>
      <w:r w:rsidR="00393F50" w:rsidRPr="009B302C">
        <w:rPr>
          <w:color w:val="auto"/>
        </w:rPr>
        <w:t xml:space="preserve">fundamental frequency and the </w:t>
      </w:r>
      <w:r w:rsidRPr="009B302C">
        <w:rPr>
          <w:color w:val="auto"/>
        </w:rPr>
        <w:t>oscillatory regime (</w:t>
      </w:r>
      <w:r w:rsidR="00785B4B" w:rsidRPr="009B302C">
        <w:rPr>
          <w:color w:val="auto"/>
        </w:rPr>
        <w:t xml:space="preserve">irregular or </w:t>
      </w:r>
      <w:r w:rsidRPr="009B302C">
        <w:rPr>
          <w:color w:val="auto"/>
        </w:rPr>
        <w:t xml:space="preserve">periodic, including bifurcations). Despite its broad application, the </w:t>
      </w:r>
      <w:r w:rsidR="00716F7E" w:rsidRPr="009B302C">
        <w:rPr>
          <w:color w:val="auto"/>
        </w:rPr>
        <w:t xml:space="preserve">possible </w:t>
      </w:r>
      <w:r w:rsidRPr="009B302C">
        <w:rPr>
          <w:color w:val="auto"/>
        </w:rPr>
        <w:t xml:space="preserve">direct relation between the </w:t>
      </w:r>
      <w:r w:rsidR="00D41972" w:rsidRPr="009B302C">
        <w:rPr>
          <w:color w:val="auto"/>
        </w:rPr>
        <w:t xml:space="preserve">VFCA and the </w:t>
      </w:r>
      <w:r w:rsidRPr="009B302C">
        <w:rPr>
          <w:color w:val="auto"/>
        </w:rPr>
        <w:t xml:space="preserve">EGG waveform </w:t>
      </w:r>
      <w:r w:rsidR="0004478C" w:rsidRPr="009B302C">
        <w:rPr>
          <w:color w:val="auto"/>
        </w:rPr>
        <w:t xml:space="preserve">has, </w:t>
      </w:r>
      <w:r w:rsidR="009F6241" w:rsidRPr="009B302C">
        <w:rPr>
          <w:color w:val="auto"/>
        </w:rPr>
        <w:t>until recently</w:t>
      </w:r>
      <w:r w:rsidR="0004478C" w:rsidRPr="009B302C">
        <w:rPr>
          <w:color w:val="auto"/>
        </w:rPr>
        <w:t>,</w:t>
      </w:r>
      <w:r w:rsidRPr="009B302C">
        <w:rPr>
          <w:color w:val="auto"/>
        </w:rPr>
        <w:t xml:space="preserve"> only been tested in a single study</w:t>
      </w:r>
      <w:r w:rsidR="007F2760" w:rsidRPr="009B302C">
        <w:rPr>
          <w:color w:val="auto"/>
        </w:rPr>
        <w:fldChar w:fldCharType="begin"/>
      </w:r>
      <w:r w:rsidR="00423C70">
        <w:rPr>
          <w:color w:val="auto"/>
        </w:rPr>
        <w:instrText xml:space="preserve"> ADDIN REFMGR.CITE &lt;Refman&gt;&lt;Cite&gt;&lt;Author&gt;Scherer&lt;/Author&gt;&lt;Year&gt;1988&lt;/Year&gt;&lt;RecNum&gt;SCHERER1988&lt;/RecNum&gt;&lt;IDText&gt;Electroglottography and direct measurement of vocal fold contact area&lt;/IDText&gt;&lt;MDL Ref_Type="Book Chapter"&gt;&lt;Ref_Type&gt;Book Chapter&lt;/Ref_Type&gt;&lt;Ref_ID&gt;SCHERER1988&lt;/Ref_ID&gt;&lt;Title_Primary&gt;Electroglottography and direct measurement of vocal fold contact area&lt;/Title_Primary&gt;&lt;Authors_Primary&gt;Scherer,Ronald C.&lt;/Authors_Primary&gt;&lt;Authors_Primary&gt;Druker,D.G.&lt;/Authors_Primary&gt;&lt;Authors_Primary&gt;Titze,I.R.&lt;/Authors_Primary&gt;&lt;Date_Primary&gt;1988&lt;/Date_Primary&gt;&lt;Keywords&gt;electroglottography&lt;/Keywords&gt;&lt;Keywords&gt;measurement&lt;/Keywords&gt;&lt;Keywords&gt;vocal fold&lt;/Keywords&gt;&lt;Keywords&gt;physiology&lt;/Keywords&gt;&lt;Keywords&gt;voice&lt;/Keywords&gt;&lt;Keywords&gt;voice production&lt;/Keywords&gt;&lt;Keywords&gt;mechanism&lt;/Keywords&gt;&lt;Keywords&gt;EGG&lt;/Keywords&gt;&lt;Keywords&gt;study&lt;/Keywords&gt;&lt;Keywords&gt;contact&lt;/Keywords&gt;&lt;Keywords&gt;basic&lt;/Keywords&gt;&lt;Reprint&gt;In File&lt;/Reprint&gt;&lt;Start_Page&gt;279&lt;/Start_Page&gt;&lt;End_Page&gt;291&lt;/End_Page&gt;&lt;Title_Secondary&gt;Vocal physiology: voice production, mechanisms and functions&lt;/Title_Secondary&gt;&lt;Authors_Secondary&gt;Fujimura,Osamu&lt;/Authors_Secondary&gt;&lt;Pub_Place&gt;New York&lt;/Pub_Place&gt;&lt;Publisher&gt;Raven Press&lt;/Publisher&gt;&lt;Web_URL_Link1&gt;file://D:\Jan\Reference Manager\ReceivedPapers\VocalFoldPhysiology\Fujimura1988_VocalPhysiology\Scherer1988.pdf&lt;/Web_URL_Link1&gt;&lt;ZZ_WorkformID&gt;3&lt;/ZZ_WorkformID&gt;&lt;/MDL&gt;&lt;/Cite&gt;&lt;/Refman&gt;</w:instrText>
      </w:r>
      <w:r w:rsidR="007F2760" w:rsidRPr="009B302C">
        <w:rPr>
          <w:color w:val="auto"/>
        </w:rPr>
        <w:fldChar w:fldCharType="separate"/>
      </w:r>
      <w:r w:rsidR="00403A8F" w:rsidRPr="00403A8F">
        <w:rPr>
          <w:noProof/>
          <w:color w:val="auto"/>
          <w:vertAlign w:val="superscript"/>
        </w:rPr>
        <w:t>17</w:t>
      </w:r>
      <w:r w:rsidR="007F2760" w:rsidRPr="009B302C">
        <w:rPr>
          <w:color w:val="auto"/>
        </w:rPr>
        <w:fldChar w:fldCharType="end"/>
      </w:r>
      <w:r w:rsidRPr="009B302C">
        <w:rPr>
          <w:color w:val="auto"/>
        </w:rPr>
        <w:t>, suggesting an approximately linear relationship between VFCA and the EGG signal magnitude. However, flow-induced vocal fold vibration was not investigated</w:t>
      </w:r>
      <w:r w:rsidR="008A43B9" w:rsidRPr="009B302C">
        <w:rPr>
          <w:color w:val="auto"/>
        </w:rPr>
        <w:t xml:space="preserve"> in that study</w:t>
      </w:r>
      <w:r w:rsidRPr="009B302C">
        <w:rPr>
          <w:color w:val="auto"/>
        </w:rPr>
        <w:t xml:space="preserve">. </w:t>
      </w:r>
      <w:r w:rsidR="008A43B9" w:rsidRPr="009B302C">
        <w:rPr>
          <w:color w:val="auto"/>
        </w:rPr>
        <w:t>Therefore, a</w:t>
      </w:r>
      <w:r w:rsidRPr="009B302C">
        <w:rPr>
          <w:color w:val="auto"/>
        </w:rPr>
        <w:t xml:space="preserve"> rigorous empirical evaluation of EGG as a measure of relative </w:t>
      </w:r>
      <w:r w:rsidR="00545604" w:rsidRPr="009B302C">
        <w:rPr>
          <w:color w:val="auto"/>
        </w:rPr>
        <w:t>VFCA</w:t>
      </w:r>
      <w:r w:rsidRPr="009B302C">
        <w:rPr>
          <w:color w:val="auto"/>
        </w:rPr>
        <w:t xml:space="preserve"> under proper physiological conditions </w:t>
      </w:r>
      <w:r w:rsidR="009F6241" w:rsidRPr="009B302C">
        <w:rPr>
          <w:color w:val="auto"/>
        </w:rPr>
        <w:t>was</w:t>
      </w:r>
      <w:r w:rsidRPr="009B302C">
        <w:rPr>
          <w:color w:val="auto"/>
        </w:rPr>
        <w:t xml:space="preserve"> therefore still needed.</w:t>
      </w:r>
    </w:p>
    <w:p w:rsidR="00F0135C" w:rsidRPr="009B302C" w:rsidRDefault="00F0135C" w:rsidP="000D4326">
      <w:pPr>
        <w:spacing w:after="0"/>
        <w:jc w:val="left"/>
        <w:rPr>
          <w:color w:val="auto"/>
        </w:rPr>
      </w:pPr>
    </w:p>
    <w:p w:rsidR="00FA21BD" w:rsidRPr="009B302C" w:rsidRDefault="00476366" w:rsidP="000D4326">
      <w:pPr>
        <w:spacing w:after="0"/>
        <w:jc w:val="left"/>
        <w:rPr>
          <w:color w:val="auto"/>
        </w:rPr>
      </w:pPr>
      <w:r w:rsidRPr="009B302C">
        <w:rPr>
          <w:color w:val="auto"/>
        </w:rPr>
        <w:t>In address</w:t>
      </w:r>
      <w:r w:rsidR="0052450B" w:rsidRPr="009B302C">
        <w:rPr>
          <w:color w:val="auto"/>
        </w:rPr>
        <w:t>ing</w:t>
      </w:r>
      <w:r w:rsidRPr="009B302C">
        <w:rPr>
          <w:color w:val="auto"/>
        </w:rPr>
        <w:t xml:space="preserve"> this issue, </w:t>
      </w:r>
      <w:r w:rsidR="00DE0975" w:rsidRPr="009B302C">
        <w:rPr>
          <w:color w:val="auto"/>
        </w:rPr>
        <w:t xml:space="preserve">this group of authors has </w:t>
      </w:r>
      <w:r w:rsidR="002C79D2" w:rsidRPr="009B302C">
        <w:rPr>
          <w:color w:val="auto"/>
        </w:rPr>
        <w:t xml:space="preserve">recently </w:t>
      </w:r>
      <w:r w:rsidR="0052450B" w:rsidRPr="009B302C">
        <w:rPr>
          <w:color w:val="auto"/>
        </w:rPr>
        <w:t xml:space="preserve">investigated </w:t>
      </w:r>
      <w:r w:rsidRPr="009B302C">
        <w:rPr>
          <w:color w:val="auto"/>
        </w:rPr>
        <w:t>three red deer larynges in an excised hemi-larynx preparation utilizing a conducting glass plate</w:t>
      </w:r>
      <w:r w:rsidR="007F2760" w:rsidRPr="009B302C">
        <w:rPr>
          <w:color w:val="auto"/>
        </w:rPr>
        <w:fldChar w:fldCharType="begin"/>
      </w:r>
      <w:r w:rsidR="00423C70">
        <w:rPr>
          <w:color w:val="auto"/>
        </w:rPr>
        <w:instrText xml:space="preserve"> ADDIN REFMGR.CITE &lt;Refman&gt;&lt;Cite&gt;&lt;Author&gt;Hampala&lt;/Author&gt;&lt;Year&gt;2016&lt;/Year&gt;&lt;RecNum&gt;HAMPALA2016&lt;/RecNum&gt;&lt;IDText&gt;Relationship between the electroglottographic signal and vocal fold contact area&lt;/IDText&gt;&lt;MDL Ref_Type="Journal"&gt;&lt;Ref_Type&gt;Journal&lt;/Ref_Type&gt;&lt;Ref_ID&gt;HAMPALA2016&lt;/Ref_ID&gt;&lt;Title_Primary&gt;&lt;f name="Arial CE"&gt;Relationship between the electroglottographic signal and vocal fold contact area&lt;/f&gt;&lt;/Title_Primary&gt;&lt;Authors_Primary&gt;Hampala,V.&lt;/Authors_Primary&gt;&lt;Authors_Primary&gt;Garcia,Maxime&lt;/Authors_Primary&gt;&lt;Authors_Primary&gt;Svec,J.G.&lt;/Authors_Primary&gt;&lt;Authors_Primary&gt;Scherer,R.C.&lt;/Authors_Primary&gt;&lt;Authors_Primary&gt;Herbst,C.T.&lt;/Authors_Primary&gt;&lt;Date_Primary&gt;2016&lt;/Date_Primary&gt;&lt;Keywords&gt;calibration&lt;/Keywords&gt;&lt;Keywords&gt;contact&lt;/Keywords&gt;&lt;Keywords&gt;EGG&lt;/Keywords&gt;&lt;Keywords&gt;electroglottography&lt;/Keywords&gt;&lt;Keywords&gt;measurement&lt;/Keywords&gt;&lt;Keywords&gt;method&lt;/Keywords&gt;&lt;Keywords&gt;vocal fold&lt;/Keywords&gt;&lt;Keywords&gt;Phonation&lt;/Keywords&gt;&lt;Keywords&gt;HA&lt;/Keywords&gt;&lt;Keywords&gt;study&lt;/Keywords&gt;&lt;Keywords&gt;vibration&lt;/Keywords&gt;&lt;Keywords&gt;evaluation&lt;/Keywords&gt;&lt;Keywords&gt;excised&lt;/Keywords&gt;&lt;Keywords&gt;hemilarynx&lt;/Keywords&gt;&lt;Keywords&gt;high-speed&lt;/Keywords&gt;&lt;Keywords&gt;video&lt;/Keywords&gt;&lt;Keywords&gt;Video Recording&lt;/Keywords&gt;&lt;Keywords&gt;recording&lt;/Keywords&gt;&lt;Keywords&gt;tissue&lt;/Keywords&gt;&lt;Keywords&gt;property&lt;/Keywords&gt;&lt;Reprint&gt;In File&lt;/Reprint&gt;&lt;Start_Page&gt;&lt;f name="Arial CE"&gt;161&lt;/f&gt;&lt;/Start_Page&gt;&lt;End_Page&gt;&lt;f name="Arial CE"&gt;171&lt;/f&gt;&lt;/End_Page&gt;&lt;Periodical&gt;Journal of Voice&lt;/Periodical&gt;&lt;Volume&gt;&lt;f name="Arial CE"&gt;30&lt;/f&gt;&lt;/Volume&gt;&lt;Issue&gt;&lt;f name="Arial CE"&gt;2&lt;/f&gt;&lt;/Issue&gt;&lt;Web_URL_Link1&gt;file://D:\Jan\PapersReprints\HampalaEtAl2016_EGG_JVoice.pdf&lt;/Web_URL_Link1&gt;&lt;Web_URL_Link2&gt;&lt;f name="Arial CE"&gt;&lt;u&gt;http://dx.doi.org/10.1016/j.jvoice.2015.03.018&lt;/u&gt;&lt;/f&gt;&lt;/Web_URL_Link2&gt;&lt;ZZ_JournalFull&gt;&lt;f name="System"&gt;Journal of Voice&lt;/f&gt;&lt;/ZZ_JournalFull&gt;&lt;ZZ_JournalStdAbbrev&gt;&lt;f name="System"&gt;J.Voice&lt;/f&gt;&lt;/ZZ_JournalStdAbbrev&gt;&lt;ZZ_JournalUser1&gt;&lt;f name="System"&gt;J Voice&lt;/f&gt;&lt;/ZZ_JournalUser1&gt;&lt;ZZ_WorkformID&gt;1&lt;/ZZ_WorkformID&gt;&lt;/MDL&gt;&lt;/Cite&gt;&lt;/Refman&gt;</w:instrText>
      </w:r>
      <w:r w:rsidR="007F2760" w:rsidRPr="009B302C">
        <w:rPr>
          <w:color w:val="auto"/>
        </w:rPr>
        <w:fldChar w:fldCharType="separate"/>
      </w:r>
      <w:r w:rsidR="00403A8F" w:rsidRPr="00403A8F">
        <w:rPr>
          <w:noProof/>
          <w:color w:val="auto"/>
          <w:vertAlign w:val="superscript"/>
        </w:rPr>
        <w:t>27</w:t>
      </w:r>
      <w:r w:rsidR="007F2760" w:rsidRPr="009B302C">
        <w:rPr>
          <w:color w:val="auto"/>
        </w:rPr>
        <w:fldChar w:fldCharType="end"/>
      </w:r>
      <w:r w:rsidRPr="009B302C">
        <w:rPr>
          <w:color w:val="auto"/>
        </w:rPr>
        <w:t xml:space="preserve">. The time varying contact between the vocal fold and the glass plate was </w:t>
      </w:r>
      <w:r w:rsidR="00C2291D" w:rsidRPr="009B302C">
        <w:rPr>
          <w:color w:val="auto"/>
        </w:rPr>
        <w:t xml:space="preserve">monitored </w:t>
      </w:r>
      <w:r w:rsidRPr="009B302C">
        <w:rPr>
          <w:color w:val="auto"/>
        </w:rPr>
        <w:t>by high-speed video recordings made in the sagit</w:t>
      </w:r>
      <w:r w:rsidR="005114D2" w:rsidRPr="009B302C">
        <w:rPr>
          <w:color w:val="auto"/>
        </w:rPr>
        <w:t>t</w:t>
      </w:r>
      <w:r w:rsidRPr="009B302C">
        <w:rPr>
          <w:color w:val="auto"/>
        </w:rPr>
        <w:t xml:space="preserve">al plane at 6000 fps, synchronized </w:t>
      </w:r>
      <w:r w:rsidR="00A60712" w:rsidRPr="009B302C">
        <w:rPr>
          <w:color w:val="auto"/>
        </w:rPr>
        <w:t xml:space="preserve">with </w:t>
      </w:r>
      <w:r w:rsidRPr="009B302C">
        <w:rPr>
          <w:color w:val="auto"/>
        </w:rPr>
        <w:t xml:space="preserve">the EGG signal </w:t>
      </w:r>
      <w:r w:rsidR="003A1A2D" w:rsidRPr="009B302C">
        <w:rPr>
          <w:color w:val="auto"/>
        </w:rPr>
        <w:t xml:space="preserve">with </w:t>
      </w:r>
      <w:r w:rsidR="00EB4F4A" w:rsidRPr="009B302C">
        <w:rPr>
          <w:color w:val="auto"/>
        </w:rPr>
        <w:t xml:space="preserve">an </w:t>
      </w:r>
      <w:r w:rsidR="003A1A2D" w:rsidRPr="009B302C">
        <w:rPr>
          <w:color w:val="auto"/>
        </w:rPr>
        <w:t>accuracy of ±</w:t>
      </w:r>
      <w:r w:rsidRPr="009B302C">
        <w:rPr>
          <w:color w:val="auto"/>
        </w:rPr>
        <w:t xml:space="preserve"> 0.167 ms</w:t>
      </w:r>
      <w:r w:rsidR="00E964F9" w:rsidRPr="009B302C">
        <w:rPr>
          <w:color w:val="auto"/>
        </w:rPr>
        <w:t xml:space="preserve">. Representative results from that study are shown in </w:t>
      </w:r>
      <w:r w:rsidR="006C2B79">
        <w:fldChar w:fldCharType="begin"/>
      </w:r>
      <w:r w:rsidR="006C2B79">
        <w:instrText xml:space="preserve"> REF _Ref311020329 \h  \* MERGEFORMAT </w:instrText>
      </w:r>
      <w:r w:rsidR="006C2B79">
        <w:fldChar w:fldCharType="separate"/>
      </w:r>
      <w:r w:rsidR="00582A8E" w:rsidRPr="009B302C">
        <w:rPr>
          <w:b/>
          <w:color w:val="auto"/>
        </w:rPr>
        <w:t>Figure 5</w:t>
      </w:r>
      <w:r w:rsidR="006C2B79">
        <w:fldChar w:fldCharType="end"/>
      </w:r>
      <w:r w:rsidR="007D4D75" w:rsidRPr="009B302C">
        <w:rPr>
          <w:color w:val="auto"/>
        </w:rPr>
        <w:t xml:space="preserve">, indicating an average to good agreement </w:t>
      </w:r>
      <w:r w:rsidR="00FD3A80" w:rsidRPr="009B302C">
        <w:rPr>
          <w:color w:val="auto"/>
        </w:rPr>
        <w:t xml:space="preserve">between the EGG signal and </w:t>
      </w:r>
      <w:r w:rsidR="007D4D75" w:rsidRPr="009B302C">
        <w:rPr>
          <w:color w:val="auto"/>
        </w:rPr>
        <w:t>VFCA</w:t>
      </w:r>
      <w:r w:rsidR="00404613" w:rsidRPr="009B302C">
        <w:rPr>
          <w:color w:val="auto"/>
        </w:rPr>
        <w:t xml:space="preserve"> – see</w:t>
      </w:r>
      <w:r w:rsidR="007F2760" w:rsidRPr="009B302C">
        <w:rPr>
          <w:color w:val="auto"/>
        </w:rPr>
        <w:fldChar w:fldCharType="begin"/>
      </w:r>
      <w:r w:rsidR="00423C70">
        <w:rPr>
          <w:color w:val="auto"/>
        </w:rPr>
        <w:instrText xml:space="preserve"> ADDIN REFMGR.CITE &lt;Refman&gt;&lt;Cite&gt;&lt;Author&gt;Hampala&lt;/Author&gt;&lt;Year&gt;2016&lt;/Year&gt;&lt;RecNum&gt;HAMPALA2016&lt;/RecNum&gt;&lt;IDText&gt;Relationship between the electroglottographic signal and vocal fold contact area&lt;/IDText&gt;&lt;MDL Ref_Type="Journal"&gt;&lt;Ref_Type&gt;Journal&lt;/Ref_Type&gt;&lt;Ref_ID&gt;HAMPALA2016&lt;/Ref_ID&gt;&lt;Title_Primary&gt;&lt;f name="Arial CE"&gt;Relationship between the electroglottographic signal and vocal fold contact area&lt;/f&gt;&lt;/Title_Primary&gt;&lt;Authors_Primary&gt;Hampala,V.&lt;/Authors_Primary&gt;&lt;Authors_Primary&gt;Garcia,Maxime&lt;/Authors_Primary&gt;&lt;Authors_Primary&gt;Svec,J.G.&lt;/Authors_Primary&gt;&lt;Authors_Primary&gt;Scherer,R.C.&lt;/Authors_Primary&gt;&lt;Authors_Primary&gt;Herbst,C.T.&lt;/Authors_Primary&gt;&lt;Date_Primary&gt;2016&lt;/Date_Primary&gt;&lt;Keywords&gt;calibration&lt;/Keywords&gt;&lt;Keywords&gt;contact&lt;/Keywords&gt;&lt;Keywords&gt;EGG&lt;/Keywords&gt;&lt;Keywords&gt;electroglottography&lt;/Keywords&gt;&lt;Keywords&gt;measurement&lt;/Keywords&gt;&lt;Keywords&gt;method&lt;/Keywords&gt;&lt;Keywords&gt;vocal fold&lt;/Keywords&gt;&lt;Keywords&gt;Phonation&lt;/Keywords&gt;&lt;Keywords&gt;HA&lt;/Keywords&gt;&lt;Keywords&gt;study&lt;/Keywords&gt;&lt;Keywords&gt;vibration&lt;/Keywords&gt;&lt;Keywords&gt;evaluation&lt;/Keywords&gt;&lt;Keywords&gt;excised&lt;/Keywords&gt;&lt;Keywords&gt;hemilarynx&lt;/Keywords&gt;&lt;Keywords&gt;high-speed&lt;/Keywords&gt;&lt;Keywords&gt;video&lt;/Keywords&gt;&lt;Keywords&gt;Video Recording&lt;/Keywords&gt;&lt;Keywords&gt;recording&lt;/Keywords&gt;&lt;Keywords&gt;tissue&lt;/Keywords&gt;&lt;Keywords&gt;property&lt;/Keywords&gt;&lt;Reprint&gt;In File&lt;/Reprint&gt;&lt;Start_Page&gt;&lt;f name="Arial CE"&gt;161&lt;/f&gt;&lt;/Start_Page&gt;&lt;End_Page&gt;&lt;f name="Arial CE"&gt;171&lt;/f&gt;&lt;/End_Page&gt;&lt;Periodical&gt;Journal of Voice&lt;/Periodical&gt;&lt;Volume&gt;&lt;f name="Arial CE"&gt;30&lt;/f&gt;&lt;/Volume&gt;&lt;Issue&gt;&lt;f name="Arial CE"&gt;2&lt;/f&gt;&lt;/Issue&gt;&lt;Web_URL_Link1&gt;file://D:\Jan\PapersReprints\HampalaEtAl2016_EGG_JVoice.pdf&lt;/Web_URL_Link1&gt;&lt;Web_URL_Link2&gt;&lt;f name="Arial CE"&gt;&lt;u&gt;http://dx.doi.org/10.1016/j.jvoice.2015.03.018&lt;/u&gt;&lt;/f&gt;&lt;/Web_URL_Link2&gt;&lt;ZZ_JournalFull&gt;&lt;f name="System"&gt;Journal of Voice&lt;/f&gt;&lt;/ZZ_JournalFull&gt;&lt;ZZ_JournalStdAbbrev&gt;&lt;f name="System"&gt;J.Voice&lt;/f&gt;&lt;/ZZ_JournalStdAbbrev&gt;&lt;ZZ_JournalUser1&gt;&lt;f name="System"&gt;J Voice&lt;/f&gt;&lt;/ZZ_JournalUser1&gt;&lt;ZZ_WorkformID&gt;1&lt;/ZZ_WorkformID&gt;&lt;/MDL&gt;&lt;/Cite&gt;&lt;/Refman&gt;</w:instrText>
      </w:r>
      <w:r w:rsidR="007F2760" w:rsidRPr="009B302C">
        <w:rPr>
          <w:color w:val="auto"/>
        </w:rPr>
        <w:fldChar w:fldCharType="separate"/>
      </w:r>
      <w:r w:rsidR="00403A8F" w:rsidRPr="00403A8F">
        <w:rPr>
          <w:noProof/>
          <w:color w:val="auto"/>
          <w:vertAlign w:val="superscript"/>
        </w:rPr>
        <w:t>27</w:t>
      </w:r>
      <w:r w:rsidR="007F2760" w:rsidRPr="009B302C">
        <w:rPr>
          <w:color w:val="auto"/>
        </w:rPr>
        <w:fldChar w:fldCharType="end"/>
      </w:r>
      <w:r w:rsidR="00404613" w:rsidRPr="009B302C">
        <w:rPr>
          <w:color w:val="auto"/>
        </w:rPr>
        <w:t xml:space="preserve"> for details).</w:t>
      </w:r>
    </w:p>
    <w:p w:rsidR="005F310A" w:rsidRPr="009B302C" w:rsidRDefault="005F310A" w:rsidP="000D4326">
      <w:pPr>
        <w:spacing w:after="0"/>
        <w:jc w:val="left"/>
        <w:rPr>
          <w:color w:val="auto"/>
        </w:rPr>
      </w:pPr>
      <w:r w:rsidRPr="009B302C">
        <w:rPr>
          <w:color w:val="auto"/>
        </w:rPr>
        <w:t>[Place Figure 5 here]</w:t>
      </w:r>
    </w:p>
    <w:p w:rsidR="00413082" w:rsidRPr="009B302C" w:rsidRDefault="00413082" w:rsidP="000D4326">
      <w:pPr>
        <w:spacing w:after="0"/>
        <w:jc w:val="left"/>
        <w:rPr>
          <w:b/>
          <w:color w:val="auto"/>
        </w:rPr>
      </w:pPr>
    </w:p>
    <w:p w:rsidR="007224A3" w:rsidRPr="009B302C" w:rsidRDefault="00476366" w:rsidP="000D4326">
      <w:pPr>
        <w:spacing w:after="0"/>
        <w:jc w:val="left"/>
        <w:rPr>
          <w:b/>
          <w:color w:val="auto"/>
        </w:rPr>
      </w:pPr>
      <w:bookmarkStart w:id="1" w:name="_Ref310591574"/>
      <w:r w:rsidRPr="009B302C">
        <w:rPr>
          <w:b/>
          <w:color w:val="auto"/>
        </w:rPr>
        <w:t xml:space="preserve">Figure </w:t>
      </w:r>
      <w:r w:rsidR="007F2760" w:rsidRPr="009B302C">
        <w:rPr>
          <w:b/>
          <w:color w:val="auto"/>
        </w:rPr>
        <w:fldChar w:fldCharType="begin"/>
      </w:r>
      <w:r w:rsidRPr="009B302C">
        <w:rPr>
          <w:b/>
          <w:color w:val="auto"/>
        </w:rPr>
        <w:instrText xml:space="preserve"> SEQ Figure \* ARABIC </w:instrText>
      </w:r>
      <w:r w:rsidR="007F2760" w:rsidRPr="009B302C">
        <w:rPr>
          <w:b/>
          <w:color w:val="auto"/>
        </w:rPr>
        <w:fldChar w:fldCharType="separate"/>
      </w:r>
      <w:r w:rsidR="00582A8E" w:rsidRPr="009B302C">
        <w:rPr>
          <w:b/>
          <w:noProof/>
          <w:color w:val="auto"/>
        </w:rPr>
        <w:t>1</w:t>
      </w:r>
      <w:r w:rsidR="007F2760" w:rsidRPr="009B302C">
        <w:rPr>
          <w:b/>
          <w:color w:val="auto"/>
        </w:rPr>
        <w:fldChar w:fldCharType="end"/>
      </w:r>
      <w:bookmarkEnd w:id="1"/>
      <w:r w:rsidRPr="009B302C">
        <w:rPr>
          <w:b/>
          <w:color w:val="auto"/>
        </w:rPr>
        <w:t xml:space="preserve">: </w:t>
      </w:r>
      <w:r w:rsidR="00727A6A" w:rsidRPr="009B302C">
        <w:rPr>
          <w:b/>
          <w:color w:val="auto"/>
        </w:rPr>
        <w:t>Hemi-larynx</w:t>
      </w:r>
      <w:r w:rsidRPr="009B302C">
        <w:rPr>
          <w:b/>
          <w:color w:val="auto"/>
        </w:rPr>
        <w:t xml:space="preserve"> preparation and mounting. </w:t>
      </w:r>
    </w:p>
    <w:p w:rsidR="00DB5458" w:rsidRPr="009B302C" w:rsidRDefault="00586E2D" w:rsidP="000D4326">
      <w:pPr>
        <w:pStyle w:val="ListParagraph"/>
        <w:numPr>
          <w:ilvl w:val="0"/>
          <w:numId w:val="8"/>
        </w:numPr>
        <w:spacing w:after="0"/>
        <w:ind w:left="0" w:firstLine="0"/>
        <w:jc w:val="left"/>
        <w:rPr>
          <w:color w:val="auto"/>
        </w:rPr>
      </w:pPr>
      <w:r w:rsidRPr="009B302C">
        <w:rPr>
          <w:color w:val="auto"/>
        </w:rPr>
        <w:t xml:space="preserve">and (B) Cleaned larynx specimen, medial and posterior view, before removal of left vocal fold; (C) and (D) Prepared hemi-larynx with L-shaped incision (left vocal fold removed), medial and posterior view. </w:t>
      </w:r>
    </w:p>
    <w:p w:rsidR="00DB5458" w:rsidRPr="009B302C" w:rsidRDefault="00DB5458" w:rsidP="000D4326">
      <w:pPr>
        <w:pStyle w:val="ListParagraph"/>
        <w:spacing w:after="0"/>
        <w:ind w:left="0"/>
        <w:jc w:val="left"/>
        <w:rPr>
          <w:color w:val="auto"/>
        </w:rPr>
      </w:pPr>
    </w:p>
    <w:p w:rsidR="007224A3" w:rsidRPr="009B302C" w:rsidRDefault="00476366" w:rsidP="000D4326">
      <w:pPr>
        <w:spacing w:after="0"/>
        <w:jc w:val="left"/>
        <w:rPr>
          <w:b/>
          <w:color w:val="auto"/>
        </w:rPr>
      </w:pPr>
      <w:bookmarkStart w:id="2" w:name="_Ref310800030"/>
      <w:r w:rsidRPr="009B302C">
        <w:rPr>
          <w:b/>
          <w:color w:val="auto"/>
        </w:rPr>
        <w:t xml:space="preserve">Figure </w:t>
      </w:r>
      <w:r w:rsidR="007F2760" w:rsidRPr="009B302C">
        <w:rPr>
          <w:b/>
          <w:color w:val="auto"/>
        </w:rPr>
        <w:fldChar w:fldCharType="begin"/>
      </w:r>
      <w:r w:rsidRPr="009B302C">
        <w:rPr>
          <w:b/>
          <w:color w:val="auto"/>
        </w:rPr>
        <w:instrText xml:space="preserve"> SEQ Figure \* ARABIC </w:instrText>
      </w:r>
      <w:r w:rsidR="007F2760" w:rsidRPr="009B302C">
        <w:rPr>
          <w:b/>
          <w:color w:val="auto"/>
        </w:rPr>
        <w:fldChar w:fldCharType="separate"/>
      </w:r>
      <w:r w:rsidR="00582A8E" w:rsidRPr="009B302C">
        <w:rPr>
          <w:b/>
          <w:noProof/>
          <w:color w:val="auto"/>
        </w:rPr>
        <w:t>2</w:t>
      </w:r>
      <w:r w:rsidR="007F2760" w:rsidRPr="009B302C">
        <w:rPr>
          <w:b/>
          <w:color w:val="auto"/>
        </w:rPr>
        <w:fldChar w:fldCharType="end"/>
      </w:r>
      <w:bookmarkEnd w:id="2"/>
      <w:r w:rsidRPr="009B302C">
        <w:rPr>
          <w:b/>
          <w:color w:val="auto"/>
        </w:rPr>
        <w:t xml:space="preserve">: </w:t>
      </w:r>
      <w:r w:rsidR="00727A6A" w:rsidRPr="009B302C">
        <w:rPr>
          <w:b/>
          <w:color w:val="auto"/>
        </w:rPr>
        <w:t>Hemi-larynx</w:t>
      </w:r>
      <w:r w:rsidRPr="009B302C">
        <w:rPr>
          <w:b/>
          <w:color w:val="auto"/>
        </w:rPr>
        <w:t xml:space="preserve"> setup. </w:t>
      </w:r>
    </w:p>
    <w:p w:rsidR="00DB5458" w:rsidRPr="009B302C" w:rsidRDefault="00586E2D" w:rsidP="000D4326">
      <w:pPr>
        <w:pStyle w:val="ListParagraph"/>
        <w:numPr>
          <w:ilvl w:val="0"/>
          <w:numId w:val="9"/>
        </w:numPr>
        <w:spacing w:after="0"/>
        <w:ind w:left="0" w:firstLine="0"/>
        <w:jc w:val="left"/>
        <w:rPr>
          <w:color w:val="auto"/>
        </w:rPr>
      </w:pPr>
      <w:r w:rsidRPr="009B302C">
        <w:rPr>
          <w:color w:val="auto"/>
        </w:rPr>
        <w:t>Supporting structures: air supply tube, L-shaped glass plate arrangement, adduction prongs. (B) Mounted hemi-larynx preparation with adduction prongs. (C) and (D) Close-ups of hemi-larynx-preparation, viewed from the side and from the top, respectively.</w:t>
      </w:r>
    </w:p>
    <w:p w:rsidR="00DB5458" w:rsidRPr="009B302C" w:rsidRDefault="00DB5458" w:rsidP="000D4326">
      <w:pPr>
        <w:pStyle w:val="ListParagraph"/>
        <w:spacing w:after="0"/>
        <w:ind w:left="0"/>
        <w:jc w:val="left"/>
        <w:rPr>
          <w:b/>
          <w:color w:val="auto"/>
        </w:rPr>
      </w:pPr>
    </w:p>
    <w:p w:rsidR="007224A3" w:rsidRPr="009B302C" w:rsidRDefault="00476366" w:rsidP="000D4326">
      <w:pPr>
        <w:spacing w:after="0"/>
        <w:jc w:val="left"/>
        <w:rPr>
          <w:b/>
          <w:color w:val="auto"/>
        </w:rPr>
      </w:pPr>
      <w:bookmarkStart w:id="3" w:name="_Ref310855189"/>
      <w:r w:rsidRPr="009B302C">
        <w:rPr>
          <w:b/>
          <w:color w:val="auto"/>
        </w:rPr>
        <w:t xml:space="preserve">Figure </w:t>
      </w:r>
      <w:r w:rsidR="007F2760" w:rsidRPr="009B302C">
        <w:rPr>
          <w:b/>
          <w:color w:val="auto"/>
        </w:rPr>
        <w:fldChar w:fldCharType="begin"/>
      </w:r>
      <w:r w:rsidRPr="009B302C">
        <w:rPr>
          <w:b/>
          <w:color w:val="auto"/>
        </w:rPr>
        <w:instrText xml:space="preserve"> SEQ Figure \* ARABIC </w:instrText>
      </w:r>
      <w:r w:rsidR="007F2760" w:rsidRPr="009B302C">
        <w:rPr>
          <w:b/>
          <w:color w:val="auto"/>
        </w:rPr>
        <w:fldChar w:fldCharType="separate"/>
      </w:r>
      <w:r w:rsidR="00582A8E" w:rsidRPr="009B302C">
        <w:rPr>
          <w:b/>
          <w:noProof/>
          <w:color w:val="auto"/>
        </w:rPr>
        <w:t>3</w:t>
      </w:r>
      <w:r w:rsidR="007F2760" w:rsidRPr="009B302C">
        <w:rPr>
          <w:b/>
          <w:color w:val="auto"/>
        </w:rPr>
        <w:fldChar w:fldCharType="end"/>
      </w:r>
      <w:bookmarkEnd w:id="3"/>
      <w:r w:rsidRPr="009B302C">
        <w:rPr>
          <w:b/>
          <w:color w:val="auto"/>
        </w:rPr>
        <w:t xml:space="preserve">: </w:t>
      </w:r>
      <w:r w:rsidR="00727A6A" w:rsidRPr="009B302C">
        <w:rPr>
          <w:b/>
          <w:color w:val="auto"/>
        </w:rPr>
        <w:t>Hemi-larynx</w:t>
      </w:r>
      <w:r w:rsidRPr="009B302C">
        <w:rPr>
          <w:b/>
          <w:color w:val="auto"/>
        </w:rPr>
        <w:t xml:space="preserve"> vocal fold vibration</w:t>
      </w:r>
      <w:r w:rsidR="007033AD" w:rsidRPr="009B302C">
        <w:rPr>
          <w:b/>
          <w:color w:val="auto"/>
        </w:rPr>
        <w:t xml:space="preserve">. </w:t>
      </w:r>
    </w:p>
    <w:p w:rsidR="00413082" w:rsidRPr="009B302C" w:rsidRDefault="00476366" w:rsidP="000D4326">
      <w:pPr>
        <w:spacing w:after="0"/>
        <w:jc w:val="left"/>
        <w:rPr>
          <w:b/>
          <w:color w:val="auto"/>
        </w:rPr>
      </w:pPr>
      <w:r w:rsidRPr="009B302C">
        <w:rPr>
          <w:color w:val="auto"/>
        </w:rPr>
        <w:t xml:space="preserve">(A) – (D) </w:t>
      </w:r>
      <w:r w:rsidR="00B94BCC" w:rsidRPr="009B302C">
        <w:rPr>
          <w:color w:val="auto"/>
        </w:rPr>
        <w:t>S</w:t>
      </w:r>
      <w:r w:rsidRPr="009B302C">
        <w:rPr>
          <w:color w:val="auto"/>
        </w:rPr>
        <w:t>till images from high-speed video footage</w:t>
      </w:r>
      <w:r w:rsidR="00FA5DCC" w:rsidRPr="009B302C">
        <w:rPr>
          <w:color w:val="auto"/>
        </w:rPr>
        <w:t xml:space="preserve"> from the top </w:t>
      </w:r>
      <w:r w:rsidR="00AB4ED7" w:rsidRPr="009B302C">
        <w:rPr>
          <w:color w:val="auto"/>
        </w:rPr>
        <w:t xml:space="preserve">(upper half of </w:t>
      </w:r>
      <w:r w:rsidR="008F2D0D" w:rsidRPr="009B302C">
        <w:rPr>
          <w:color w:val="auto"/>
        </w:rPr>
        <w:t xml:space="preserve">each </w:t>
      </w:r>
      <w:r w:rsidR="00AB4ED7" w:rsidRPr="009B302C">
        <w:rPr>
          <w:color w:val="auto"/>
        </w:rPr>
        <w:t xml:space="preserve">panel) </w:t>
      </w:r>
      <w:r w:rsidR="00FA5DCC" w:rsidRPr="009B302C">
        <w:rPr>
          <w:color w:val="auto"/>
        </w:rPr>
        <w:t>and the side view cameras</w:t>
      </w:r>
      <w:r w:rsidR="00AB4ED7" w:rsidRPr="009B302C">
        <w:rPr>
          <w:color w:val="auto"/>
        </w:rPr>
        <w:t xml:space="preserve"> (lower half of </w:t>
      </w:r>
      <w:r w:rsidR="008F2D0D" w:rsidRPr="009B302C">
        <w:rPr>
          <w:color w:val="auto"/>
        </w:rPr>
        <w:t xml:space="preserve">each </w:t>
      </w:r>
      <w:r w:rsidR="00AB4ED7" w:rsidRPr="009B302C">
        <w:rPr>
          <w:color w:val="auto"/>
        </w:rPr>
        <w:t>panel)</w:t>
      </w:r>
      <w:r w:rsidRPr="009B302C">
        <w:rPr>
          <w:color w:val="auto"/>
        </w:rPr>
        <w:t xml:space="preserve">, extracted at </w:t>
      </w:r>
      <w:r w:rsidR="007033AD" w:rsidRPr="009B302C">
        <w:rPr>
          <w:color w:val="auto"/>
        </w:rPr>
        <w:t>representative</w:t>
      </w:r>
      <w:r w:rsidRPr="009B302C">
        <w:rPr>
          <w:color w:val="auto"/>
        </w:rPr>
        <w:t xml:space="preserve"> points within the vibratory cycle.</w:t>
      </w:r>
      <w:r w:rsidR="008F2B4E" w:rsidRPr="009B302C">
        <w:rPr>
          <w:color w:val="auto"/>
        </w:rPr>
        <w:t xml:space="preserve"> Note the absence of vocal fold contact in (A), and the varying (both in area</w:t>
      </w:r>
      <w:r w:rsidR="00CF04B3" w:rsidRPr="009B302C">
        <w:rPr>
          <w:color w:val="auto"/>
        </w:rPr>
        <w:t>, shape,</w:t>
      </w:r>
      <w:r w:rsidR="008F2B4E" w:rsidRPr="009B302C">
        <w:rPr>
          <w:color w:val="auto"/>
        </w:rPr>
        <w:t xml:space="preserve"> and position) vocal fold contact in (B) – (D).</w:t>
      </w:r>
      <w:r w:rsidR="007224A3" w:rsidRPr="009B302C">
        <w:rPr>
          <w:color w:val="auto"/>
        </w:rPr>
        <w:t xml:space="preserve"> </w:t>
      </w:r>
    </w:p>
    <w:p w:rsidR="007224A3" w:rsidRPr="009B302C" w:rsidRDefault="007224A3" w:rsidP="000D4326">
      <w:pPr>
        <w:pStyle w:val="Caption"/>
        <w:spacing w:after="0"/>
        <w:jc w:val="left"/>
        <w:rPr>
          <w:bCs w:val="0"/>
          <w:color w:val="auto"/>
          <w:sz w:val="24"/>
          <w:szCs w:val="24"/>
        </w:rPr>
      </w:pPr>
      <w:bookmarkStart w:id="4" w:name="_Ref310600982"/>
    </w:p>
    <w:p w:rsidR="007224A3" w:rsidRPr="009B302C" w:rsidRDefault="00476366" w:rsidP="000D4326">
      <w:pPr>
        <w:pStyle w:val="Caption"/>
        <w:spacing w:after="0"/>
        <w:jc w:val="left"/>
        <w:rPr>
          <w:bCs w:val="0"/>
          <w:color w:val="auto"/>
          <w:sz w:val="24"/>
          <w:szCs w:val="24"/>
        </w:rPr>
      </w:pPr>
      <w:r w:rsidRPr="009B302C">
        <w:rPr>
          <w:bCs w:val="0"/>
          <w:color w:val="auto"/>
          <w:sz w:val="24"/>
          <w:szCs w:val="24"/>
        </w:rPr>
        <w:lastRenderedPageBreak/>
        <w:t xml:space="preserve">Figure </w:t>
      </w:r>
      <w:r w:rsidR="007F2760" w:rsidRPr="009B302C">
        <w:rPr>
          <w:bCs w:val="0"/>
          <w:color w:val="auto"/>
          <w:sz w:val="24"/>
          <w:szCs w:val="24"/>
        </w:rPr>
        <w:fldChar w:fldCharType="begin"/>
      </w:r>
      <w:r w:rsidRPr="009B302C">
        <w:rPr>
          <w:bCs w:val="0"/>
          <w:color w:val="auto"/>
          <w:sz w:val="24"/>
          <w:szCs w:val="24"/>
        </w:rPr>
        <w:instrText xml:space="preserve"> SEQ Figure \* ARABIC </w:instrText>
      </w:r>
      <w:r w:rsidR="007F2760" w:rsidRPr="009B302C">
        <w:rPr>
          <w:bCs w:val="0"/>
          <w:color w:val="auto"/>
          <w:sz w:val="24"/>
          <w:szCs w:val="24"/>
        </w:rPr>
        <w:fldChar w:fldCharType="separate"/>
      </w:r>
      <w:r w:rsidR="00582A8E" w:rsidRPr="009B302C">
        <w:rPr>
          <w:bCs w:val="0"/>
          <w:noProof/>
          <w:color w:val="auto"/>
          <w:sz w:val="24"/>
          <w:szCs w:val="24"/>
        </w:rPr>
        <w:t>4</w:t>
      </w:r>
      <w:r w:rsidR="007F2760" w:rsidRPr="009B302C">
        <w:rPr>
          <w:bCs w:val="0"/>
          <w:color w:val="auto"/>
          <w:sz w:val="24"/>
          <w:szCs w:val="24"/>
        </w:rPr>
        <w:fldChar w:fldCharType="end"/>
      </w:r>
      <w:bookmarkEnd w:id="4"/>
      <w:r w:rsidRPr="009B302C">
        <w:rPr>
          <w:bCs w:val="0"/>
          <w:color w:val="auto"/>
          <w:sz w:val="24"/>
          <w:szCs w:val="24"/>
        </w:rPr>
        <w:t xml:space="preserve">: Kymographic </w:t>
      </w:r>
      <w:r w:rsidR="00344BAB" w:rsidRPr="009B302C">
        <w:rPr>
          <w:bCs w:val="0"/>
          <w:color w:val="auto"/>
          <w:sz w:val="24"/>
          <w:szCs w:val="24"/>
        </w:rPr>
        <w:t xml:space="preserve">glottal motion </w:t>
      </w:r>
      <w:r w:rsidRPr="009B302C">
        <w:rPr>
          <w:bCs w:val="0"/>
          <w:color w:val="auto"/>
          <w:sz w:val="24"/>
          <w:szCs w:val="24"/>
        </w:rPr>
        <w:t xml:space="preserve">analysis. </w:t>
      </w:r>
    </w:p>
    <w:p w:rsidR="00216143" w:rsidRPr="009B302C" w:rsidRDefault="00476366" w:rsidP="000D4326">
      <w:pPr>
        <w:pStyle w:val="Caption"/>
        <w:spacing w:after="0"/>
        <w:jc w:val="left"/>
        <w:rPr>
          <w:b w:val="0"/>
          <w:bCs w:val="0"/>
          <w:color w:val="auto"/>
          <w:sz w:val="24"/>
          <w:szCs w:val="24"/>
        </w:rPr>
      </w:pPr>
      <w:r w:rsidRPr="009B302C">
        <w:rPr>
          <w:b w:val="0"/>
          <w:bCs w:val="0"/>
          <w:color w:val="auto"/>
          <w:sz w:val="24"/>
          <w:szCs w:val="24"/>
        </w:rPr>
        <w:t>(A) and (B)</w:t>
      </w:r>
      <w:r w:rsidR="008D0E98" w:rsidRPr="009B302C">
        <w:rPr>
          <w:b w:val="0"/>
          <w:bCs w:val="0"/>
          <w:color w:val="auto"/>
          <w:sz w:val="24"/>
          <w:szCs w:val="24"/>
        </w:rPr>
        <w:t xml:space="preserve"> </w:t>
      </w:r>
      <w:r w:rsidR="00C473F5" w:rsidRPr="009B302C">
        <w:rPr>
          <w:b w:val="0"/>
          <w:bCs w:val="0"/>
          <w:color w:val="auto"/>
          <w:sz w:val="24"/>
          <w:szCs w:val="24"/>
        </w:rPr>
        <w:t>V</w:t>
      </w:r>
      <w:r w:rsidR="008D0E98" w:rsidRPr="009B302C">
        <w:rPr>
          <w:b w:val="0"/>
          <w:bCs w:val="0"/>
          <w:color w:val="auto"/>
          <w:sz w:val="24"/>
          <w:szCs w:val="24"/>
        </w:rPr>
        <w:t xml:space="preserve">ideo stills showing top and side views of the </w:t>
      </w:r>
      <w:r w:rsidR="00727A6A" w:rsidRPr="009B302C">
        <w:rPr>
          <w:b w:val="0"/>
          <w:bCs w:val="0"/>
          <w:color w:val="auto"/>
          <w:sz w:val="24"/>
          <w:szCs w:val="24"/>
        </w:rPr>
        <w:t>hemi-larynx</w:t>
      </w:r>
      <w:r w:rsidR="008D0E98" w:rsidRPr="009B302C">
        <w:rPr>
          <w:b w:val="0"/>
          <w:bCs w:val="0"/>
          <w:color w:val="auto"/>
          <w:sz w:val="24"/>
          <w:szCs w:val="24"/>
        </w:rPr>
        <w:t xml:space="preserve">, taken from high-speed video </w:t>
      </w:r>
      <w:r w:rsidR="00044FBC" w:rsidRPr="009B302C">
        <w:rPr>
          <w:b w:val="0"/>
          <w:bCs w:val="0"/>
          <w:color w:val="auto"/>
          <w:sz w:val="24"/>
          <w:szCs w:val="24"/>
        </w:rPr>
        <w:t xml:space="preserve">(HSV) </w:t>
      </w:r>
      <w:r w:rsidR="008D0E98" w:rsidRPr="009B302C">
        <w:rPr>
          <w:b w:val="0"/>
          <w:bCs w:val="0"/>
          <w:color w:val="auto"/>
          <w:sz w:val="24"/>
          <w:szCs w:val="24"/>
        </w:rPr>
        <w:t>recordings at 6000 frames per second. The yellow vertical lines indicate the kymographic scan line positi</w:t>
      </w:r>
      <w:r w:rsidR="00DE494A" w:rsidRPr="009B302C">
        <w:rPr>
          <w:b w:val="0"/>
          <w:bCs w:val="0"/>
          <w:color w:val="auto"/>
          <w:sz w:val="24"/>
          <w:szCs w:val="24"/>
        </w:rPr>
        <w:t>on for the kymogra</w:t>
      </w:r>
      <w:r w:rsidR="001B07F9" w:rsidRPr="009B302C">
        <w:rPr>
          <w:b w:val="0"/>
          <w:bCs w:val="0"/>
          <w:color w:val="auto"/>
          <w:sz w:val="24"/>
          <w:szCs w:val="24"/>
        </w:rPr>
        <w:t>m</w:t>
      </w:r>
      <w:r w:rsidR="00DE494A" w:rsidRPr="009B302C">
        <w:rPr>
          <w:b w:val="0"/>
          <w:bCs w:val="0"/>
          <w:color w:val="auto"/>
          <w:sz w:val="24"/>
          <w:szCs w:val="24"/>
        </w:rPr>
        <w:t>s shown in panels C and E</w:t>
      </w:r>
      <w:r w:rsidR="008D0E98" w:rsidRPr="009B302C">
        <w:rPr>
          <w:b w:val="0"/>
          <w:bCs w:val="0"/>
          <w:color w:val="auto"/>
          <w:sz w:val="24"/>
          <w:szCs w:val="24"/>
        </w:rPr>
        <w:t xml:space="preserve"> for the top view, and </w:t>
      </w:r>
      <w:r w:rsidR="00DE494A" w:rsidRPr="009B302C">
        <w:rPr>
          <w:b w:val="0"/>
          <w:bCs w:val="0"/>
          <w:color w:val="auto"/>
          <w:sz w:val="24"/>
          <w:szCs w:val="24"/>
        </w:rPr>
        <w:t>panels D and F</w:t>
      </w:r>
      <w:r w:rsidR="008D0E98" w:rsidRPr="009B302C">
        <w:rPr>
          <w:b w:val="0"/>
          <w:bCs w:val="0"/>
          <w:color w:val="auto"/>
          <w:sz w:val="24"/>
          <w:szCs w:val="24"/>
        </w:rPr>
        <w:t xml:space="preserve"> for the side view. (C) and (D) </w:t>
      </w:r>
      <w:r w:rsidR="00044FBC" w:rsidRPr="009B302C">
        <w:rPr>
          <w:b w:val="0"/>
          <w:bCs w:val="0"/>
          <w:color w:val="auto"/>
          <w:sz w:val="24"/>
          <w:szCs w:val="24"/>
        </w:rPr>
        <w:t xml:space="preserve">Digital kymograms extracted </w:t>
      </w:r>
      <w:r w:rsidR="007224A3" w:rsidRPr="009B302C">
        <w:rPr>
          <w:b w:val="0"/>
          <w:bCs w:val="0"/>
          <w:color w:val="auto"/>
          <w:sz w:val="24"/>
          <w:szCs w:val="24"/>
        </w:rPr>
        <w:t>from</w:t>
      </w:r>
      <w:r w:rsidR="00044FBC" w:rsidRPr="009B302C">
        <w:rPr>
          <w:b w:val="0"/>
          <w:bCs w:val="0"/>
          <w:color w:val="auto"/>
          <w:sz w:val="24"/>
          <w:szCs w:val="24"/>
        </w:rPr>
        <w:t xml:space="preserve"> the HSV footage of the top and the side</w:t>
      </w:r>
      <w:r w:rsidR="00DE494A" w:rsidRPr="009B302C">
        <w:rPr>
          <w:b w:val="0"/>
          <w:bCs w:val="0"/>
          <w:color w:val="auto"/>
          <w:sz w:val="24"/>
          <w:szCs w:val="24"/>
        </w:rPr>
        <w:t xml:space="preserve"> view, respectively. (E) The time-varying lateral displacement of the vocal fold</w:t>
      </w:r>
      <w:r w:rsidR="003B7FF4" w:rsidRPr="009B302C">
        <w:rPr>
          <w:b w:val="0"/>
          <w:bCs w:val="0"/>
          <w:color w:val="auto"/>
          <w:sz w:val="24"/>
          <w:szCs w:val="24"/>
        </w:rPr>
        <w:t xml:space="preserve"> extracted from the kymogram</w:t>
      </w:r>
      <w:r w:rsidR="00DE494A" w:rsidRPr="009B302C">
        <w:rPr>
          <w:b w:val="0"/>
          <w:bCs w:val="0"/>
          <w:color w:val="auto"/>
          <w:sz w:val="24"/>
          <w:szCs w:val="24"/>
        </w:rPr>
        <w:t xml:space="preserve"> </w:t>
      </w:r>
      <w:r w:rsidR="003B7FF4" w:rsidRPr="009B302C">
        <w:rPr>
          <w:b w:val="0"/>
          <w:bCs w:val="0"/>
          <w:color w:val="auto"/>
          <w:sz w:val="24"/>
          <w:szCs w:val="24"/>
        </w:rPr>
        <w:t xml:space="preserve">and </w:t>
      </w:r>
      <w:r w:rsidR="00DE494A" w:rsidRPr="009B302C">
        <w:rPr>
          <w:b w:val="0"/>
          <w:bCs w:val="0"/>
          <w:color w:val="auto"/>
          <w:sz w:val="24"/>
          <w:szCs w:val="24"/>
        </w:rPr>
        <w:t>traced with a line</w:t>
      </w:r>
      <w:r w:rsidR="00243C66" w:rsidRPr="009B302C">
        <w:rPr>
          <w:b w:val="0"/>
          <w:bCs w:val="0"/>
          <w:color w:val="auto"/>
          <w:sz w:val="24"/>
          <w:szCs w:val="24"/>
        </w:rPr>
        <w:t xml:space="preserve"> (short dashes)</w:t>
      </w:r>
      <w:r w:rsidR="00DE494A" w:rsidRPr="009B302C">
        <w:rPr>
          <w:b w:val="0"/>
          <w:bCs w:val="0"/>
          <w:color w:val="auto"/>
          <w:sz w:val="24"/>
          <w:szCs w:val="24"/>
        </w:rPr>
        <w:t>. (F) The time-varying deflection</w:t>
      </w:r>
      <w:r w:rsidR="0077796F" w:rsidRPr="009B302C">
        <w:rPr>
          <w:b w:val="0"/>
          <w:bCs w:val="0"/>
          <w:color w:val="auto"/>
          <w:sz w:val="24"/>
          <w:szCs w:val="24"/>
        </w:rPr>
        <w:t>s</w:t>
      </w:r>
      <w:r w:rsidR="00DE494A" w:rsidRPr="009B302C">
        <w:rPr>
          <w:b w:val="0"/>
          <w:bCs w:val="0"/>
          <w:color w:val="auto"/>
          <w:sz w:val="24"/>
          <w:szCs w:val="24"/>
        </w:rPr>
        <w:t xml:space="preserve"> of the inferior and superior edge</w:t>
      </w:r>
      <w:r w:rsidR="0077796F" w:rsidRPr="009B302C">
        <w:rPr>
          <w:b w:val="0"/>
          <w:bCs w:val="0"/>
          <w:color w:val="auto"/>
          <w:sz w:val="24"/>
          <w:szCs w:val="24"/>
        </w:rPr>
        <w:t>s</w:t>
      </w:r>
      <w:r w:rsidR="00DE494A" w:rsidRPr="009B302C">
        <w:rPr>
          <w:b w:val="0"/>
          <w:bCs w:val="0"/>
          <w:color w:val="auto"/>
          <w:sz w:val="24"/>
          <w:szCs w:val="24"/>
        </w:rPr>
        <w:t xml:space="preserve"> of the vocal fold, assessed </w:t>
      </w:r>
      <w:r w:rsidR="003B7FF4" w:rsidRPr="009B302C">
        <w:rPr>
          <w:b w:val="0"/>
          <w:bCs w:val="0"/>
          <w:color w:val="auto"/>
          <w:sz w:val="24"/>
          <w:szCs w:val="24"/>
        </w:rPr>
        <w:t xml:space="preserve">from the kymogram and </w:t>
      </w:r>
      <w:r w:rsidR="0077796F" w:rsidRPr="009B302C">
        <w:rPr>
          <w:b w:val="0"/>
          <w:bCs w:val="0"/>
          <w:color w:val="auto"/>
          <w:sz w:val="24"/>
          <w:szCs w:val="24"/>
        </w:rPr>
        <w:t>traced with a dashed and a dotted line, respectively.</w:t>
      </w:r>
      <w:r w:rsidR="00841DA9" w:rsidRPr="009B302C">
        <w:rPr>
          <w:b w:val="0"/>
          <w:bCs w:val="0"/>
          <w:color w:val="auto"/>
          <w:sz w:val="24"/>
          <w:szCs w:val="24"/>
        </w:rPr>
        <w:t xml:space="preserve"> (G) </w:t>
      </w:r>
      <w:r w:rsidR="00142296" w:rsidRPr="009B302C">
        <w:rPr>
          <w:b w:val="0"/>
          <w:bCs w:val="0"/>
          <w:color w:val="auto"/>
          <w:sz w:val="24"/>
          <w:szCs w:val="24"/>
        </w:rPr>
        <w:t xml:space="preserve">Synoptic depiction of the </w:t>
      </w:r>
      <w:r w:rsidR="00860629" w:rsidRPr="009B302C">
        <w:rPr>
          <w:b w:val="0"/>
          <w:bCs w:val="0"/>
          <w:color w:val="auto"/>
          <w:sz w:val="24"/>
          <w:szCs w:val="24"/>
        </w:rPr>
        <w:t>time-varying glottal structures: L</w:t>
      </w:r>
      <w:r w:rsidR="00142296" w:rsidRPr="009B302C">
        <w:rPr>
          <w:b w:val="0"/>
          <w:bCs w:val="0"/>
          <w:color w:val="auto"/>
          <w:sz w:val="24"/>
          <w:szCs w:val="24"/>
        </w:rPr>
        <w:t xml:space="preserve">ateral vocal fold deflection (“top”, pale violet), and </w:t>
      </w:r>
      <w:r w:rsidR="003B7FF4" w:rsidRPr="009B302C">
        <w:rPr>
          <w:b w:val="0"/>
          <w:bCs w:val="0"/>
          <w:color w:val="auto"/>
          <w:sz w:val="24"/>
          <w:szCs w:val="24"/>
        </w:rPr>
        <w:t xml:space="preserve">vertical </w:t>
      </w:r>
      <w:r w:rsidR="00142296" w:rsidRPr="009B302C">
        <w:rPr>
          <w:b w:val="0"/>
          <w:bCs w:val="0"/>
          <w:color w:val="auto"/>
          <w:sz w:val="24"/>
          <w:szCs w:val="24"/>
        </w:rPr>
        <w:t xml:space="preserve">deflection of the superior (“side sup.”, dark red) and inferior </w:t>
      </w:r>
      <w:r w:rsidR="00A62FBD" w:rsidRPr="009B302C">
        <w:rPr>
          <w:b w:val="0"/>
          <w:bCs w:val="0"/>
          <w:color w:val="auto"/>
          <w:sz w:val="24"/>
          <w:szCs w:val="24"/>
        </w:rPr>
        <w:t>(“side inf.”, dark green) vocal fold edge</w:t>
      </w:r>
      <w:r w:rsidR="00860629" w:rsidRPr="009B302C">
        <w:rPr>
          <w:b w:val="0"/>
          <w:bCs w:val="0"/>
          <w:color w:val="auto"/>
          <w:sz w:val="24"/>
          <w:szCs w:val="24"/>
        </w:rPr>
        <w:t>s</w:t>
      </w:r>
      <w:r w:rsidR="003B7FF4" w:rsidRPr="009B302C">
        <w:rPr>
          <w:b w:val="0"/>
          <w:bCs w:val="0"/>
          <w:color w:val="auto"/>
          <w:sz w:val="24"/>
          <w:szCs w:val="24"/>
        </w:rPr>
        <w:t xml:space="preserve"> extracted from the kymograms</w:t>
      </w:r>
      <w:r w:rsidR="00B666D8" w:rsidRPr="009B302C">
        <w:rPr>
          <w:b w:val="0"/>
          <w:bCs w:val="0"/>
          <w:color w:val="auto"/>
          <w:sz w:val="24"/>
          <w:szCs w:val="24"/>
        </w:rPr>
        <w:t xml:space="preserve"> shown in panels E and F</w:t>
      </w:r>
      <w:r w:rsidR="00A62FBD" w:rsidRPr="009B302C">
        <w:rPr>
          <w:b w:val="0"/>
          <w:bCs w:val="0"/>
          <w:color w:val="auto"/>
          <w:sz w:val="24"/>
          <w:szCs w:val="24"/>
        </w:rPr>
        <w:t xml:space="preserve">. </w:t>
      </w:r>
      <w:r w:rsidR="00860629" w:rsidRPr="009B302C">
        <w:rPr>
          <w:b w:val="0"/>
          <w:bCs w:val="0"/>
          <w:color w:val="auto"/>
          <w:sz w:val="24"/>
          <w:szCs w:val="24"/>
        </w:rPr>
        <w:t>(H) Motion speeds derived from the glottal structure</w:t>
      </w:r>
      <w:r w:rsidR="003B31F5" w:rsidRPr="009B302C">
        <w:rPr>
          <w:b w:val="0"/>
          <w:bCs w:val="0"/>
          <w:color w:val="auto"/>
          <w:sz w:val="24"/>
          <w:szCs w:val="24"/>
        </w:rPr>
        <w:t xml:space="preserve"> displacement data shown in panel G. </w:t>
      </w:r>
      <w:r w:rsidR="00BF0545" w:rsidRPr="009B302C">
        <w:rPr>
          <w:b w:val="0"/>
          <w:bCs w:val="0"/>
          <w:color w:val="auto"/>
          <w:sz w:val="24"/>
          <w:szCs w:val="24"/>
        </w:rPr>
        <w:t xml:space="preserve">(I) and (J) Glottal motion reconstruction derived from the displacement data </w:t>
      </w:r>
      <w:r w:rsidR="002468EF" w:rsidRPr="009B302C">
        <w:rPr>
          <w:b w:val="0"/>
          <w:bCs w:val="0"/>
          <w:color w:val="auto"/>
          <w:sz w:val="24"/>
          <w:szCs w:val="24"/>
        </w:rPr>
        <w:t>of the superior and inferior vocal fold margins</w:t>
      </w:r>
      <w:r w:rsidR="006166F4" w:rsidRPr="009B302C">
        <w:rPr>
          <w:b w:val="0"/>
          <w:bCs w:val="0"/>
          <w:color w:val="auto"/>
          <w:sz w:val="24"/>
          <w:szCs w:val="24"/>
        </w:rPr>
        <w:t xml:space="preserve"> </w:t>
      </w:r>
      <w:r w:rsidR="00BF0545" w:rsidRPr="009B302C">
        <w:rPr>
          <w:b w:val="0"/>
          <w:bCs w:val="0"/>
          <w:color w:val="auto"/>
          <w:sz w:val="24"/>
          <w:szCs w:val="24"/>
        </w:rPr>
        <w:t>shown in panel G.</w:t>
      </w:r>
      <w:r w:rsidR="00A26397" w:rsidRPr="009B302C">
        <w:rPr>
          <w:b w:val="0"/>
          <w:bCs w:val="0"/>
          <w:color w:val="auto"/>
          <w:sz w:val="24"/>
          <w:szCs w:val="24"/>
        </w:rPr>
        <w:t xml:space="preserve"> The arrows indicate the direction of the </w:t>
      </w:r>
      <w:r w:rsidR="007B3910" w:rsidRPr="009B302C">
        <w:rPr>
          <w:b w:val="0"/>
          <w:bCs w:val="0"/>
          <w:color w:val="auto"/>
          <w:sz w:val="24"/>
          <w:szCs w:val="24"/>
        </w:rPr>
        <w:t>rotational</w:t>
      </w:r>
      <w:r w:rsidR="00A26397" w:rsidRPr="009B302C">
        <w:rPr>
          <w:b w:val="0"/>
          <w:bCs w:val="0"/>
          <w:color w:val="auto"/>
          <w:sz w:val="24"/>
          <w:szCs w:val="24"/>
        </w:rPr>
        <w:t xml:space="preserve"> movement</w:t>
      </w:r>
      <w:r w:rsidR="009265F5" w:rsidRPr="009B302C">
        <w:rPr>
          <w:b w:val="0"/>
          <w:bCs w:val="0"/>
          <w:color w:val="auto"/>
          <w:sz w:val="24"/>
          <w:szCs w:val="24"/>
        </w:rPr>
        <w:t>.</w:t>
      </w:r>
    </w:p>
    <w:p w:rsidR="007224A3" w:rsidRPr="009B302C" w:rsidRDefault="007224A3" w:rsidP="000D4326">
      <w:pPr>
        <w:spacing w:after="0"/>
        <w:jc w:val="left"/>
        <w:rPr>
          <w:b/>
          <w:color w:val="auto"/>
        </w:rPr>
      </w:pPr>
      <w:bookmarkStart w:id="5" w:name="_Ref311020329"/>
    </w:p>
    <w:p w:rsidR="007224A3" w:rsidRPr="009B302C" w:rsidRDefault="00476366" w:rsidP="000D4326">
      <w:pPr>
        <w:spacing w:after="0"/>
        <w:jc w:val="left"/>
        <w:rPr>
          <w:b/>
          <w:color w:val="auto"/>
        </w:rPr>
      </w:pPr>
      <w:r w:rsidRPr="009B302C">
        <w:rPr>
          <w:b/>
          <w:color w:val="auto"/>
        </w:rPr>
        <w:t xml:space="preserve">Figure </w:t>
      </w:r>
      <w:r w:rsidR="007F2760" w:rsidRPr="009B302C">
        <w:rPr>
          <w:b/>
          <w:color w:val="auto"/>
        </w:rPr>
        <w:fldChar w:fldCharType="begin"/>
      </w:r>
      <w:r w:rsidRPr="009B302C">
        <w:rPr>
          <w:b/>
          <w:color w:val="auto"/>
        </w:rPr>
        <w:instrText xml:space="preserve"> SEQ Figure \* ARABIC </w:instrText>
      </w:r>
      <w:r w:rsidR="007F2760" w:rsidRPr="009B302C">
        <w:rPr>
          <w:b/>
          <w:color w:val="auto"/>
        </w:rPr>
        <w:fldChar w:fldCharType="separate"/>
      </w:r>
      <w:r w:rsidR="00582A8E" w:rsidRPr="009B302C">
        <w:rPr>
          <w:b/>
          <w:noProof/>
          <w:color w:val="auto"/>
        </w:rPr>
        <w:t>5</w:t>
      </w:r>
      <w:r w:rsidR="007F2760" w:rsidRPr="009B302C">
        <w:rPr>
          <w:b/>
          <w:color w:val="auto"/>
        </w:rPr>
        <w:fldChar w:fldCharType="end"/>
      </w:r>
      <w:bookmarkEnd w:id="5"/>
      <w:r w:rsidRPr="009B302C">
        <w:rPr>
          <w:b/>
          <w:color w:val="auto"/>
        </w:rPr>
        <w:t>:</w:t>
      </w:r>
      <w:r w:rsidR="007A371C" w:rsidRPr="009B302C">
        <w:rPr>
          <w:b/>
          <w:color w:val="auto"/>
        </w:rPr>
        <w:t xml:space="preserve"> Comparison of vocal fold contact area (VFCA) and electroglottographic (EGG) </w:t>
      </w:r>
      <w:r w:rsidR="001B07F9" w:rsidRPr="009B302C">
        <w:rPr>
          <w:b/>
          <w:color w:val="auto"/>
        </w:rPr>
        <w:t>waveform</w:t>
      </w:r>
      <w:r w:rsidR="007A371C" w:rsidRPr="009B302C">
        <w:rPr>
          <w:b/>
          <w:color w:val="auto"/>
        </w:rPr>
        <w:t xml:space="preserve">. </w:t>
      </w:r>
    </w:p>
    <w:p w:rsidR="00413082" w:rsidRPr="009B302C" w:rsidRDefault="00476366" w:rsidP="000D4326">
      <w:pPr>
        <w:spacing w:after="0"/>
        <w:jc w:val="left"/>
        <w:rPr>
          <w:b/>
          <w:color w:val="auto"/>
        </w:rPr>
      </w:pPr>
      <w:r w:rsidRPr="009B302C">
        <w:rPr>
          <w:color w:val="auto"/>
        </w:rPr>
        <w:t>(A) – (D)</w:t>
      </w:r>
      <w:r w:rsidR="00E839C4" w:rsidRPr="009B302C">
        <w:rPr>
          <w:color w:val="auto"/>
        </w:rPr>
        <w:t xml:space="preserve"> Video stills </w:t>
      </w:r>
      <w:r w:rsidR="00833BBE" w:rsidRPr="009B302C">
        <w:rPr>
          <w:color w:val="auto"/>
        </w:rPr>
        <w:t>from high-speed video data show</w:t>
      </w:r>
      <w:r w:rsidR="00E839C4" w:rsidRPr="009B302C">
        <w:rPr>
          <w:color w:val="auto"/>
        </w:rPr>
        <w:t xml:space="preserve">ing the side view of a red deer </w:t>
      </w:r>
      <w:r w:rsidR="00727A6A" w:rsidRPr="009B302C">
        <w:rPr>
          <w:color w:val="auto"/>
        </w:rPr>
        <w:t>hemi-larynx</w:t>
      </w:r>
      <w:r w:rsidR="00E839C4" w:rsidRPr="009B302C">
        <w:rPr>
          <w:color w:val="auto"/>
        </w:rPr>
        <w:t xml:space="preserve"> at four instants within a glottal cycle. The manually assessed vocal fold contact area (i.e., the area where the vocal fold was in contact with the vertical glass plate in the </w:t>
      </w:r>
      <w:r w:rsidR="00727A6A" w:rsidRPr="009B302C">
        <w:rPr>
          <w:color w:val="auto"/>
        </w:rPr>
        <w:t>hemi-larynx</w:t>
      </w:r>
      <w:r w:rsidR="00E839C4" w:rsidRPr="009B302C">
        <w:rPr>
          <w:color w:val="auto"/>
        </w:rPr>
        <w:t xml:space="preserve"> setup) is superimposed in cyan.</w:t>
      </w:r>
      <w:r w:rsidR="00567888" w:rsidRPr="009B302C">
        <w:rPr>
          <w:color w:val="auto"/>
        </w:rPr>
        <w:t xml:space="preserve"> </w:t>
      </w:r>
      <w:r w:rsidR="00160595" w:rsidRPr="009B302C">
        <w:rPr>
          <w:color w:val="auto"/>
        </w:rPr>
        <w:t xml:space="preserve">(E) </w:t>
      </w:r>
      <w:r w:rsidR="005A0882" w:rsidRPr="009B302C">
        <w:rPr>
          <w:color w:val="auto"/>
        </w:rPr>
        <w:t>C</w:t>
      </w:r>
      <w:r w:rsidR="00160595" w:rsidRPr="009B302C">
        <w:rPr>
          <w:color w:val="auto"/>
        </w:rPr>
        <w:t xml:space="preserve">omparison of normalized EGG and VFCA data for </w:t>
      </w:r>
      <w:r w:rsidR="00E166C1" w:rsidRPr="009B302C">
        <w:rPr>
          <w:color w:val="auto"/>
        </w:rPr>
        <w:t xml:space="preserve">the </w:t>
      </w:r>
      <w:r w:rsidR="001B07F9" w:rsidRPr="009B302C">
        <w:rPr>
          <w:color w:val="auto"/>
        </w:rPr>
        <w:t xml:space="preserve">vocal fold contact </w:t>
      </w:r>
      <w:r w:rsidR="00E166C1" w:rsidRPr="009B302C">
        <w:rPr>
          <w:color w:val="auto"/>
        </w:rPr>
        <w:t xml:space="preserve">phase of one </w:t>
      </w:r>
      <w:r w:rsidR="00160595" w:rsidRPr="009B302C">
        <w:rPr>
          <w:color w:val="auto"/>
        </w:rPr>
        <w:t xml:space="preserve">glottal cycle. The VFCA data stemmed from assessment of vocal fold contact area (counted in pixels) over the glottal cycle. </w:t>
      </w:r>
    </w:p>
    <w:p w:rsidR="006305D7" w:rsidRPr="009B302C" w:rsidRDefault="006305D7" w:rsidP="000D4326">
      <w:pPr>
        <w:spacing w:after="0"/>
        <w:jc w:val="left"/>
        <w:rPr>
          <w:b/>
          <w:color w:val="auto"/>
        </w:rPr>
      </w:pPr>
    </w:p>
    <w:p w:rsidR="00DB5458" w:rsidRPr="009B302C" w:rsidRDefault="00476366" w:rsidP="000D4326">
      <w:pPr>
        <w:pStyle w:val="NormalWeb"/>
        <w:spacing w:before="0" w:beforeAutospacing="0" w:after="0"/>
        <w:jc w:val="left"/>
        <w:outlineLvl w:val="0"/>
        <w:rPr>
          <w:color w:val="auto"/>
        </w:rPr>
      </w:pPr>
      <w:r w:rsidRPr="009B302C">
        <w:rPr>
          <w:b/>
          <w:bCs/>
          <w:color w:val="auto"/>
        </w:rPr>
        <w:t xml:space="preserve">DISCUSSION: </w:t>
      </w:r>
    </w:p>
    <w:p w:rsidR="006A6BDB" w:rsidRPr="009B302C" w:rsidRDefault="001C0A58" w:rsidP="000D4326">
      <w:pPr>
        <w:spacing w:after="0"/>
        <w:jc w:val="left"/>
        <w:rPr>
          <w:color w:val="auto"/>
        </w:rPr>
      </w:pPr>
      <w:r w:rsidRPr="009B302C">
        <w:rPr>
          <w:color w:val="auto"/>
        </w:rPr>
        <w:t xml:space="preserve">The </w:t>
      </w:r>
      <w:r w:rsidR="00727A6A" w:rsidRPr="009B302C">
        <w:rPr>
          <w:color w:val="auto"/>
        </w:rPr>
        <w:t>hemi-larynx</w:t>
      </w:r>
      <w:r w:rsidRPr="009B302C">
        <w:rPr>
          <w:color w:val="auto"/>
        </w:rPr>
        <w:t xml:space="preserve"> preparation </w:t>
      </w:r>
      <w:r w:rsidR="007060D4" w:rsidRPr="009B302C">
        <w:rPr>
          <w:color w:val="auto"/>
        </w:rPr>
        <w:t xml:space="preserve">shares the advantages of the “conventional” </w:t>
      </w:r>
      <w:r w:rsidR="00724726" w:rsidRPr="009B302C">
        <w:rPr>
          <w:color w:val="auto"/>
        </w:rPr>
        <w:t xml:space="preserve">(full) </w:t>
      </w:r>
      <w:r w:rsidR="007060D4" w:rsidRPr="009B302C">
        <w:rPr>
          <w:color w:val="auto"/>
        </w:rPr>
        <w:t xml:space="preserve">excised larynx setup: </w:t>
      </w:r>
      <w:r w:rsidR="00FE0679" w:rsidRPr="009B302C">
        <w:rPr>
          <w:color w:val="auto"/>
        </w:rPr>
        <w:t>In such a</w:t>
      </w:r>
      <w:r w:rsidR="00D678EF" w:rsidRPr="009B302C">
        <w:rPr>
          <w:color w:val="auto"/>
        </w:rPr>
        <w:t>n</w:t>
      </w:r>
      <w:r w:rsidR="007060D4" w:rsidRPr="009B302C">
        <w:rPr>
          <w:color w:val="auto"/>
        </w:rPr>
        <w:t xml:space="preserve"> experimental approach, physical and physiological boundary conditions </w:t>
      </w:r>
      <w:r w:rsidR="00685435" w:rsidRPr="009B302C">
        <w:rPr>
          <w:color w:val="auto"/>
        </w:rPr>
        <w:t xml:space="preserve">and parameters </w:t>
      </w:r>
      <w:r w:rsidR="007060D4" w:rsidRPr="009B302C">
        <w:rPr>
          <w:color w:val="auto"/>
        </w:rPr>
        <w:t xml:space="preserve">(such as subglottal pressure or vocal fold elongation) can be controlled fairly well. </w:t>
      </w:r>
      <w:r w:rsidR="00835524" w:rsidRPr="009B302C">
        <w:rPr>
          <w:color w:val="auto"/>
        </w:rPr>
        <w:t xml:space="preserve">The behavior of the hemilarynx </w:t>
      </w:r>
      <w:r w:rsidR="007A004D" w:rsidRPr="009B302C">
        <w:rPr>
          <w:color w:val="auto"/>
        </w:rPr>
        <w:t>is</w:t>
      </w:r>
      <w:r w:rsidR="00390CD7" w:rsidRPr="009B302C">
        <w:rPr>
          <w:color w:val="auto"/>
        </w:rPr>
        <w:t xml:space="preserve"> homologous to</w:t>
      </w:r>
      <w:r w:rsidR="00835524" w:rsidRPr="009B302C">
        <w:rPr>
          <w:color w:val="auto"/>
        </w:rPr>
        <w:t xml:space="preserve"> that of a full larynx with a perfect lateral symmetry</w:t>
      </w:r>
      <w:r w:rsidR="00390CD7" w:rsidRPr="009B302C">
        <w:rPr>
          <w:color w:val="auto"/>
        </w:rPr>
        <w:t>,</w:t>
      </w:r>
      <w:r w:rsidR="00835524" w:rsidRPr="009B302C">
        <w:rPr>
          <w:color w:val="auto"/>
        </w:rPr>
        <w:t xml:space="preserve"> </w:t>
      </w:r>
      <w:r w:rsidR="00390CD7" w:rsidRPr="009B302C">
        <w:rPr>
          <w:color w:val="auto"/>
        </w:rPr>
        <w:t xml:space="preserve">with the exception that </w:t>
      </w:r>
      <w:r w:rsidR="00835524" w:rsidRPr="009B302C">
        <w:rPr>
          <w:color w:val="auto"/>
        </w:rPr>
        <w:t xml:space="preserve">magnitudes of some parameters (e.g., air flow rate, sound pressure) are </w:t>
      </w:r>
      <w:r w:rsidR="006752EF" w:rsidRPr="009B302C">
        <w:rPr>
          <w:color w:val="auto"/>
        </w:rPr>
        <w:t>reduced by approximately</w:t>
      </w:r>
      <w:r w:rsidR="00390CD7" w:rsidRPr="009B302C">
        <w:rPr>
          <w:color w:val="auto"/>
        </w:rPr>
        <w:t xml:space="preserve"> </w:t>
      </w:r>
      <w:r w:rsidR="006752EF" w:rsidRPr="009B302C">
        <w:rPr>
          <w:color w:val="auto"/>
        </w:rPr>
        <w:t xml:space="preserve">50 %, </w:t>
      </w:r>
      <w:r w:rsidR="002A3972" w:rsidRPr="009B302C">
        <w:rPr>
          <w:color w:val="auto"/>
        </w:rPr>
        <w:t>yet</w:t>
      </w:r>
      <w:r w:rsidR="006752EF" w:rsidRPr="009B302C">
        <w:rPr>
          <w:color w:val="auto"/>
        </w:rPr>
        <w:t xml:space="preserve"> </w:t>
      </w:r>
      <w:r w:rsidR="00835524" w:rsidRPr="009B302C">
        <w:rPr>
          <w:color w:val="auto"/>
        </w:rPr>
        <w:t xml:space="preserve">still </w:t>
      </w:r>
      <w:r w:rsidR="002A3972" w:rsidRPr="009B302C">
        <w:rPr>
          <w:color w:val="auto"/>
        </w:rPr>
        <w:t xml:space="preserve">being within </w:t>
      </w:r>
      <w:r w:rsidR="006752EF" w:rsidRPr="009B302C">
        <w:rPr>
          <w:color w:val="auto"/>
        </w:rPr>
        <w:t>realistic range</w:t>
      </w:r>
      <w:r w:rsidR="002A3972" w:rsidRPr="009B302C">
        <w:rPr>
          <w:color w:val="auto"/>
        </w:rPr>
        <w:t>s</w:t>
      </w:r>
      <w:r w:rsidR="007F2760" w:rsidRPr="009B302C">
        <w:rPr>
          <w:color w:val="auto"/>
        </w:rPr>
        <w:fldChar w:fldCharType="begin"/>
      </w:r>
      <w:r w:rsidR="00423C70">
        <w:rPr>
          <w:color w:val="auto"/>
        </w:rPr>
        <w:instrText xml:space="preserve"> ADDIN REFMGR.CITE &lt;Refman&gt;&lt;Cite&gt;&lt;Author&gt;Jiang&lt;/Author&gt;&lt;Year&gt;1993&lt;/Year&gt;&lt;RecNum&gt;JIANG1993&lt;/RecNum&gt;&lt;IDText&gt;A methodological study of hemilaryngeal phonation&lt;/IDText&gt;&lt;MDL Ref_Type="Journal"&gt;&lt;Ref_Type&gt;Journal&lt;/Ref_Type&gt;&lt;Ref_ID&gt;JIANG1993&lt;/Ref_ID&gt;&lt;Title_Primary&gt;A methodological study of hemilaryngeal phonation&lt;/Title_Primary&gt;&lt;Authors_Primary&gt;Jiang,Jack J.&lt;/Authors_Primary&gt;&lt;Authors_Primary&gt;Titze,I.R.&lt;/Authors_Primary&gt;&lt;Date_Primary&gt;1993&lt;/Date_Primary&gt;&lt;Keywords&gt;airflow&lt;/Keywords&gt;&lt;Keywords&gt;amplitude&lt;/Keywords&gt;&lt;Keywords&gt;excised&lt;/Keywords&gt;&lt;Keywords&gt;frequency&lt;/Keywords&gt;&lt;Keywords&gt;hemilarynx&lt;/Keywords&gt;&lt;Keywords&gt;larynx&lt;/Keywords&gt;&lt;Keywords&gt;phonation threshold pressure&lt;/Keywords&gt;&lt;Keywords&gt;pressure&lt;/Keywords&gt;&lt;Keywords&gt;quantification&lt;/Keywords&gt;&lt;Keywords&gt;range&lt;/Keywords&gt;&lt;Keywords&gt;SPL&lt;/Keywords&gt;&lt;Keywords&gt;study&lt;/Keywords&gt;&lt;Keywords&gt;subglottal&lt;/Keywords&gt;&lt;Reprint&gt;In File&lt;/Reprint&gt;&lt;Start_Page&gt;872&lt;/Start_Page&gt;&lt;End_Page&gt;882&lt;/End_Page&gt;&lt;Periodical&gt;The Laryngoscope&lt;/Periodical&gt;&lt;Volume&gt;103&lt;/Volume&gt;&lt;Issue&gt;8&lt;/Issue&gt;&lt;Availability&gt;scanned file Jiang1993.pdf + reprint&lt;/Availability&gt;&lt;Web_URL_Link1&gt;file://D:\Jan\Reference Manager\ReceivedPapers\Laryngoscope\Laryngoscope1993\Jiang1993.pdf&lt;/Web_URL_Link1&gt;&lt;ZZ_JournalFull&gt;&lt;f name="System"&gt;The Laryngoscope&lt;/f&gt;&lt;/ZZ_JournalFull&gt;&lt;ZZ_JournalStdAbbrev&gt;&lt;f name="System"&gt;Laryngoscope&lt;/f&gt;&lt;/ZZ_JournalStdAbbrev&gt;&lt;ZZ_WorkformID&gt;1&lt;/ZZ_WorkformID&gt;&lt;/MDL&gt;&lt;/Cite&gt;&lt;/Refman&gt;</w:instrText>
      </w:r>
      <w:r w:rsidR="007F2760" w:rsidRPr="009B302C">
        <w:rPr>
          <w:color w:val="auto"/>
        </w:rPr>
        <w:fldChar w:fldCharType="separate"/>
      </w:r>
      <w:r w:rsidR="00403A8F" w:rsidRPr="00403A8F">
        <w:rPr>
          <w:noProof/>
          <w:color w:val="auto"/>
          <w:vertAlign w:val="superscript"/>
        </w:rPr>
        <w:t>16</w:t>
      </w:r>
      <w:r w:rsidR="007F2760" w:rsidRPr="009B302C">
        <w:rPr>
          <w:color w:val="auto"/>
        </w:rPr>
        <w:fldChar w:fldCharType="end"/>
      </w:r>
      <w:r w:rsidR="006752EF" w:rsidRPr="009B302C">
        <w:rPr>
          <w:color w:val="auto"/>
        </w:rPr>
        <w:t xml:space="preserve">. </w:t>
      </w:r>
      <w:r w:rsidR="007A79BD" w:rsidRPr="009B302C">
        <w:rPr>
          <w:color w:val="auto"/>
        </w:rPr>
        <w:t xml:space="preserve">The major disadvantage of the </w:t>
      </w:r>
      <w:r w:rsidR="00724726" w:rsidRPr="009B302C">
        <w:rPr>
          <w:color w:val="auto"/>
        </w:rPr>
        <w:t>full</w:t>
      </w:r>
      <w:r w:rsidR="007A79BD" w:rsidRPr="009B302C">
        <w:rPr>
          <w:color w:val="auto"/>
        </w:rPr>
        <w:t xml:space="preserve"> excised larynx approach, i.e., the lack of visibility </w:t>
      </w:r>
      <w:r w:rsidR="003A1A2D" w:rsidRPr="009B302C">
        <w:rPr>
          <w:color w:val="auto"/>
        </w:rPr>
        <w:t xml:space="preserve">of the vocal fold surface </w:t>
      </w:r>
      <w:r w:rsidR="007A79BD" w:rsidRPr="009B302C">
        <w:rPr>
          <w:color w:val="auto"/>
        </w:rPr>
        <w:t xml:space="preserve">along the superior-inferior (caudo-cranial) dimension, is overcome </w:t>
      </w:r>
      <w:r w:rsidR="00CD7CC1" w:rsidRPr="009B302C">
        <w:rPr>
          <w:color w:val="auto"/>
        </w:rPr>
        <w:t xml:space="preserve">in the hemi-larynx setup </w:t>
      </w:r>
      <w:r w:rsidR="007A79BD" w:rsidRPr="009B302C">
        <w:rPr>
          <w:color w:val="auto"/>
        </w:rPr>
        <w:t>by providing a side view o</w:t>
      </w:r>
      <w:r w:rsidR="003A1A2D" w:rsidRPr="009B302C">
        <w:rPr>
          <w:color w:val="auto"/>
        </w:rPr>
        <w:t>f</w:t>
      </w:r>
      <w:r w:rsidR="007A79BD" w:rsidRPr="009B302C">
        <w:rPr>
          <w:color w:val="auto"/>
        </w:rPr>
        <w:t xml:space="preserve"> the vibrating vocal fold.</w:t>
      </w:r>
      <w:r w:rsidR="00B35C11" w:rsidRPr="009B302C">
        <w:rPr>
          <w:color w:val="auto"/>
        </w:rPr>
        <w:t xml:space="preserve"> The </w:t>
      </w:r>
      <w:r w:rsidR="00727A6A" w:rsidRPr="009B302C">
        <w:rPr>
          <w:color w:val="auto"/>
        </w:rPr>
        <w:t>hemi-larynx</w:t>
      </w:r>
      <w:r w:rsidR="00B35C11" w:rsidRPr="009B302C">
        <w:rPr>
          <w:color w:val="auto"/>
        </w:rPr>
        <w:t xml:space="preserve"> setup thus allows assessment of vocal fold motion in </w:t>
      </w:r>
      <w:r w:rsidR="0062230F" w:rsidRPr="009B302C">
        <w:rPr>
          <w:color w:val="auto"/>
        </w:rPr>
        <w:t>multiple</w:t>
      </w:r>
      <w:r w:rsidR="00B35C11" w:rsidRPr="009B302C">
        <w:rPr>
          <w:color w:val="auto"/>
        </w:rPr>
        <w:t xml:space="preserve"> dimensions, which is crucial when trying to understand the finer details of the biophysical sound generation mechanism </w:t>
      </w:r>
      <w:r w:rsidR="00662752" w:rsidRPr="009B302C">
        <w:rPr>
          <w:color w:val="auto"/>
        </w:rPr>
        <w:t>in humans and nonhuman mammals.</w:t>
      </w:r>
    </w:p>
    <w:p w:rsidR="007224A3" w:rsidRPr="009B302C" w:rsidRDefault="007224A3" w:rsidP="000D4326">
      <w:pPr>
        <w:spacing w:after="0"/>
        <w:jc w:val="left"/>
        <w:rPr>
          <w:color w:val="auto"/>
        </w:rPr>
      </w:pPr>
    </w:p>
    <w:p w:rsidR="00B51D00" w:rsidRPr="009B302C" w:rsidRDefault="001C0A58" w:rsidP="000D4326">
      <w:pPr>
        <w:spacing w:after="0"/>
        <w:jc w:val="left"/>
        <w:rPr>
          <w:color w:val="auto"/>
        </w:rPr>
      </w:pPr>
      <w:r w:rsidRPr="009B302C">
        <w:rPr>
          <w:color w:val="auto"/>
        </w:rPr>
        <w:t xml:space="preserve">Here, </w:t>
      </w:r>
      <w:r w:rsidR="00EA53F8" w:rsidRPr="009B302C">
        <w:rPr>
          <w:color w:val="auto"/>
        </w:rPr>
        <w:t xml:space="preserve">several </w:t>
      </w:r>
      <w:r w:rsidR="004121FB" w:rsidRPr="009B302C">
        <w:rPr>
          <w:color w:val="auto"/>
        </w:rPr>
        <w:t xml:space="preserve">exemplary applications of the </w:t>
      </w:r>
      <w:r w:rsidR="00727A6A" w:rsidRPr="009B302C">
        <w:rPr>
          <w:color w:val="auto"/>
        </w:rPr>
        <w:t>hemi-larynx</w:t>
      </w:r>
      <w:r w:rsidR="004121FB" w:rsidRPr="009B302C">
        <w:rPr>
          <w:color w:val="auto"/>
        </w:rPr>
        <w:t xml:space="preserve"> setup have been demonstrated. The </w:t>
      </w:r>
      <w:r w:rsidR="00586E2D" w:rsidRPr="009B302C">
        <w:rPr>
          <w:color w:val="auto"/>
        </w:rPr>
        <w:t>documentation of vocal fold vibration from two camera angles</w:t>
      </w:r>
      <w:r w:rsidR="004121FB" w:rsidRPr="009B302C">
        <w:rPr>
          <w:color w:val="auto"/>
        </w:rPr>
        <w:t xml:space="preserve"> </w:t>
      </w:r>
      <w:r w:rsidR="00100E28" w:rsidRPr="009B302C">
        <w:rPr>
          <w:color w:val="auto"/>
        </w:rPr>
        <w:t xml:space="preserve">allows </w:t>
      </w:r>
      <w:r w:rsidR="00E62591" w:rsidRPr="009B302C">
        <w:rPr>
          <w:color w:val="auto"/>
        </w:rPr>
        <w:t xml:space="preserve">further qualitative </w:t>
      </w:r>
      <w:r w:rsidR="006A6BDB" w:rsidRPr="009B302C">
        <w:rPr>
          <w:color w:val="auto"/>
        </w:rPr>
        <w:t xml:space="preserve">and quantitative data analysis. </w:t>
      </w:r>
      <w:r w:rsidR="00405E52" w:rsidRPr="009B302C">
        <w:rPr>
          <w:color w:val="auto"/>
        </w:rPr>
        <w:t xml:space="preserve">The </w:t>
      </w:r>
      <w:r w:rsidR="00586E2D" w:rsidRPr="009B302C">
        <w:rPr>
          <w:color w:val="auto"/>
        </w:rPr>
        <w:t>kymographic glottal motion analysis</w:t>
      </w:r>
      <w:r w:rsidR="00405E52" w:rsidRPr="009B302C">
        <w:rPr>
          <w:color w:val="auto"/>
        </w:rPr>
        <w:t xml:space="preserve">, newly introduced in this </w:t>
      </w:r>
      <w:r w:rsidR="00301FDA" w:rsidRPr="009B302C">
        <w:rPr>
          <w:color w:val="auto"/>
        </w:rPr>
        <w:t>paper</w:t>
      </w:r>
      <w:r w:rsidR="00405E52" w:rsidRPr="009B302C">
        <w:rPr>
          <w:color w:val="auto"/>
        </w:rPr>
        <w:t xml:space="preserve">, allows </w:t>
      </w:r>
      <w:r w:rsidR="00F4226C" w:rsidRPr="009B302C">
        <w:rPr>
          <w:color w:val="auto"/>
        </w:rPr>
        <w:t>reconstruction of</w:t>
      </w:r>
      <w:r w:rsidR="00405E52" w:rsidRPr="009B302C">
        <w:rPr>
          <w:color w:val="auto"/>
        </w:rPr>
        <w:t xml:space="preserve"> the temporal geometric variations </w:t>
      </w:r>
      <w:r w:rsidR="00F4226C" w:rsidRPr="009B302C">
        <w:rPr>
          <w:color w:val="auto"/>
        </w:rPr>
        <w:t>of the glottis</w:t>
      </w:r>
      <w:r w:rsidR="00D81183" w:rsidRPr="009B302C">
        <w:rPr>
          <w:color w:val="auto"/>
        </w:rPr>
        <w:t xml:space="preserve"> along a selected </w:t>
      </w:r>
      <w:r w:rsidR="003A0A5D" w:rsidRPr="009B302C">
        <w:rPr>
          <w:color w:val="auto"/>
        </w:rPr>
        <w:t xml:space="preserve">position </w:t>
      </w:r>
      <w:r w:rsidR="00D81183" w:rsidRPr="009B302C">
        <w:rPr>
          <w:color w:val="auto"/>
        </w:rPr>
        <w:t xml:space="preserve">along the antero-posterior (dorso-ventral) glottal axis. </w:t>
      </w:r>
      <w:r w:rsidR="00706293" w:rsidRPr="009B302C">
        <w:rPr>
          <w:color w:val="auto"/>
        </w:rPr>
        <w:t xml:space="preserve">When repeating this analysis for </w:t>
      </w:r>
      <w:r w:rsidR="00706293" w:rsidRPr="009B302C">
        <w:rPr>
          <w:color w:val="auto"/>
        </w:rPr>
        <w:lastRenderedPageBreak/>
        <w:t>several points equidistantly spaced along the glottal axis, the entire glott</w:t>
      </w:r>
      <w:r w:rsidR="00EC27DF" w:rsidRPr="009B302C">
        <w:rPr>
          <w:color w:val="auto"/>
        </w:rPr>
        <w:t xml:space="preserve">al motion could be reconstructed. </w:t>
      </w:r>
      <w:r w:rsidR="00370B5C" w:rsidRPr="009B302C">
        <w:rPr>
          <w:color w:val="auto"/>
        </w:rPr>
        <w:t>Note that t</w:t>
      </w:r>
      <w:r w:rsidR="00EC27DF" w:rsidRPr="009B302C">
        <w:rPr>
          <w:color w:val="auto"/>
        </w:rPr>
        <w:t xml:space="preserve">his approach provides comparable but not identical results </w:t>
      </w:r>
      <w:r w:rsidR="00370B5C" w:rsidRPr="009B302C">
        <w:rPr>
          <w:color w:val="auto"/>
        </w:rPr>
        <w:t xml:space="preserve">as compared to assessment of vocal fold motion by marking and tracking individual </w:t>
      </w:r>
      <w:r w:rsidR="00C50F21" w:rsidRPr="009B302C">
        <w:rPr>
          <w:color w:val="auto"/>
        </w:rPr>
        <w:t>“</w:t>
      </w:r>
      <w:r w:rsidR="00370B5C" w:rsidRPr="009B302C">
        <w:rPr>
          <w:color w:val="auto"/>
        </w:rPr>
        <w:t>fleshpoints</w:t>
      </w:r>
      <w:r w:rsidR="00C50F21" w:rsidRPr="009B302C">
        <w:rPr>
          <w:color w:val="auto"/>
        </w:rPr>
        <w:t>”</w:t>
      </w:r>
      <w:r w:rsidR="00370B5C" w:rsidRPr="009B302C">
        <w:rPr>
          <w:color w:val="auto"/>
        </w:rPr>
        <w:t xml:space="preserve"> in the vocal fold tissue</w:t>
      </w:r>
      <w:r w:rsidR="006D4EB1" w:rsidRPr="009B302C">
        <w:rPr>
          <w:color w:val="auto"/>
        </w:rPr>
        <w:t xml:space="preserve"> (also on points not forming the glottis)</w:t>
      </w:r>
      <w:r w:rsidR="00BA355D" w:rsidRPr="009B302C">
        <w:rPr>
          <w:color w:val="auto"/>
        </w:rPr>
        <w:t>, e.g.,</w:t>
      </w:r>
      <w:r w:rsidR="00370B5C" w:rsidRPr="009B302C">
        <w:rPr>
          <w:color w:val="auto"/>
        </w:rPr>
        <w:t xml:space="preserve"> with micro</w:t>
      </w:r>
      <w:r w:rsidR="00C50F21" w:rsidRPr="009B302C">
        <w:rPr>
          <w:color w:val="auto"/>
        </w:rPr>
        <w:t>-</w:t>
      </w:r>
      <w:r w:rsidR="00370B5C" w:rsidRPr="009B302C">
        <w:rPr>
          <w:color w:val="auto"/>
        </w:rPr>
        <w:t>sutures</w:t>
      </w:r>
      <w:r w:rsidR="007F2760" w:rsidRPr="009B302C">
        <w:rPr>
          <w:color w:val="auto"/>
        </w:rPr>
        <w:fldChar w:fldCharType="begin">
          <w:fldData xml:space="preserve">PFJlZm1hbj48Q2l0ZT48QXV0aG9yPkJlcnJ5PC9BdXRob3I+PFllYXI+MjAwMTwvWWVhcj48UmVj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</w:fldData>
        </w:fldChar>
      </w:r>
      <w:r w:rsidR="00423C70">
        <w:rPr>
          <w:color w:val="auto"/>
        </w:rPr>
        <w:instrText xml:space="preserve"> ADDIN REFMGR.CITE </w:instrText>
      </w:r>
      <w:r w:rsidR="007F2760">
        <w:rPr>
          <w:color w:val="auto"/>
        </w:rPr>
        <w:fldChar w:fldCharType="begin">
          <w:fldData xml:space="preserve">PFJlZm1hbj48Q2l0ZT48QXV0aG9yPkJlcnJ5PC9BdXRob3I+PFllYXI+MjAwMTwvWWVhcj48UmVj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20</w:t>
      </w:r>
      <w:r w:rsidR="007F2760" w:rsidRPr="009B302C">
        <w:rPr>
          <w:color w:val="auto"/>
        </w:rPr>
        <w:fldChar w:fldCharType="end"/>
      </w:r>
      <w:r w:rsidR="008D4499" w:rsidRPr="009B302C">
        <w:rPr>
          <w:color w:val="auto"/>
        </w:rPr>
        <w:t xml:space="preserve"> or silicon carbide particles</w:t>
      </w:r>
      <w:r w:rsidR="007F2760" w:rsidRPr="009B302C">
        <w:rPr>
          <w:color w:val="auto"/>
        </w:rPr>
        <w:fldChar w:fldCharType="begin">
          <w:fldData xml:space="preserve">PFJlZm1hbj48Q2l0ZT48QXV0aG9yPkJhZXI8L0F1dGhvcj48WWVhcj4xOTc1PC9ZZWFyPjxSZWNO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</w:fldData>
        </w:fldChar>
      </w:r>
      <w:r w:rsidR="00423C70">
        <w:rPr>
          <w:color w:val="auto"/>
        </w:rPr>
        <w:instrText xml:space="preserve"> ADDIN REFMGR.CITE </w:instrText>
      </w:r>
      <w:r w:rsidR="007F2760">
        <w:rPr>
          <w:color w:val="auto"/>
        </w:rPr>
        <w:fldChar w:fldCharType="begin">
          <w:fldData xml:space="preserve">PFJlZm1hbj48Q2l0ZT48QXV0aG9yPkJhZXI8L0F1dGhvcj48WWVhcj4xOTc1PC9ZZWFyPjxSZWNO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5,40</w:t>
      </w:r>
      <w:r w:rsidR="007F2760" w:rsidRPr="009B302C">
        <w:rPr>
          <w:color w:val="auto"/>
        </w:rPr>
        <w:fldChar w:fldCharType="end"/>
      </w:r>
      <w:r w:rsidR="00370B5C" w:rsidRPr="009B302C">
        <w:rPr>
          <w:color w:val="auto"/>
        </w:rPr>
        <w:t xml:space="preserve">. </w:t>
      </w:r>
      <w:r w:rsidR="006760C4" w:rsidRPr="009B302C">
        <w:rPr>
          <w:color w:val="auto"/>
        </w:rPr>
        <w:t>Precise k</w:t>
      </w:r>
      <w:r w:rsidR="008E56B2" w:rsidRPr="009B302C">
        <w:rPr>
          <w:color w:val="auto"/>
        </w:rPr>
        <w:t>nowledge about the time-varying glottal geometry in three dimensions is crucial to further invest</w:t>
      </w:r>
      <w:r w:rsidR="00404A12" w:rsidRPr="009B302C">
        <w:rPr>
          <w:color w:val="auto"/>
        </w:rPr>
        <w:t>igate</w:t>
      </w:r>
      <w:r w:rsidR="008E56B2" w:rsidRPr="009B302C">
        <w:rPr>
          <w:color w:val="auto"/>
        </w:rPr>
        <w:t xml:space="preserve"> </w:t>
      </w:r>
      <w:r w:rsidR="005E3BE0" w:rsidRPr="009B302C">
        <w:rPr>
          <w:color w:val="auto"/>
        </w:rPr>
        <w:t xml:space="preserve">details of </w:t>
      </w:r>
      <w:r w:rsidR="00404A12" w:rsidRPr="009B302C">
        <w:rPr>
          <w:color w:val="auto"/>
        </w:rPr>
        <w:t xml:space="preserve">the </w:t>
      </w:r>
      <w:r w:rsidR="008E56B2" w:rsidRPr="009B302C">
        <w:rPr>
          <w:color w:val="auto"/>
        </w:rPr>
        <w:t xml:space="preserve">glottal airflow and its interaction with the vibrating laryngeal tissue. </w:t>
      </w:r>
      <w:r w:rsidR="001245CE" w:rsidRPr="009B302C">
        <w:rPr>
          <w:color w:val="auto"/>
        </w:rPr>
        <w:t xml:space="preserve">For </w:t>
      </w:r>
      <w:r w:rsidR="00244FC6" w:rsidRPr="009B302C">
        <w:rPr>
          <w:color w:val="auto"/>
        </w:rPr>
        <w:t>example</w:t>
      </w:r>
      <w:r w:rsidR="009B01FC" w:rsidRPr="009B302C">
        <w:rPr>
          <w:color w:val="auto"/>
        </w:rPr>
        <w:t xml:space="preserve">, </w:t>
      </w:r>
      <w:r w:rsidR="00B51D00" w:rsidRPr="009B302C">
        <w:rPr>
          <w:color w:val="auto"/>
        </w:rPr>
        <w:t xml:space="preserve">computational models of self-sustaining vocal fold </w:t>
      </w:r>
      <w:r w:rsidR="00E52A18" w:rsidRPr="009B302C">
        <w:rPr>
          <w:color w:val="auto"/>
        </w:rPr>
        <w:t xml:space="preserve">vibration </w:t>
      </w:r>
      <w:r w:rsidR="00B51D00" w:rsidRPr="009B302C">
        <w:rPr>
          <w:color w:val="auto"/>
        </w:rPr>
        <w:t xml:space="preserve">could be improved as more </w:t>
      </w:r>
      <w:r w:rsidR="00995E5D" w:rsidRPr="009B302C">
        <w:rPr>
          <w:color w:val="auto"/>
        </w:rPr>
        <w:t xml:space="preserve">empirical data </w:t>
      </w:r>
      <w:r w:rsidR="00B51D00" w:rsidRPr="009B302C">
        <w:rPr>
          <w:color w:val="auto"/>
        </w:rPr>
        <w:t xml:space="preserve">concerning </w:t>
      </w:r>
      <w:r w:rsidR="009B01FC" w:rsidRPr="009B302C">
        <w:rPr>
          <w:color w:val="auto"/>
        </w:rPr>
        <w:t xml:space="preserve">the </w:t>
      </w:r>
      <w:r w:rsidR="00995E5D" w:rsidRPr="009B302C">
        <w:rPr>
          <w:color w:val="auto"/>
        </w:rPr>
        <w:t>point of airflow jet separation</w:t>
      </w:r>
      <w:r w:rsidR="003B7936" w:rsidRPr="009B302C">
        <w:rPr>
          <w:color w:val="auto"/>
        </w:rPr>
        <w:t xml:space="preserve"> </w:t>
      </w:r>
      <w:r w:rsidR="007F2760" w:rsidRPr="009B302C">
        <w:rPr>
          <w:color w:val="auto"/>
        </w:rPr>
        <w:fldChar w:fldCharType="begin">
          <w:fldData xml:space="preserve">PFJlZm1hbj48Q2l0ZT48QXV0aG9yPlBlbG9yc29uPC9BdXRob3I+PFllYXI+MTk5NDwvWWVhcj48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</w:fldData>
        </w:fldChar>
      </w:r>
      <w:r w:rsidR="00423C70">
        <w:rPr>
          <w:color w:val="auto"/>
        </w:rPr>
        <w:instrText xml:space="preserve"> ADDIN REFMGR.CITE </w:instrText>
      </w:r>
      <w:r w:rsidR="007F2760">
        <w:rPr>
          <w:color w:val="auto"/>
        </w:rPr>
        <w:fldChar w:fldCharType="begin">
          <w:fldData xml:space="preserve">PFJlZm1hbj48Q2l0ZT48QXV0aG9yPlBlbG9yc29uPC9BdXRob3I+PFllYXI+MTk5NDwvWWVhcj48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41-48</w:t>
      </w:r>
      <w:r w:rsidR="007F2760" w:rsidRPr="009B302C">
        <w:rPr>
          <w:color w:val="auto"/>
        </w:rPr>
        <w:fldChar w:fldCharType="end"/>
      </w:r>
      <w:r w:rsidR="00995E5D" w:rsidRPr="009B302C">
        <w:rPr>
          <w:color w:val="auto"/>
        </w:rPr>
        <w:t xml:space="preserve"> </w:t>
      </w:r>
      <w:r w:rsidR="00B51D00" w:rsidRPr="009B302C">
        <w:rPr>
          <w:color w:val="auto"/>
        </w:rPr>
        <w:t>bec</w:t>
      </w:r>
      <w:r w:rsidR="00D10780" w:rsidRPr="009B302C">
        <w:rPr>
          <w:color w:val="auto"/>
        </w:rPr>
        <w:t>o</w:t>
      </w:r>
      <w:r w:rsidR="00B51D00" w:rsidRPr="009B302C">
        <w:rPr>
          <w:color w:val="auto"/>
        </w:rPr>
        <w:t>me available.</w:t>
      </w:r>
    </w:p>
    <w:p w:rsidR="007224A3" w:rsidRPr="009B302C" w:rsidRDefault="007224A3" w:rsidP="000D4326">
      <w:pPr>
        <w:spacing w:after="0"/>
        <w:jc w:val="left"/>
        <w:rPr>
          <w:color w:val="auto"/>
        </w:rPr>
      </w:pPr>
    </w:p>
    <w:p w:rsidR="007A79BD" w:rsidRPr="009B302C" w:rsidRDefault="00652EFC" w:rsidP="000D4326">
      <w:pPr>
        <w:spacing w:after="0"/>
        <w:jc w:val="left"/>
        <w:rPr>
          <w:color w:val="auto"/>
        </w:rPr>
      </w:pPr>
      <w:r w:rsidRPr="009B302C">
        <w:rPr>
          <w:color w:val="auto"/>
        </w:rPr>
        <w:t xml:space="preserve">As illustrated in </w:t>
      </w:r>
      <w:r w:rsidR="006C2B79">
        <w:fldChar w:fldCharType="begin"/>
      </w:r>
      <w:r w:rsidR="006C2B79">
        <w:instrText xml:space="preserve"> REF _Ref311020329 \h  \</w:instrText>
      </w:r>
      <w:r w:rsidR="006C2B79">
        <w:instrText xml:space="preserve">* MERGEFORMAT </w:instrText>
      </w:r>
      <w:r w:rsidR="006C2B79">
        <w:fldChar w:fldCharType="separate"/>
      </w:r>
      <w:r w:rsidR="00582A8E" w:rsidRPr="009B302C">
        <w:rPr>
          <w:b/>
          <w:color w:val="auto"/>
        </w:rPr>
        <w:t>Figure 5</w:t>
      </w:r>
      <w:r w:rsidR="006C2B79">
        <w:fldChar w:fldCharType="end"/>
      </w:r>
      <w:r w:rsidRPr="009B302C">
        <w:rPr>
          <w:color w:val="auto"/>
        </w:rPr>
        <w:t xml:space="preserve">, the </w:t>
      </w:r>
      <w:r w:rsidR="00727A6A" w:rsidRPr="009B302C">
        <w:rPr>
          <w:color w:val="auto"/>
        </w:rPr>
        <w:t>hemi-larynx</w:t>
      </w:r>
      <w:r w:rsidRPr="009B302C">
        <w:rPr>
          <w:color w:val="auto"/>
        </w:rPr>
        <w:t xml:space="preserve"> preparation </w:t>
      </w:r>
      <w:r w:rsidR="00E230E1" w:rsidRPr="009B302C">
        <w:rPr>
          <w:color w:val="auto"/>
        </w:rPr>
        <w:t>enables</w:t>
      </w:r>
      <w:r w:rsidR="009779B9" w:rsidRPr="009B302C">
        <w:rPr>
          <w:color w:val="auto"/>
        </w:rPr>
        <w:t xml:space="preserve"> </w:t>
      </w:r>
      <w:r w:rsidR="00586E2D" w:rsidRPr="009B302C">
        <w:rPr>
          <w:color w:val="auto"/>
        </w:rPr>
        <w:t>assessment of the vocal fold contact area</w:t>
      </w:r>
      <w:r w:rsidRPr="009B302C">
        <w:rPr>
          <w:color w:val="auto"/>
        </w:rPr>
        <w:t xml:space="preserve"> </w:t>
      </w:r>
      <w:r w:rsidR="006F0C80" w:rsidRPr="009B302C">
        <w:rPr>
          <w:color w:val="auto"/>
        </w:rPr>
        <w:t xml:space="preserve">(VFCA) </w:t>
      </w:r>
      <w:r w:rsidRPr="009B302C">
        <w:rPr>
          <w:color w:val="auto"/>
        </w:rPr>
        <w:t xml:space="preserve">during self-sustained vocal fold vibration. </w:t>
      </w:r>
      <w:r w:rsidR="006F0C80" w:rsidRPr="009B302C">
        <w:rPr>
          <w:color w:val="auto"/>
        </w:rPr>
        <w:t>For one, knowledge of the time-varying relative magnitude of VFCA is useful to validate the results from electroglottographic measurements</w:t>
      </w:r>
      <w:r w:rsidR="007F2760" w:rsidRPr="009B302C">
        <w:rPr>
          <w:color w:val="auto"/>
        </w:rPr>
        <w:fldChar w:fldCharType="begin"/>
      </w:r>
      <w:r w:rsidR="00423C70">
        <w:rPr>
          <w:color w:val="auto"/>
        </w:rPr>
        <w:instrText xml:space="preserve"> ADDIN REFMGR.CITE &lt;Refman&gt;&lt;Cite&gt;&lt;Author&gt;Hampala&lt;/Author&gt;&lt;Year&gt;2016&lt;/Year&gt;&lt;RecNum&gt;HAMPALA2016&lt;/RecNum&gt;&lt;IDText&gt;Relationship between the electroglottographic signal and vocal fold contact area&lt;/IDText&gt;&lt;MDL Ref_Type="Journal"&gt;&lt;Ref_Type&gt;Journal&lt;/Ref_Type&gt;&lt;Ref_ID&gt;HAMPALA2016&lt;/Ref_ID&gt;&lt;Title_Primary&gt;&lt;f name="Arial CE"&gt;Relationship between the electroglottographic signal and vocal fold contact area&lt;/f&gt;&lt;/Title_Primary&gt;&lt;Authors_Primary&gt;Hampala,V.&lt;/Authors_Primary&gt;&lt;Authors_Primary&gt;Garcia,Maxime&lt;/Authors_Primary&gt;&lt;Authors_Primary&gt;Svec,J.G.&lt;/Authors_Primary&gt;&lt;Authors_Primary&gt;Scherer,R.C.&lt;/Authors_Primary&gt;&lt;Authors_Primary&gt;Herbst,C.T.&lt;/Authors_Primary&gt;&lt;Date_Primary&gt;2016&lt;/Date_Primary&gt;&lt;Keywords&gt;calibration&lt;/Keywords&gt;&lt;Keywords&gt;contact&lt;/Keywords&gt;&lt;Keywords&gt;EGG&lt;/Keywords&gt;&lt;Keywords&gt;electroglottography&lt;/Keywords&gt;&lt;Keywords&gt;measurement&lt;/Keywords&gt;&lt;Keywords&gt;method&lt;/Keywords&gt;&lt;Keywords&gt;vocal fold&lt;/Keywords&gt;&lt;Keywords&gt;Phonation&lt;/Keywords&gt;&lt;Keywords&gt;HA&lt;/Keywords&gt;&lt;Keywords&gt;study&lt;/Keywords&gt;&lt;Keywords&gt;vibration&lt;/Keywords&gt;&lt;Keywords&gt;evaluation&lt;/Keywords&gt;&lt;Keywords&gt;excised&lt;/Keywords&gt;&lt;Keywords&gt;hemilarynx&lt;/Keywords&gt;&lt;Keywords&gt;high-speed&lt;/Keywords&gt;&lt;Keywords&gt;video&lt;/Keywords&gt;&lt;Keywords&gt;Video Recording&lt;/Keywords&gt;&lt;Keywords&gt;recording&lt;/Keywords&gt;&lt;Keywords&gt;tissue&lt;/Keywords&gt;&lt;Keywords&gt;property&lt;/Keywords&gt;&lt;Reprint&gt;In File&lt;/Reprint&gt;&lt;Start_Page&gt;&lt;f name="Arial CE"&gt;161&lt;/f&gt;&lt;/Start_Page&gt;&lt;End_Page&gt;&lt;f name="Arial CE"&gt;171&lt;/f&gt;&lt;/End_Page&gt;&lt;Periodical&gt;Journal of Voice&lt;/Periodical&gt;&lt;Volume&gt;&lt;f name="Arial CE"&gt;30&lt;/f&gt;&lt;/Volume&gt;&lt;Issue&gt;&lt;f name="Arial CE"&gt;2&lt;/f&gt;&lt;/Issue&gt;&lt;Web_URL_Link1&gt;file://D:\Jan\PapersReprints\HampalaEtAl2016_EGG_JVoice.pdf&lt;/Web_URL_Link1&gt;&lt;Web_URL_Link2&gt;&lt;f name="Arial CE"&gt;&lt;u&gt;http://dx.doi.org/10.1016/j.jvoice.2015.03.018&lt;/u&gt;&lt;/f&gt;&lt;/Web_URL_Link2&gt;&lt;ZZ_JournalFull&gt;&lt;f name="System"&gt;Journal of Voice&lt;/f&gt;&lt;/ZZ_JournalFull&gt;&lt;ZZ_JournalStdAbbrev&gt;&lt;f name="System"&gt;J.Voice&lt;/f&gt;&lt;/ZZ_JournalStdAbbrev&gt;&lt;ZZ_JournalUser1&gt;&lt;f name="System"&gt;J Voice&lt;/f&gt;&lt;/ZZ_JournalUser1&gt;&lt;ZZ_WorkformID&gt;1&lt;/ZZ_WorkformID&gt;&lt;/MDL&gt;&lt;/Cite&gt;&lt;/Refman&gt;</w:instrText>
      </w:r>
      <w:r w:rsidR="007F2760" w:rsidRPr="009B302C">
        <w:rPr>
          <w:color w:val="auto"/>
        </w:rPr>
        <w:fldChar w:fldCharType="separate"/>
      </w:r>
      <w:r w:rsidR="00403A8F" w:rsidRPr="00403A8F">
        <w:rPr>
          <w:noProof/>
          <w:color w:val="auto"/>
          <w:vertAlign w:val="superscript"/>
        </w:rPr>
        <w:t>27</w:t>
      </w:r>
      <w:r w:rsidR="007F2760" w:rsidRPr="009B302C">
        <w:rPr>
          <w:color w:val="auto"/>
        </w:rPr>
        <w:fldChar w:fldCharType="end"/>
      </w:r>
      <w:r w:rsidR="006F0C80" w:rsidRPr="009B302C">
        <w:rPr>
          <w:color w:val="auto"/>
        </w:rPr>
        <w:t xml:space="preserve">, as EGG is </w:t>
      </w:r>
      <w:r w:rsidR="00344C50" w:rsidRPr="009B302C">
        <w:rPr>
          <w:color w:val="auto"/>
        </w:rPr>
        <w:t xml:space="preserve">a </w:t>
      </w:r>
      <w:r w:rsidR="001A36DF" w:rsidRPr="009B302C">
        <w:rPr>
          <w:color w:val="auto"/>
        </w:rPr>
        <w:t xml:space="preserve">widely-used method for non-invasive assessment of vocal fold vibration </w:t>
      </w:r>
      <w:r w:rsidR="00476366" w:rsidRPr="009B302C">
        <w:rPr>
          <w:i/>
          <w:color w:val="auto"/>
        </w:rPr>
        <w:t>in vivo</w:t>
      </w:r>
      <w:r w:rsidR="001A36DF" w:rsidRPr="009B302C">
        <w:rPr>
          <w:color w:val="auto"/>
        </w:rPr>
        <w:t>.</w:t>
      </w:r>
      <w:r w:rsidR="00B522D0" w:rsidRPr="009B302C">
        <w:rPr>
          <w:color w:val="auto"/>
        </w:rPr>
        <w:t xml:space="preserve"> </w:t>
      </w:r>
      <w:r w:rsidR="00767A8D" w:rsidRPr="009B302C">
        <w:rPr>
          <w:color w:val="auto"/>
        </w:rPr>
        <w:t xml:space="preserve">Furthermore, </w:t>
      </w:r>
      <w:r w:rsidR="004C09E0" w:rsidRPr="009B302C">
        <w:rPr>
          <w:color w:val="auto"/>
        </w:rPr>
        <w:t>measurement</w:t>
      </w:r>
      <w:r w:rsidR="004436D5" w:rsidRPr="009B302C">
        <w:rPr>
          <w:color w:val="auto"/>
        </w:rPr>
        <w:t xml:space="preserve"> of the exact VFCA geometry and its variation over time </w:t>
      </w:r>
      <w:r w:rsidR="008D4EE4" w:rsidRPr="009B302C">
        <w:rPr>
          <w:color w:val="auto"/>
        </w:rPr>
        <w:t>might prove to</w:t>
      </w:r>
      <w:r w:rsidR="00607849" w:rsidRPr="009B302C">
        <w:rPr>
          <w:color w:val="auto"/>
        </w:rPr>
        <w:t xml:space="preserve"> be crucial</w:t>
      </w:r>
      <w:r w:rsidR="004436D5" w:rsidRPr="009B302C">
        <w:rPr>
          <w:color w:val="auto"/>
        </w:rPr>
        <w:t xml:space="preserve"> for better understanding </w:t>
      </w:r>
      <w:r w:rsidR="009A0F8E" w:rsidRPr="009B302C">
        <w:rPr>
          <w:color w:val="auto"/>
        </w:rPr>
        <w:t xml:space="preserve">the notion of </w:t>
      </w:r>
      <w:r w:rsidR="004436D5" w:rsidRPr="009B302C">
        <w:rPr>
          <w:color w:val="auto"/>
        </w:rPr>
        <w:t>vocal fold contact depth</w:t>
      </w:r>
      <w:r w:rsidR="003B7936" w:rsidRPr="009B302C">
        <w:rPr>
          <w:color w:val="auto"/>
        </w:rPr>
        <w:t xml:space="preserve"> </w:t>
      </w:r>
      <w:r w:rsidR="007F2760" w:rsidRPr="009B302C">
        <w:rPr>
          <w:color w:val="auto"/>
        </w:rPr>
        <w:fldChar w:fldCharType="begin"/>
      </w:r>
      <w:r w:rsidR="00423C70">
        <w:rPr>
          <w:color w:val="auto"/>
        </w:rPr>
        <w:instrText xml:space="preserve"> ADDIN REFMGR.CITE &lt;Refman&gt;&lt;Cite&gt;&lt;Author&gt;Herbst&lt;/Author&gt;&lt;Year&gt;2013&lt;/Year&gt;&lt;RecNum&gt;HERBST2013D&lt;/RecNum&gt;&lt;IDText&gt;Estimation of the vertical glottal shape based on empirical high-speed video and electroglottographic data&lt;/IDText&gt;&lt;MDL Ref_Type="Book Chapter"&gt;&lt;Ref_Type&gt;Book Chapter&lt;/Ref_Type&gt;&lt;Ref_ID&gt;HERBST2013D&lt;/Ref_ID&gt;&lt;Title_Primary&gt;&lt;f name="Arial CE"&gt;Estimation of the vertical glottal shape based on empirical high-speed video and electroglottographic data&lt;/f&gt;&lt;/Title_Primary&gt;&lt;Authors_Primary&gt;Herbst,C.T.&lt;/Authors_Primary&gt;&lt;Authors_Primary&gt;Fitch,W.T.&lt;/Authors_Primary&gt;&lt;Authors_Primary&gt;Lohscheller,J.&lt;/Authors_Primary&gt;&lt;Authors_Primary&gt;Svec,J.G.&lt;/Authors_Primary&gt;&lt;Date_Primary&gt;2013&lt;/Date_Primary&gt;&lt;Keywords&gt;EGG&lt;/Keywords&gt;&lt;Keywords&gt;glottal closure&lt;/Keywords&gt;&lt;Keywords&gt;high-speed&lt;/Keywords&gt;&lt;Keywords&gt;shape&lt;/Keywords&gt;&lt;Keywords&gt;voice&lt;/Keywords&gt;&lt;Reprint&gt;In File&lt;/Reprint&gt;&lt;Start_Page&gt;&lt;f name="Arial CE"&gt;75&lt;/f&gt;&lt;/Start_Page&gt;&lt;End_Page&gt;&lt;f name="Arial CE"&gt;76&lt;/f&gt;&lt;/End_Page&gt;&lt;Title_Secondary&gt;&lt;f name="Arial CE"&gt;AQL 2013, Proceedings of the 10th International Conference on Advances in Quantitative Laryngology, Voice and Speech Research, June 3-4, 2013, Cincinnati, Ohio, USA&lt;/f&gt;&lt;/Title_Secondary&gt;&lt;Authors_Secondary&gt;Deliyski,D.D.&lt;/Authors_Secondary&gt;&lt;Pub_Place&gt;&lt;f name="Arial CE"&gt;Cincinnati, Ohio&lt;/f&gt;&lt;/Pub_Place&gt;&lt;Publisher&gt;&lt;f name="Arial CE"&gt;AQL Press&lt;/f&gt;&lt;/Publisher&gt;&lt;Web_URL_Link1&gt;file://D:\Jan\PapersReprints\HerbstEtAl2013d_AQL2013_PROCEEDINGS.pdf&lt;/Web_URL_Link1&gt;&lt;ZZ_WorkformID&gt;3&lt;/ZZ_WorkformID&gt;&lt;/MDL&gt;&lt;/Cite&gt;&lt;/Refman&gt;</w:instrText>
      </w:r>
      <w:r w:rsidR="007F2760" w:rsidRPr="009B302C">
        <w:rPr>
          <w:color w:val="auto"/>
        </w:rPr>
        <w:fldChar w:fldCharType="separate"/>
      </w:r>
      <w:r w:rsidR="00403A8F" w:rsidRPr="00403A8F">
        <w:rPr>
          <w:noProof/>
          <w:color w:val="auto"/>
          <w:vertAlign w:val="superscript"/>
        </w:rPr>
        <w:t>49</w:t>
      </w:r>
      <w:r w:rsidR="007F2760" w:rsidRPr="009B302C">
        <w:rPr>
          <w:color w:val="auto"/>
        </w:rPr>
        <w:fldChar w:fldCharType="end"/>
      </w:r>
      <w:r w:rsidR="004436D5" w:rsidRPr="009B302C">
        <w:rPr>
          <w:color w:val="auto"/>
        </w:rPr>
        <w:t xml:space="preserve"> and its</w:t>
      </w:r>
      <w:r w:rsidR="00420F18" w:rsidRPr="009B302C">
        <w:rPr>
          <w:color w:val="auto"/>
        </w:rPr>
        <w:t xml:space="preserve"> potential </w:t>
      </w:r>
      <w:r w:rsidR="004436D5" w:rsidRPr="009B302C">
        <w:rPr>
          <w:color w:val="auto"/>
        </w:rPr>
        <w:t xml:space="preserve">relation to </w:t>
      </w:r>
      <w:r w:rsidR="003A6F0A" w:rsidRPr="009B302C">
        <w:rPr>
          <w:color w:val="auto"/>
        </w:rPr>
        <w:t xml:space="preserve">the speed of </w:t>
      </w:r>
      <w:r w:rsidR="003F6C8C" w:rsidRPr="009B302C">
        <w:rPr>
          <w:color w:val="auto"/>
        </w:rPr>
        <w:t xml:space="preserve">the </w:t>
      </w:r>
      <w:r w:rsidR="003A6F0A" w:rsidRPr="009B302C">
        <w:rPr>
          <w:color w:val="auto"/>
        </w:rPr>
        <w:t xml:space="preserve">so-called </w:t>
      </w:r>
      <w:r w:rsidR="00B174C3" w:rsidRPr="009B302C">
        <w:rPr>
          <w:color w:val="auto"/>
        </w:rPr>
        <w:t>mucos</w:t>
      </w:r>
      <w:r w:rsidR="004436D5" w:rsidRPr="009B302C">
        <w:rPr>
          <w:color w:val="auto"/>
        </w:rPr>
        <w:t xml:space="preserve">al </w:t>
      </w:r>
      <w:r w:rsidR="003A6F0A" w:rsidRPr="009B302C">
        <w:rPr>
          <w:color w:val="auto"/>
        </w:rPr>
        <w:t>wave</w:t>
      </w:r>
      <w:r w:rsidR="007F2760" w:rsidRPr="009B302C">
        <w:rPr>
          <w:color w:val="auto"/>
        </w:rPr>
        <w:fldChar w:fldCharType="begin">
          <w:fldData xml:space="preserve">PFJlZm1hbj48Q2l0ZT48QXV0aG9yPkJlcmtlPC9BdXRob3I+PFllYXI+MTk5MzwvWWVhcj48UmVj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</w:fldData>
        </w:fldChar>
      </w:r>
      <w:r w:rsidR="00423C70">
        <w:rPr>
          <w:color w:val="auto"/>
        </w:rPr>
        <w:instrText xml:space="preserve"> ADDIN REFMGR.CITE </w:instrText>
      </w:r>
      <w:r w:rsidR="007F2760">
        <w:rPr>
          <w:color w:val="auto"/>
        </w:rPr>
        <w:fldChar w:fldCharType="begin">
          <w:fldData xml:space="preserve">PFJlZm1hbj48Q2l0ZT48QXV0aG9yPkJlcmtlPC9BdXRob3I+PFllYXI+MTk5MzwvWWVhcj48UmVj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50-53</w:t>
      </w:r>
      <w:r w:rsidR="007F2760" w:rsidRPr="009B302C">
        <w:rPr>
          <w:color w:val="auto"/>
        </w:rPr>
        <w:fldChar w:fldCharType="end"/>
      </w:r>
      <w:r w:rsidR="00DB4E69" w:rsidRPr="009B302C">
        <w:rPr>
          <w:color w:val="auto"/>
        </w:rPr>
        <w:t xml:space="preserve">. There, </w:t>
      </w:r>
      <w:r w:rsidR="003A6F0A" w:rsidRPr="009B302C">
        <w:rPr>
          <w:color w:val="auto"/>
        </w:rPr>
        <w:t xml:space="preserve">an airflow-driven travelling wave </w:t>
      </w:r>
      <w:r w:rsidR="00DB4E69" w:rsidRPr="009B302C">
        <w:rPr>
          <w:color w:val="auto"/>
        </w:rPr>
        <w:t xml:space="preserve">occurs </w:t>
      </w:r>
      <w:r w:rsidR="003A6F0A" w:rsidRPr="009B302C">
        <w:rPr>
          <w:color w:val="auto"/>
        </w:rPr>
        <w:t>within the surface cover layer of the vocal fold tissue</w:t>
      </w:r>
      <w:r w:rsidR="00F3235A" w:rsidRPr="009B302C">
        <w:rPr>
          <w:color w:val="auto"/>
        </w:rPr>
        <w:t>. This wave</w:t>
      </w:r>
      <w:r w:rsidR="009B302C" w:rsidRPr="009B302C">
        <w:rPr>
          <w:color w:val="auto"/>
        </w:rPr>
        <w:t xml:space="preserve"> </w:t>
      </w:r>
      <w:r w:rsidR="00F3235A" w:rsidRPr="009B302C">
        <w:rPr>
          <w:color w:val="auto"/>
        </w:rPr>
        <w:t xml:space="preserve">moves initially </w:t>
      </w:r>
      <w:r w:rsidR="003A6F0A" w:rsidRPr="009B302C">
        <w:rPr>
          <w:color w:val="auto"/>
        </w:rPr>
        <w:t>along with the trans-glottal airflow from the inferior to the superior vocal fold edge</w:t>
      </w:r>
      <w:r w:rsidR="009F170F" w:rsidRPr="009B302C">
        <w:rPr>
          <w:color w:val="auto"/>
        </w:rPr>
        <w:t>,</w:t>
      </w:r>
      <w:r w:rsidR="003A6F0A" w:rsidRPr="009B302C">
        <w:rPr>
          <w:color w:val="auto"/>
        </w:rPr>
        <w:t xml:space="preserve"> and then</w:t>
      </w:r>
      <w:r w:rsidR="009F170F" w:rsidRPr="009B302C">
        <w:rPr>
          <w:color w:val="auto"/>
        </w:rPr>
        <w:t xml:space="preserve"> it</w:t>
      </w:r>
      <w:r w:rsidR="003A6F0A" w:rsidRPr="009B302C">
        <w:rPr>
          <w:color w:val="auto"/>
        </w:rPr>
        <w:t xml:space="preserve"> propagat</w:t>
      </w:r>
      <w:r w:rsidR="009F170F" w:rsidRPr="009B302C">
        <w:rPr>
          <w:color w:val="auto"/>
        </w:rPr>
        <w:t>es</w:t>
      </w:r>
      <w:r w:rsidR="003A6F0A" w:rsidRPr="009B302C">
        <w:rPr>
          <w:color w:val="auto"/>
        </w:rPr>
        <w:t xml:space="preserve"> laterally across the upper vocal fold surface once every oscillatory cycle</w:t>
      </w:r>
      <w:r w:rsidR="007F2760" w:rsidRPr="009B302C">
        <w:rPr>
          <w:color w:val="auto"/>
        </w:rPr>
        <w:fldChar w:fldCharType="begin">
          <w:fldData xml:space="preserve">PFJlZm1hbj48Q2l0ZT48QXV0aG9yPkhlcmJzdDwvQXV0aG9yPjxZZWFyPjIwMTY8L1llYXI+PFJl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</w:fldData>
        </w:fldChar>
      </w:r>
      <w:r w:rsidR="00423C70">
        <w:rPr>
          <w:color w:val="auto"/>
        </w:rPr>
        <w:instrText xml:space="preserve"> ADDIN REFMGR.CITE </w:instrText>
      </w:r>
      <w:r w:rsidR="007F2760">
        <w:rPr>
          <w:color w:val="auto"/>
        </w:rPr>
        <w:fldChar w:fldCharType="begin">
          <w:fldData xml:space="preserve">PFJlZm1hbj48Q2l0ZT48QXV0aG9yPkhlcmJzdDwvQXV0aG9yPjxZZWFyPjIwMTY8L1llYXI+PFJl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</w:fldData>
        </w:fldChar>
      </w:r>
      <w:r w:rsidR="00423C70">
        <w:rPr>
          <w:color w:val="auto"/>
        </w:rPr>
        <w:instrText xml:space="preserve"> ADDIN EN.CITE.DATA </w:instrText>
      </w:r>
      <w:r w:rsidR="007F2760">
        <w:rPr>
          <w:color w:val="auto"/>
        </w:rPr>
      </w:r>
      <w:r w:rsidR="007F2760">
        <w:rPr>
          <w:color w:val="auto"/>
        </w:rPr>
        <w:fldChar w:fldCharType="end"/>
      </w:r>
      <w:r w:rsidR="007F2760" w:rsidRPr="009B302C">
        <w:rPr>
          <w:color w:val="auto"/>
        </w:rPr>
      </w:r>
      <w:r w:rsidR="007F2760" w:rsidRPr="009B302C">
        <w:rPr>
          <w:color w:val="auto"/>
        </w:rPr>
        <w:fldChar w:fldCharType="separate"/>
      </w:r>
      <w:r w:rsidR="00403A8F" w:rsidRPr="00403A8F">
        <w:rPr>
          <w:noProof/>
          <w:color w:val="auto"/>
          <w:vertAlign w:val="superscript"/>
        </w:rPr>
        <w:t>54</w:t>
      </w:r>
      <w:r w:rsidR="007F2760" w:rsidRPr="009B302C">
        <w:rPr>
          <w:color w:val="auto"/>
        </w:rPr>
        <w:fldChar w:fldCharType="end"/>
      </w:r>
      <w:r w:rsidR="006F3E14" w:rsidRPr="009B302C">
        <w:rPr>
          <w:color w:val="auto"/>
        </w:rPr>
        <w:t>.</w:t>
      </w:r>
    </w:p>
    <w:p w:rsidR="007224A3" w:rsidRPr="009B302C" w:rsidRDefault="007224A3" w:rsidP="000D4326">
      <w:pPr>
        <w:spacing w:after="0"/>
        <w:jc w:val="left"/>
        <w:rPr>
          <w:color w:val="auto"/>
        </w:rPr>
      </w:pPr>
    </w:p>
    <w:p w:rsidR="00413082" w:rsidRPr="009B302C" w:rsidRDefault="00FC3FC2" w:rsidP="000D4326">
      <w:pPr>
        <w:spacing w:after="0"/>
        <w:jc w:val="left"/>
        <w:rPr>
          <w:color w:val="auto"/>
        </w:rPr>
      </w:pPr>
      <w:r w:rsidRPr="009B302C">
        <w:rPr>
          <w:color w:val="auto"/>
        </w:rPr>
        <w:t>All things considered, t</w:t>
      </w:r>
      <w:r w:rsidR="00476366" w:rsidRPr="009B302C">
        <w:rPr>
          <w:color w:val="auto"/>
        </w:rPr>
        <w:t xml:space="preserve">he hemi-larynx </w:t>
      </w:r>
      <w:r w:rsidR="006A7B9E" w:rsidRPr="009B302C">
        <w:rPr>
          <w:color w:val="auto"/>
        </w:rPr>
        <w:t>approach</w:t>
      </w:r>
      <w:r w:rsidR="00476366" w:rsidRPr="009B302C">
        <w:rPr>
          <w:color w:val="auto"/>
        </w:rPr>
        <w:t xml:space="preserve"> is a </w:t>
      </w:r>
      <w:r w:rsidRPr="009B302C">
        <w:rPr>
          <w:color w:val="auto"/>
        </w:rPr>
        <w:t>powerful</w:t>
      </w:r>
      <w:r w:rsidR="00411B66" w:rsidRPr="009B302C">
        <w:rPr>
          <w:color w:val="auto"/>
        </w:rPr>
        <w:t xml:space="preserve">, yet not </w:t>
      </w:r>
      <w:r w:rsidR="00BE420B" w:rsidRPr="009B302C">
        <w:rPr>
          <w:color w:val="auto"/>
        </w:rPr>
        <w:t>widely</w:t>
      </w:r>
      <w:r w:rsidR="00480C1D" w:rsidRPr="009B302C">
        <w:rPr>
          <w:color w:val="auto"/>
        </w:rPr>
        <w:t xml:space="preserve"> used</w:t>
      </w:r>
      <w:r w:rsidRPr="009B302C">
        <w:rPr>
          <w:color w:val="auto"/>
        </w:rPr>
        <w:t xml:space="preserve"> </w:t>
      </w:r>
      <w:r w:rsidR="004D0EA6" w:rsidRPr="009B302C">
        <w:rPr>
          <w:color w:val="auto"/>
        </w:rPr>
        <w:t>constituent</w:t>
      </w:r>
      <w:r w:rsidR="00DE5999" w:rsidRPr="009B302C">
        <w:rPr>
          <w:color w:val="auto"/>
        </w:rPr>
        <w:t xml:space="preserve"> </w:t>
      </w:r>
      <w:r w:rsidR="00480C1D" w:rsidRPr="009B302C">
        <w:rPr>
          <w:color w:val="auto"/>
        </w:rPr>
        <w:t>of</w:t>
      </w:r>
      <w:r w:rsidR="00DE5999" w:rsidRPr="009B302C">
        <w:rPr>
          <w:color w:val="auto"/>
        </w:rPr>
        <w:t xml:space="preserve"> the </w:t>
      </w:r>
      <w:r w:rsidR="00E96B71" w:rsidRPr="009B302C">
        <w:rPr>
          <w:color w:val="auto"/>
        </w:rPr>
        <w:t xml:space="preserve">currently available </w:t>
      </w:r>
      <w:r w:rsidR="00CF399A" w:rsidRPr="009B302C">
        <w:rPr>
          <w:color w:val="auto"/>
        </w:rPr>
        <w:t>arsenal</w:t>
      </w:r>
      <w:r w:rsidR="004E3242" w:rsidRPr="009B302C">
        <w:rPr>
          <w:color w:val="auto"/>
        </w:rPr>
        <w:t xml:space="preserve"> </w:t>
      </w:r>
      <w:r w:rsidR="00DE5999" w:rsidRPr="009B302C">
        <w:rPr>
          <w:color w:val="auto"/>
        </w:rPr>
        <w:t xml:space="preserve">of </w:t>
      </w:r>
      <w:r w:rsidR="007A3307" w:rsidRPr="009B302C">
        <w:rPr>
          <w:color w:val="auto"/>
        </w:rPr>
        <w:t xml:space="preserve">empirical methods for basic voice science. </w:t>
      </w:r>
      <w:r w:rsidR="00BA2EED" w:rsidRPr="009B302C">
        <w:rPr>
          <w:color w:val="auto"/>
        </w:rPr>
        <w:t xml:space="preserve">Here, a tutorial for creating a hemi-larynx preparation is </w:t>
      </w:r>
      <w:r w:rsidR="00E248BB" w:rsidRPr="009B302C">
        <w:rPr>
          <w:color w:val="auto"/>
        </w:rPr>
        <w:t>presented</w:t>
      </w:r>
      <w:r w:rsidR="00BA2EED" w:rsidRPr="009B302C">
        <w:rPr>
          <w:color w:val="auto"/>
        </w:rPr>
        <w:t xml:space="preserve">, and some potential future applications are discussed. </w:t>
      </w:r>
      <w:r w:rsidR="002E0153" w:rsidRPr="009B302C">
        <w:rPr>
          <w:color w:val="auto"/>
        </w:rPr>
        <w:t xml:space="preserve">The </w:t>
      </w:r>
      <w:r w:rsidR="00EE2908" w:rsidRPr="009B302C">
        <w:rPr>
          <w:color w:val="auto"/>
        </w:rPr>
        <w:t>given</w:t>
      </w:r>
      <w:r w:rsidR="002E0153" w:rsidRPr="009B302C">
        <w:rPr>
          <w:color w:val="auto"/>
        </w:rPr>
        <w:t xml:space="preserve"> instructions </w:t>
      </w:r>
      <w:r w:rsidR="0071546A" w:rsidRPr="009B302C">
        <w:rPr>
          <w:color w:val="auto"/>
        </w:rPr>
        <w:t>may help improving the repeatability of experime</w:t>
      </w:r>
      <w:r w:rsidR="00A450C3" w:rsidRPr="009B302C">
        <w:rPr>
          <w:color w:val="auto"/>
        </w:rPr>
        <w:t xml:space="preserve">nts </w:t>
      </w:r>
      <w:r w:rsidR="00CB1905" w:rsidRPr="009B302C">
        <w:rPr>
          <w:color w:val="auto"/>
        </w:rPr>
        <w:t>across different labs, thus providing voice scientists with the potential to better understand the biomechanics of voice production.</w:t>
      </w:r>
    </w:p>
    <w:p w:rsidR="00FE14A5" w:rsidRPr="009B302C" w:rsidRDefault="00FE14A5" w:rsidP="000D4326">
      <w:pPr>
        <w:spacing w:after="0"/>
        <w:jc w:val="left"/>
        <w:rPr>
          <w:color w:val="auto"/>
        </w:rPr>
      </w:pPr>
    </w:p>
    <w:p w:rsidR="00E514E7" w:rsidRPr="009B302C" w:rsidRDefault="006305D7" w:rsidP="000D4326">
      <w:pPr>
        <w:pStyle w:val="NormalWeb"/>
        <w:spacing w:before="0" w:beforeAutospacing="0" w:after="0"/>
        <w:jc w:val="left"/>
        <w:outlineLvl w:val="0"/>
        <w:rPr>
          <w:b/>
          <w:bCs/>
          <w:color w:val="auto"/>
        </w:rPr>
      </w:pPr>
      <w:r w:rsidRPr="009B302C">
        <w:rPr>
          <w:b/>
          <w:bCs/>
          <w:color w:val="auto"/>
        </w:rPr>
        <w:t>ACKNOWLEDGMENTS:</w:t>
      </w:r>
      <w:r w:rsidR="00476366" w:rsidRPr="009B302C">
        <w:rPr>
          <w:b/>
          <w:bCs/>
          <w:color w:val="auto"/>
        </w:rPr>
        <w:t xml:space="preserve"> </w:t>
      </w:r>
    </w:p>
    <w:p w:rsidR="00413082" w:rsidRPr="009B302C" w:rsidRDefault="00A450C3" w:rsidP="000D4326">
      <w:pPr>
        <w:spacing w:after="0"/>
        <w:jc w:val="left"/>
        <w:rPr>
          <w:color w:val="auto"/>
        </w:rPr>
      </w:pPr>
      <w:r w:rsidRPr="009B302C">
        <w:rPr>
          <w:color w:val="auto"/>
        </w:rPr>
        <w:t xml:space="preserve">This work was supported by </w:t>
      </w:r>
      <w:r w:rsidR="006C1548" w:rsidRPr="009B302C">
        <w:rPr>
          <w:color w:val="auto"/>
        </w:rPr>
        <w:t>an APART grant of the</w:t>
      </w:r>
      <w:r w:rsidR="007224A3" w:rsidRPr="009B302C">
        <w:rPr>
          <w:color w:val="auto"/>
        </w:rPr>
        <w:t xml:space="preserve"> </w:t>
      </w:r>
      <w:r w:rsidR="006C1548" w:rsidRPr="009B302C">
        <w:rPr>
          <w:color w:val="auto"/>
        </w:rPr>
        <w:t xml:space="preserve">Austrian Academy of Sciences (CTH), </w:t>
      </w:r>
      <w:r w:rsidRPr="009B302C">
        <w:rPr>
          <w:color w:val="auto"/>
        </w:rPr>
        <w:t>the T</w:t>
      </w:r>
      <w:r w:rsidR="00666CA5" w:rsidRPr="009B302C">
        <w:rPr>
          <w:color w:val="auto"/>
        </w:rPr>
        <w:t>echnology Agency of the Czech Republic project no. TA04010877</w:t>
      </w:r>
      <w:r w:rsidRPr="009B302C">
        <w:rPr>
          <w:color w:val="auto"/>
        </w:rPr>
        <w:t xml:space="preserve"> (</w:t>
      </w:r>
      <w:r w:rsidR="00121326" w:rsidRPr="009B302C">
        <w:rPr>
          <w:color w:val="auto"/>
        </w:rPr>
        <w:t xml:space="preserve">CTH, </w:t>
      </w:r>
      <w:r w:rsidRPr="009B302C">
        <w:rPr>
          <w:color w:val="auto"/>
        </w:rPr>
        <w:t>VH and JGS)</w:t>
      </w:r>
      <w:r w:rsidR="00FA07F9" w:rsidRPr="009B302C">
        <w:rPr>
          <w:color w:val="auto"/>
        </w:rPr>
        <w:t>,</w:t>
      </w:r>
      <w:r w:rsidR="00D115A7" w:rsidRPr="009B302C">
        <w:rPr>
          <w:color w:val="auto"/>
        </w:rPr>
        <w:t xml:space="preserve"> and the Czech Science Foundation (GACR) project no GA16-01246S (to JGS)</w:t>
      </w:r>
      <w:r w:rsidRPr="009B302C">
        <w:rPr>
          <w:color w:val="auto"/>
        </w:rPr>
        <w:t>.</w:t>
      </w:r>
      <w:r w:rsidR="006754CA" w:rsidRPr="009B302C">
        <w:rPr>
          <w:color w:val="auto"/>
        </w:rPr>
        <w:t xml:space="preserve"> </w:t>
      </w:r>
      <w:r w:rsidR="00127029" w:rsidRPr="009B302C">
        <w:rPr>
          <w:color w:val="auto"/>
        </w:rPr>
        <w:t>We thank W. Tecumseh Fitch for his suggestion to use denture fixative cream</w:t>
      </w:r>
      <w:r w:rsidR="00E345EE" w:rsidRPr="009B302C">
        <w:rPr>
          <w:color w:val="auto"/>
        </w:rPr>
        <w:t xml:space="preserve">, and </w:t>
      </w:r>
      <w:r w:rsidR="00127029" w:rsidRPr="009B302C">
        <w:rPr>
          <w:color w:val="auto"/>
        </w:rPr>
        <w:t>Ing. P. Liska from the Czech Army Forest Service for his help in acquiring the excised deer larynges.</w:t>
      </w:r>
    </w:p>
    <w:p w:rsidR="006305D7" w:rsidRPr="009B302C" w:rsidRDefault="006305D7" w:rsidP="000D4326">
      <w:pPr>
        <w:spacing w:after="0"/>
        <w:jc w:val="left"/>
        <w:rPr>
          <w:color w:val="auto"/>
        </w:rPr>
      </w:pPr>
    </w:p>
    <w:p w:rsidR="00413082" w:rsidRPr="009B302C" w:rsidRDefault="00476366" w:rsidP="000D4326">
      <w:pPr>
        <w:pStyle w:val="NormalWeb"/>
        <w:spacing w:before="0" w:beforeAutospacing="0" w:after="0"/>
        <w:jc w:val="left"/>
        <w:outlineLvl w:val="0"/>
        <w:rPr>
          <w:b/>
          <w:bCs/>
          <w:color w:val="auto"/>
        </w:rPr>
      </w:pPr>
      <w:r w:rsidRPr="009B302C">
        <w:rPr>
          <w:b/>
          <w:bCs/>
          <w:color w:val="auto"/>
        </w:rPr>
        <w:t xml:space="preserve">DISCLOSURES: </w:t>
      </w:r>
    </w:p>
    <w:p w:rsidR="000D3FF1" w:rsidRPr="009B302C" w:rsidRDefault="005F559C" w:rsidP="000D4326">
      <w:pPr>
        <w:spacing w:after="0"/>
        <w:jc w:val="left"/>
        <w:rPr>
          <w:color w:val="auto"/>
        </w:rPr>
      </w:pPr>
      <w:r w:rsidRPr="009B302C">
        <w:rPr>
          <w:color w:val="auto"/>
        </w:rPr>
        <w:t>The authors have nothing to disclose</w:t>
      </w:r>
      <w:r w:rsidR="00A204C8" w:rsidRPr="009B302C">
        <w:rPr>
          <w:color w:val="auto"/>
        </w:rPr>
        <w:t>.</w:t>
      </w:r>
      <w:bookmarkStart w:id="6" w:name="_GoBack"/>
      <w:bookmarkEnd w:id="6"/>
    </w:p>
    <w:p w:rsidR="006305D7" w:rsidRPr="00423C70" w:rsidRDefault="006305D7" w:rsidP="000D4326">
      <w:pPr>
        <w:spacing w:after="0"/>
        <w:jc w:val="left"/>
        <w:rPr>
          <w:rFonts w:asciiTheme="minorHAnsi" w:hAnsiTheme="minorHAnsi"/>
          <w:color w:val="auto"/>
        </w:rPr>
      </w:pPr>
    </w:p>
    <w:p w:rsidR="00423C70" w:rsidRPr="002F0A05" w:rsidRDefault="006305D7" w:rsidP="000D4326">
      <w:pPr>
        <w:pStyle w:val="NormalWeb"/>
        <w:spacing w:before="0" w:beforeAutospacing="0" w:after="0"/>
        <w:jc w:val="left"/>
        <w:outlineLvl w:val="0"/>
        <w:rPr>
          <w:b/>
          <w:bCs/>
          <w:color w:val="auto"/>
        </w:rPr>
      </w:pPr>
      <w:r w:rsidRPr="002F0A05">
        <w:rPr>
          <w:b/>
          <w:bCs/>
          <w:color w:val="auto"/>
        </w:rPr>
        <w:t>REFERENCES</w:t>
      </w:r>
      <w:r w:rsidR="009B302C" w:rsidRPr="002F0A05">
        <w:rPr>
          <w:b/>
          <w:bCs/>
          <w:color w:val="auto"/>
        </w:rPr>
        <w:t>:</w:t>
      </w:r>
      <w:r w:rsidR="007F2760" w:rsidRPr="00423C70">
        <w:rPr>
          <w:b/>
          <w:bCs/>
          <w:color w:val="auto"/>
        </w:rPr>
        <w:fldChar w:fldCharType="begin"/>
      </w:r>
      <w:r w:rsidR="00513675" w:rsidRPr="002F0A05">
        <w:rPr>
          <w:b/>
          <w:bCs/>
          <w:color w:val="auto"/>
        </w:rPr>
        <w:instrText xml:space="preserve"> ADDIN REFMGR.REFLIST </w:instrText>
      </w:r>
      <w:r w:rsidR="007F2760" w:rsidRPr="00423C70">
        <w:rPr>
          <w:b/>
          <w:bCs/>
          <w:color w:val="auto"/>
        </w:rPr>
        <w:fldChar w:fldCharType="separate"/>
      </w:r>
    </w:p>
    <w:p w:rsidR="000D4326"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 </w:t>
      </w:r>
      <w:r w:rsidRPr="00423C70">
        <w:rPr>
          <w:rFonts w:asciiTheme="minorHAnsi" w:hAnsiTheme="minorHAnsi"/>
          <w:noProof/>
          <w:color w:val="auto"/>
        </w:rPr>
        <w:tab/>
        <w:t xml:space="preserve">Story, B.H. An overview of the physiology, physics and modeling of the sound source for vowels. </w:t>
      </w:r>
      <w:r w:rsidR="000D4326">
        <w:rPr>
          <w:rFonts w:asciiTheme="minorHAnsi" w:hAnsiTheme="minorHAnsi"/>
          <w:i/>
          <w:noProof/>
          <w:color w:val="auto"/>
        </w:rPr>
        <w:t>Acoust Sci Technol</w:t>
      </w:r>
      <w:r w:rsidRPr="00423C70">
        <w:rPr>
          <w:rFonts w:asciiTheme="minorHAnsi" w:hAnsiTheme="minorHAnsi"/>
          <w:i/>
          <w:noProof/>
          <w:color w:val="auto"/>
        </w:rPr>
        <w:t xml:space="preserve">. </w:t>
      </w:r>
      <w:r w:rsidRPr="00423C70">
        <w:rPr>
          <w:rFonts w:asciiTheme="minorHAnsi" w:hAnsiTheme="minorHAnsi"/>
          <w:b/>
          <w:noProof/>
          <w:color w:val="auto"/>
        </w:rPr>
        <w:t xml:space="preserve">23 </w:t>
      </w:r>
      <w:r w:rsidRPr="00423C70">
        <w:rPr>
          <w:rFonts w:asciiTheme="minorHAnsi" w:hAnsiTheme="minorHAnsi"/>
          <w:noProof/>
          <w:color w:val="auto"/>
        </w:rPr>
        <w:t xml:space="preserve">(4), 195-206, </w:t>
      </w:r>
      <w:r w:rsidR="008D61C8" w:rsidRPr="008D61C8">
        <w:rPr>
          <w:rFonts w:asciiTheme="minorHAnsi" w:hAnsiTheme="minorHAnsi"/>
          <w:noProof/>
          <w:color w:val="auto"/>
        </w:rPr>
        <w:t xml:space="preserve">doi: 10.1250/ast.23.195 </w:t>
      </w:r>
      <w:r w:rsidRPr="00423C70">
        <w:rPr>
          <w:rFonts w:asciiTheme="minorHAnsi" w:hAnsiTheme="minorHAnsi"/>
          <w:noProof/>
          <w:color w:val="auto"/>
        </w:rPr>
        <w:t>(2002).</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 </w:t>
      </w:r>
      <w:r w:rsidRPr="00423C70">
        <w:rPr>
          <w:rFonts w:asciiTheme="minorHAnsi" w:hAnsiTheme="minorHAnsi"/>
          <w:noProof/>
          <w:color w:val="auto"/>
        </w:rPr>
        <w:tab/>
        <w:t xml:space="preserve">Titze, I.R. </w:t>
      </w:r>
      <w:r w:rsidRPr="00423C70">
        <w:rPr>
          <w:rFonts w:asciiTheme="minorHAnsi" w:hAnsiTheme="minorHAnsi"/>
          <w:i/>
          <w:noProof/>
          <w:color w:val="auto"/>
        </w:rPr>
        <w:t>Principles of voice production (second printing)</w:t>
      </w:r>
      <w:r w:rsidRPr="00423C70">
        <w:rPr>
          <w:rFonts w:asciiTheme="minorHAnsi" w:hAnsiTheme="minorHAnsi"/>
          <w:noProof/>
          <w:color w:val="auto"/>
        </w:rPr>
        <w:t>.</w:t>
      </w:r>
      <w:r w:rsidR="000D4326">
        <w:rPr>
          <w:rFonts w:asciiTheme="minorHAnsi" w:hAnsiTheme="minorHAnsi"/>
          <w:noProof/>
          <w:color w:val="auto"/>
        </w:rPr>
        <w:t xml:space="preserve"> </w:t>
      </w:r>
      <w:r w:rsidRPr="00423C70">
        <w:rPr>
          <w:rFonts w:asciiTheme="minorHAnsi" w:hAnsiTheme="minorHAnsi"/>
          <w:noProof/>
          <w:color w:val="auto"/>
        </w:rPr>
        <w:t>National Center for Voice and Speech, Iowa City, IA</w:t>
      </w:r>
      <w:r w:rsidR="000D4326">
        <w:rPr>
          <w:rFonts w:asciiTheme="minorHAnsi" w:hAnsiTheme="minorHAnsi"/>
          <w:noProof/>
          <w:color w:val="auto"/>
        </w:rPr>
        <w:t xml:space="preserve"> (</w:t>
      </w:r>
      <w:r w:rsidRPr="00423C70">
        <w:rPr>
          <w:rFonts w:asciiTheme="minorHAnsi" w:hAnsiTheme="minorHAnsi"/>
          <w:noProof/>
          <w:color w:val="auto"/>
        </w:rPr>
        <w:t>2000).</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lastRenderedPageBreak/>
        <w:t xml:space="preserve">3. </w:t>
      </w:r>
      <w:r w:rsidRPr="00423C70">
        <w:rPr>
          <w:rFonts w:asciiTheme="minorHAnsi" w:hAnsiTheme="minorHAnsi"/>
          <w:noProof/>
          <w:color w:val="auto"/>
        </w:rPr>
        <w:tab/>
        <w:t xml:space="preserve">Cooper, D.S. In: </w:t>
      </w:r>
      <w:r w:rsidRPr="00423C70">
        <w:rPr>
          <w:rFonts w:asciiTheme="minorHAnsi" w:hAnsiTheme="minorHAnsi"/>
          <w:i/>
          <w:noProof/>
          <w:color w:val="auto"/>
        </w:rPr>
        <w:t xml:space="preserve">Otolaryngology - head and neck surgery. </w:t>
      </w:r>
      <w:r w:rsidRPr="00423C70">
        <w:rPr>
          <w:rFonts w:asciiTheme="minorHAnsi" w:hAnsiTheme="minorHAnsi"/>
          <w:noProof/>
          <w:color w:val="auto"/>
        </w:rPr>
        <w:t>Vol. 3, Cummings, C.W., Fredrickson, J.M., Harker, L.A., Schuller, D.E., &amp; Krause, C.J. eds., Ch. 95, C. V. Mosby, St. Louis and Toronto, 1728-1737 (1986).</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 </w:t>
      </w:r>
      <w:r w:rsidRPr="00423C70">
        <w:rPr>
          <w:rFonts w:asciiTheme="minorHAnsi" w:hAnsiTheme="minorHAnsi"/>
          <w:noProof/>
          <w:color w:val="auto"/>
        </w:rPr>
        <w:tab/>
        <w:t xml:space="preserve">Titze, I.R. In: </w:t>
      </w:r>
      <w:r w:rsidRPr="00423C70">
        <w:rPr>
          <w:rFonts w:asciiTheme="minorHAnsi" w:hAnsiTheme="minorHAnsi"/>
          <w:i/>
          <w:noProof/>
          <w:color w:val="auto"/>
        </w:rPr>
        <w:t xml:space="preserve">The myoelastic aerodynamic theory of phonation. </w:t>
      </w:r>
      <w:r w:rsidRPr="00423C70">
        <w:rPr>
          <w:rFonts w:asciiTheme="minorHAnsi" w:hAnsiTheme="minorHAnsi"/>
          <w:noProof/>
          <w:color w:val="auto"/>
        </w:rPr>
        <w:t>Titze, I.R. ed., National Center for Voice and Speech, Denver CO and Iowa City IA, 1-62 (2006).</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5. </w:t>
      </w:r>
      <w:r w:rsidRPr="00423C70">
        <w:rPr>
          <w:rFonts w:asciiTheme="minorHAnsi" w:hAnsiTheme="minorHAnsi"/>
          <w:noProof/>
          <w:color w:val="auto"/>
        </w:rPr>
        <w:tab/>
        <w:t xml:space="preserve">Baer, T. </w:t>
      </w:r>
      <w:r w:rsidRPr="00423C70">
        <w:rPr>
          <w:rFonts w:asciiTheme="minorHAnsi" w:hAnsiTheme="minorHAnsi"/>
          <w:i/>
          <w:noProof/>
          <w:color w:val="auto"/>
        </w:rPr>
        <w:t>Investigation of phonation using excised larynxes. (Doctoral dissertation)</w:t>
      </w:r>
      <w:r w:rsidRPr="00423C70">
        <w:rPr>
          <w:rFonts w:asciiTheme="minorHAnsi" w:hAnsiTheme="minorHAnsi"/>
          <w:noProof/>
          <w:color w:val="auto"/>
        </w:rPr>
        <w:t>.</w:t>
      </w:r>
      <w:r w:rsidR="000D4326">
        <w:rPr>
          <w:rFonts w:asciiTheme="minorHAnsi" w:hAnsiTheme="minorHAnsi"/>
          <w:noProof/>
          <w:color w:val="auto"/>
        </w:rPr>
        <w:t xml:space="preserve"> </w:t>
      </w:r>
      <w:r w:rsidRPr="00423C70">
        <w:rPr>
          <w:rFonts w:asciiTheme="minorHAnsi" w:hAnsiTheme="minorHAnsi"/>
          <w:noProof/>
          <w:color w:val="auto"/>
        </w:rPr>
        <w:t>Massachusetts Institute of Technology, Cambridge, Mass</w:t>
      </w:r>
      <w:r w:rsidR="000D4326">
        <w:rPr>
          <w:rFonts w:asciiTheme="minorHAnsi" w:hAnsiTheme="minorHAnsi"/>
          <w:noProof/>
          <w:color w:val="auto"/>
        </w:rPr>
        <w:t xml:space="preserve"> (</w:t>
      </w:r>
      <w:r w:rsidRPr="00423C70">
        <w:rPr>
          <w:rFonts w:asciiTheme="minorHAnsi" w:hAnsiTheme="minorHAnsi"/>
          <w:noProof/>
          <w:color w:val="auto"/>
        </w:rPr>
        <w:t>1975).</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6. </w:t>
      </w:r>
      <w:r w:rsidRPr="00423C70">
        <w:rPr>
          <w:rFonts w:asciiTheme="minorHAnsi" w:hAnsiTheme="minorHAnsi"/>
          <w:noProof/>
          <w:color w:val="auto"/>
        </w:rPr>
        <w:tab/>
        <w:t xml:space="preserve">Bless, D.M., Patel, R.R., &amp; Connor, N. In: </w:t>
      </w:r>
      <w:r w:rsidRPr="00423C70">
        <w:rPr>
          <w:rFonts w:asciiTheme="minorHAnsi" w:hAnsiTheme="minorHAnsi"/>
          <w:i/>
          <w:noProof/>
          <w:color w:val="auto"/>
        </w:rPr>
        <w:t xml:space="preserve">The Larynx. Third Edition. Volume I. </w:t>
      </w:r>
      <w:r w:rsidRPr="00423C70">
        <w:rPr>
          <w:rFonts w:asciiTheme="minorHAnsi" w:hAnsiTheme="minorHAnsi"/>
          <w:noProof/>
          <w:color w:val="auto"/>
        </w:rPr>
        <w:t>Fried, M.P. &amp; Ferlito, A. eds., Ch. 11, Plural Publishing, San Diego, CA, 181-210 (2009).</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7. </w:t>
      </w:r>
      <w:r w:rsidRPr="00423C70">
        <w:rPr>
          <w:rFonts w:asciiTheme="minorHAnsi" w:hAnsiTheme="minorHAnsi"/>
          <w:noProof/>
          <w:color w:val="auto"/>
        </w:rPr>
        <w:tab/>
        <w:t>Berke, G.S.</w:t>
      </w:r>
      <w:r w:rsidRPr="00423C70">
        <w:rPr>
          <w:rFonts w:asciiTheme="minorHAnsi" w:hAnsiTheme="minorHAnsi"/>
          <w:i/>
          <w:noProof/>
          <w:color w:val="auto"/>
        </w:rPr>
        <w:t xml:space="preserve"> et al.</w:t>
      </w:r>
      <w:r w:rsidRPr="00423C70">
        <w:rPr>
          <w:rFonts w:asciiTheme="minorHAnsi" w:hAnsiTheme="minorHAnsi"/>
          <w:noProof/>
          <w:color w:val="auto"/>
        </w:rPr>
        <w:t xml:space="preserve"> Laryngeal modeling: theoretical, in vitro, in vivo. </w:t>
      </w:r>
      <w:r w:rsidRPr="00423C70">
        <w:rPr>
          <w:rFonts w:asciiTheme="minorHAnsi" w:hAnsiTheme="minorHAnsi"/>
          <w:i/>
          <w:noProof/>
          <w:color w:val="auto"/>
        </w:rPr>
        <w:t xml:space="preserve">Laryngoscope. </w:t>
      </w:r>
      <w:r w:rsidRPr="00423C70">
        <w:rPr>
          <w:rFonts w:asciiTheme="minorHAnsi" w:hAnsiTheme="minorHAnsi"/>
          <w:b/>
          <w:noProof/>
          <w:color w:val="auto"/>
        </w:rPr>
        <w:t xml:space="preserve">97 </w:t>
      </w:r>
      <w:r w:rsidRPr="00423C70">
        <w:rPr>
          <w:rFonts w:asciiTheme="minorHAnsi" w:hAnsiTheme="minorHAnsi"/>
          <w:noProof/>
          <w:color w:val="auto"/>
        </w:rPr>
        <w:t xml:space="preserve">871-881, </w:t>
      </w:r>
      <w:r w:rsidR="008D61C8" w:rsidRPr="008D61C8">
        <w:rPr>
          <w:rFonts w:asciiTheme="minorHAnsi" w:hAnsiTheme="minorHAnsi"/>
          <w:noProof/>
          <w:color w:val="auto"/>
        </w:rPr>
        <w:t xml:space="preserve">doi: 10.1288/00005537-198707000-00019 </w:t>
      </w:r>
      <w:r w:rsidRPr="00423C70">
        <w:rPr>
          <w:rFonts w:asciiTheme="minorHAnsi" w:hAnsiTheme="minorHAnsi"/>
          <w:noProof/>
          <w:color w:val="auto"/>
        </w:rPr>
        <w:t>(1987).</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8. </w:t>
      </w:r>
      <w:r w:rsidRPr="00423C70">
        <w:rPr>
          <w:rFonts w:asciiTheme="minorHAnsi" w:hAnsiTheme="minorHAnsi"/>
          <w:noProof/>
          <w:color w:val="auto"/>
        </w:rPr>
        <w:tab/>
        <w:t xml:space="preserve">Scherer, R.C., Titze, I.R., &amp; Curtis, J.F. Pressure-flow relationships in two models of the larynx having rectangular glottal shapes. </w:t>
      </w:r>
      <w:r w:rsidRPr="00423C70">
        <w:rPr>
          <w:rFonts w:asciiTheme="minorHAnsi" w:hAnsiTheme="minorHAnsi"/>
          <w:i/>
          <w:noProof/>
          <w:color w:val="auto"/>
        </w:rPr>
        <w:t>J</w:t>
      </w:r>
      <w:r w:rsidR="000D4326">
        <w:rPr>
          <w:rFonts w:asciiTheme="minorHAnsi" w:hAnsiTheme="minorHAnsi"/>
          <w:i/>
          <w:noProof/>
          <w:color w:val="auto"/>
        </w:rPr>
        <w:t xml:space="preserve"> Acoust Soc</w:t>
      </w:r>
      <w:r w:rsidRPr="00423C70">
        <w:rPr>
          <w:rFonts w:asciiTheme="minorHAnsi" w:hAnsiTheme="minorHAnsi"/>
          <w:i/>
          <w:noProof/>
          <w:color w:val="auto"/>
        </w:rPr>
        <w:t xml:space="preserve"> Am. </w:t>
      </w:r>
      <w:r w:rsidRPr="00423C70">
        <w:rPr>
          <w:rFonts w:asciiTheme="minorHAnsi" w:hAnsiTheme="minorHAnsi"/>
          <w:b/>
          <w:noProof/>
          <w:color w:val="auto"/>
        </w:rPr>
        <w:t xml:space="preserve">73 </w:t>
      </w:r>
      <w:r w:rsidRPr="00423C70">
        <w:rPr>
          <w:rFonts w:asciiTheme="minorHAnsi" w:hAnsiTheme="minorHAnsi"/>
          <w:noProof/>
          <w:color w:val="auto"/>
        </w:rPr>
        <w:t xml:space="preserve">(2), 668-676, </w:t>
      </w:r>
      <w:r w:rsidR="009C24EA" w:rsidRPr="009C24EA">
        <w:rPr>
          <w:rFonts w:asciiTheme="minorHAnsi" w:hAnsiTheme="minorHAnsi"/>
          <w:noProof/>
          <w:color w:val="auto"/>
        </w:rPr>
        <w:t xml:space="preserve">doi: 10.1121/1.388959 </w:t>
      </w:r>
      <w:r w:rsidRPr="00423C70">
        <w:rPr>
          <w:rFonts w:asciiTheme="minorHAnsi" w:hAnsiTheme="minorHAnsi"/>
          <w:noProof/>
          <w:color w:val="auto"/>
        </w:rPr>
        <w:t>(1983).</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9. </w:t>
      </w:r>
      <w:r w:rsidRPr="00423C70">
        <w:rPr>
          <w:rFonts w:asciiTheme="minorHAnsi" w:hAnsiTheme="minorHAnsi"/>
          <w:noProof/>
          <w:color w:val="auto"/>
        </w:rPr>
        <w:tab/>
        <w:t>Sidlof, P.</w:t>
      </w:r>
      <w:r w:rsidRPr="00423C70">
        <w:rPr>
          <w:rFonts w:asciiTheme="minorHAnsi" w:hAnsiTheme="minorHAnsi"/>
          <w:i/>
          <w:noProof/>
          <w:color w:val="auto"/>
        </w:rPr>
        <w:t xml:space="preserve"> et al.</w:t>
      </w:r>
      <w:r w:rsidRPr="00423C70">
        <w:rPr>
          <w:rFonts w:asciiTheme="minorHAnsi" w:hAnsiTheme="minorHAnsi"/>
          <w:noProof/>
          <w:color w:val="auto"/>
        </w:rPr>
        <w:t xml:space="preserve"> Geometry of human vocal folds and glottal channel for mathematical and biomechanical modeling of voice production. </w:t>
      </w:r>
      <w:r w:rsidR="000D4326">
        <w:rPr>
          <w:rFonts w:asciiTheme="minorHAnsi" w:hAnsiTheme="minorHAnsi"/>
          <w:i/>
          <w:noProof/>
          <w:color w:val="auto"/>
        </w:rPr>
        <w:t>J Biomech</w:t>
      </w:r>
      <w:r w:rsidRPr="00423C70">
        <w:rPr>
          <w:rFonts w:asciiTheme="minorHAnsi" w:hAnsiTheme="minorHAnsi"/>
          <w:i/>
          <w:noProof/>
          <w:color w:val="auto"/>
        </w:rPr>
        <w:t xml:space="preserve">. </w:t>
      </w:r>
      <w:r w:rsidRPr="00423C70">
        <w:rPr>
          <w:rFonts w:asciiTheme="minorHAnsi" w:hAnsiTheme="minorHAnsi"/>
          <w:b/>
          <w:noProof/>
          <w:color w:val="auto"/>
        </w:rPr>
        <w:t xml:space="preserve">41 </w:t>
      </w:r>
      <w:r w:rsidRPr="00423C70">
        <w:rPr>
          <w:rFonts w:asciiTheme="minorHAnsi" w:hAnsiTheme="minorHAnsi"/>
          <w:noProof/>
          <w:color w:val="auto"/>
        </w:rPr>
        <w:t xml:space="preserve">(5), 985-995, </w:t>
      </w:r>
      <w:r w:rsidR="00FF6893" w:rsidRPr="00FF6893">
        <w:rPr>
          <w:rFonts w:asciiTheme="minorHAnsi" w:hAnsiTheme="minorHAnsi"/>
          <w:noProof/>
          <w:color w:val="auto"/>
        </w:rPr>
        <w:t>doi:</w:t>
      </w:r>
      <w:r w:rsidR="00FF6893">
        <w:rPr>
          <w:rFonts w:asciiTheme="minorHAnsi" w:hAnsiTheme="minorHAnsi"/>
          <w:noProof/>
          <w:color w:val="auto"/>
        </w:rPr>
        <w:t xml:space="preserve"> </w:t>
      </w:r>
      <w:r w:rsidR="00FF6893" w:rsidRPr="00FF6893">
        <w:rPr>
          <w:rFonts w:asciiTheme="minorHAnsi" w:hAnsiTheme="minorHAnsi"/>
          <w:noProof/>
          <w:color w:val="auto"/>
        </w:rPr>
        <w:t xml:space="preserve">403 10.1016/j.jbiomech.2007.12.016 </w:t>
      </w:r>
      <w:r w:rsidRPr="00423C70">
        <w:rPr>
          <w:rFonts w:asciiTheme="minorHAnsi" w:hAnsiTheme="minorHAnsi"/>
          <w:noProof/>
          <w:color w:val="auto"/>
        </w:rPr>
        <w:t>(2008).</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0. </w:t>
      </w:r>
      <w:r w:rsidRPr="00423C70">
        <w:rPr>
          <w:rFonts w:asciiTheme="minorHAnsi" w:hAnsiTheme="minorHAnsi"/>
          <w:noProof/>
          <w:color w:val="auto"/>
        </w:rPr>
        <w:tab/>
        <w:t>Scherer, R.C., Torkaman, S., Kuehn, D.P., &amp; Afjeh, A.A. Intraglottal pressures in a three-dimensional model with a non-rectangular glottal shape.</w:t>
      </w:r>
      <w:r w:rsidR="000D4326" w:rsidRPr="00423C70">
        <w:rPr>
          <w:rFonts w:asciiTheme="minorHAnsi" w:hAnsiTheme="minorHAnsi"/>
          <w:noProof/>
          <w:color w:val="auto"/>
        </w:rPr>
        <w:t xml:space="preserve">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28 </w:t>
      </w:r>
      <w:r w:rsidRPr="00423C70">
        <w:rPr>
          <w:rFonts w:asciiTheme="minorHAnsi" w:hAnsiTheme="minorHAnsi"/>
          <w:noProof/>
          <w:color w:val="auto"/>
        </w:rPr>
        <w:t xml:space="preserve">(2), 828-838, </w:t>
      </w:r>
      <w:r w:rsidR="00F13545" w:rsidRPr="00F13545">
        <w:rPr>
          <w:rFonts w:asciiTheme="minorHAnsi" w:hAnsiTheme="minorHAnsi"/>
          <w:noProof/>
          <w:color w:val="auto"/>
        </w:rPr>
        <w:t xml:space="preserve">doi: 10.1121/1.3455838 </w:t>
      </w:r>
      <w:r w:rsidRPr="00423C70">
        <w:rPr>
          <w:rFonts w:asciiTheme="minorHAnsi" w:hAnsiTheme="minorHAnsi"/>
          <w:noProof/>
          <w:color w:val="auto"/>
        </w:rPr>
        <w:t>(2010).</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1. </w:t>
      </w:r>
      <w:r w:rsidRPr="00423C70">
        <w:rPr>
          <w:rFonts w:asciiTheme="minorHAnsi" w:hAnsiTheme="minorHAnsi"/>
          <w:noProof/>
          <w:color w:val="auto"/>
        </w:rPr>
        <w:tab/>
        <w:t xml:space="preserve">Titze, I.R. The physics of small-amplitude oscillation of the vocal folds.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83 </w:t>
      </w:r>
      <w:r w:rsidRPr="00423C70">
        <w:rPr>
          <w:rFonts w:asciiTheme="minorHAnsi" w:hAnsiTheme="minorHAnsi"/>
          <w:noProof/>
          <w:color w:val="auto"/>
        </w:rPr>
        <w:t xml:space="preserve">(4), 1536-1552, </w:t>
      </w:r>
      <w:r w:rsidR="00C45E54" w:rsidRPr="00C45E54">
        <w:rPr>
          <w:rFonts w:asciiTheme="minorHAnsi" w:hAnsiTheme="minorHAnsi"/>
          <w:noProof/>
          <w:color w:val="auto"/>
        </w:rPr>
        <w:t xml:space="preserve">doi: 10.1121/1.395910 </w:t>
      </w:r>
      <w:r w:rsidRPr="00423C70">
        <w:rPr>
          <w:rFonts w:asciiTheme="minorHAnsi" w:hAnsiTheme="minorHAnsi"/>
          <w:noProof/>
          <w:color w:val="auto"/>
        </w:rPr>
        <w:t>(1988).</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2. </w:t>
      </w:r>
      <w:r w:rsidRPr="00423C70">
        <w:rPr>
          <w:rFonts w:asciiTheme="minorHAnsi" w:hAnsiTheme="minorHAnsi"/>
          <w:noProof/>
          <w:color w:val="auto"/>
        </w:rPr>
        <w:tab/>
        <w:t xml:space="preserve">Horacek, J. &amp; Svec, J.G. In: </w:t>
      </w:r>
      <w:r w:rsidRPr="00423C70">
        <w:rPr>
          <w:rFonts w:asciiTheme="minorHAnsi" w:hAnsiTheme="minorHAnsi"/>
          <w:i/>
          <w:noProof/>
          <w:color w:val="auto"/>
        </w:rPr>
        <w:t xml:space="preserve">Proceedings of the 5th International Symposium on Fluid Structure Interaction, Aeroelasticity, Flow Induced Vibration and Noise (IMECE2002), Vol.3 ASME Int. Mechanical Engineering Congress, 17-22 November 2002, New Orleans, Louisiana, USA (CD-ROM). </w:t>
      </w:r>
      <w:r w:rsidRPr="00423C70">
        <w:rPr>
          <w:rFonts w:asciiTheme="minorHAnsi" w:hAnsiTheme="minorHAnsi"/>
          <w:noProof/>
          <w:color w:val="auto"/>
        </w:rPr>
        <w:t>Paidoussis, M.P. ed., Ch. 2, American Society of Mechanical Engineers (ASME), New York, NY, USA, 1043-1054 (2002).</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3. </w:t>
      </w:r>
      <w:r w:rsidRPr="00423C70">
        <w:rPr>
          <w:rFonts w:asciiTheme="minorHAnsi" w:hAnsiTheme="minorHAnsi"/>
          <w:noProof/>
          <w:color w:val="auto"/>
        </w:rPr>
        <w:tab/>
        <w:t xml:space="preserve">Vilkman, E., Alku, P., &amp; Laukkanen, A.-M. Vocal-fold collision mass as a differentiator between registers in the low-pitch range. </w:t>
      </w:r>
      <w:r w:rsidRPr="00423C70">
        <w:rPr>
          <w:rFonts w:asciiTheme="minorHAnsi" w:hAnsiTheme="minorHAnsi"/>
          <w:i/>
          <w:noProof/>
          <w:color w:val="auto"/>
        </w:rPr>
        <w:t xml:space="preserve">J Voice. </w:t>
      </w:r>
      <w:r w:rsidRPr="00423C70">
        <w:rPr>
          <w:rFonts w:asciiTheme="minorHAnsi" w:hAnsiTheme="minorHAnsi"/>
          <w:b/>
          <w:noProof/>
          <w:color w:val="auto"/>
        </w:rPr>
        <w:t xml:space="preserve">9 </w:t>
      </w:r>
      <w:r w:rsidRPr="00423C70">
        <w:rPr>
          <w:rFonts w:asciiTheme="minorHAnsi" w:hAnsiTheme="minorHAnsi"/>
          <w:noProof/>
          <w:color w:val="auto"/>
        </w:rPr>
        <w:t xml:space="preserve">(1), 66-73, </w:t>
      </w:r>
      <w:r w:rsidR="00DE20B7">
        <w:rPr>
          <w:rFonts w:asciiTheme="minorHAnsi" w:hAnsiTheme="minorHAnsi"/>
          <w:noProof/>
          <w:color w:val="auto"/>
        </w:rPr>
        <w:t xml:space="preserve">doi: </w:t>
      </w:r>
      <w:r w:rsidR="00DE20B7" w:rsidRPr="00DE20B7">
        <w:rPr>
          <w:rFonts w:asciiTheme="minorHAnsi" w:hAnsiTheme="minorHAnsi"/>
          <w:noProof/>
          <w:color w:val="auto"/>
        </w:rPr>
        <w:t>10.1016/S0892-1997(05)80224-3</w:t>
      </w:r>
      <w:r w:rsidR="001A5D9F">
        <w:rPr>
          <w:rFonts w:asciiTheme="minorHAnsi" w:hAnsiTheme="minorHAnsi"/>
          <w:noProof/>
          <w:color w:val="auto"/>
        </w:rPr>
        <w:t xml:space="preserve"> </w:t>
      </w:r>
      <w:r w:rsidRPr="00423C70">
        <w:rPr>
          <w:rFonts w:asciiTheme="minorHAnsi" w:hAnsiTheme="minorHAnsi"/>
          <w:noProof/>
          <w:color w:val="auto"/>
        </w:rPr>
        <w:t>(1995).</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4. </w:t>
      </w:r>
      <w:r w:rsidRPr="00423C70">
        <w:rPr>
          <w:rFonts w:asciiTheme="minorHAnsi" w:hAnsiTheme="minorHAnsi"/>
          <w:noProof/>
          <w:color w:val="auto"/>
        </w:rPr>
        <w:tab/>
        <w:t xml:space="preserve">Herbst, C.T. &amp; Svec, J.G. Adjustment of glottal configurations in singing. </w:t>
      </w:r>
      <w:r w:rsidR="000D4326">
        <w:rPr>
          <w:rFonts w:asciiTheme="minorHAnsi" w:hAnsiTheme="minorHAnsi"/>
          <w:noProof/>
          <w:color w:val="auto"/>
        </w:rPr>
        <w:t xml:space="preserve">J </w:t>
      </w:r>
      <w:r w:rsidRPr="00423C70">
        <w:rPr>
          <w:rFonts w:asciiTheme="minorHAnsi" w:hAnsiTheme="minorHAnsi"/>
          <w:i/>
          <w:noProof/>
          <w:color w:val="auto"/>
        </w:rPr>
        <w:t xml:space="preserve">Singing. </w:t>
      </w:r>
      <w:r w:rsidRPr="00423C70">
        <w:rPr>
          <w:rFonts w:asciiTheme="minorHAnsi" w:hAnsiTheme="minorHAnsi"/>
          <w:b/>
          <w:noProof/>
          <w:color w:val="auto"/>
        </w:rPr>
        <w:t xml:space="preserve">70 </w:t>
      </w:r>
      <w:r w:rsidRPr="00423C70">
        <w:rPr>
          <w:rFonts w:asciiTheme="minorHAnsi" w:hAnsiTheme="minorHAnsi"/>
          <w:noProof/>
          <w:color w:val="auto"/>
        </w:rPr>
        <w:t>(3), 301-308</w:t>
      </w:r>
      <w:r w:rsidR="000D4326">
        <w:rPr>
          <w:rFonts w:asciiTheme="minorHAnsi" w:hAnsiTheme="minorHAnsi"/>
          <w:noProof/>
          <w:color w:val="auto"/>
        </w:rPr>
        <w:t xml:space="preserve"> (</w:t>
      </w:r>
      <w:r w:rsidRPr="00423C70">
        <w:rPr>
          <w:rFonts w:asciiTheme="minorHAnsi" w:hAnsiTheme="minorHAnsi"/>
          <w:noProof/>
          <w:color w:val="auto"/>
        </w:rPr>
        <w:t>2014).</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5. </w:t>
      </w:r>
      <w:r w:rsidRPr="00423C70">
        <w:rPr>
          <w:rFonts w:asciiTheme="minorHAnsi" w:hAnsiTheme="minorHAnsi"/>
          <w:noProof/>
          <w:color w:val="auto"/>
        </w:rPr>
        <w:tab/>
        <w:t xml:space="preserve">Hiroto, I. </w:t>
      </w:r>
      <w:r w:rsidRPr="00423C70">
        <w:rPr>
          <w:rFonts w:asciiTheme="minorHAnsi" w:hAnsiTheme="minorHAnsi"/>
          <w:i/>
          <w:noProof/>
          <w:color w:val="auto"/>
        </w:rPr>
        <w:t>Vibration of vocal cords: an ultra high-speed cinematographic study. (Film)</w:t>
      </w:r>
      <w:r w:rsidRPr="00423C70">
        <w:rPr>
          <w:rFonts w:asciiTheme="minorHAnsi" w:hAnsiTheme="minorHAnsi"/>
          <w:noProof/>
          <w:color w:val="auto"/>
        </w:rPr>
        <w:t>.</w:t>
      </w:r>
      <w:r w:rsidR="000D4326">
        <w:rPr>
          <w:rFonts w:asciiTheme="minorHAnsi" w:hAnsiTheme="minorHAnsi"/>
          <w:noProof/>
          <w:color w:val="auto"/>
        </w:rPr>
        <w:t xml:space="preserve"> </w:t>
      </w:r>
      <w:r w:rsidRPr="00423C70">
        <w:rPr>
          <w:rFonts w:asciiTheme="minorHAnsi" w:hAnsiTheme="minorHAnsi"/>
          <w:noProof/>
          <w:color w:val="auto"/>
        </w:rPr>
        <w:t>Department of otolaryngology, Kurume University, Kurume, Japan</w:t>
      </w:r>
      <w:r w:rsidR="000D4326">
        <w:rPr>
          <w:rFonts w:asciiTheme="minorHAnsi" w:hAnsiTheme="minorHAnsi"/>
          <w:noProof/>
          <w:color w:val="auto"/>
        </w:rPr>
        <w:t xml:space="preserve"> (</w:t>
      </w:r>
      <w:r w:rsidRPr="00423C70">
        <w:rPr>
          <w:rFonts w:asciiTheme="minorHAnsi" w:hAnsiTheme="minorHAnsi"/>
          <w:noProof/>
          <w:color w:val="auto"/>
        </w:rPr>
        <w:t>1968).</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6. </w:t>
      </w:r>
      <w:r w:rsidRPr="00423C70">
        <w:rPr>
          <w:rFonts w:asciiTheme="minorHAnsi" w:hAnsiTheme="minorHAnsi"/>
          <w:noProof/>
          <w:color w:val="auto"/>
        </w:rPr>
        <w:tab/>
        <w:t xml:space="preserve">Jiang, J.J. &amp; Titze, I.R. A methodological study of hemilaryngeal phonation. </w:t>
      </w:r>
      <w:r w:rsidRPr="00423C70">
        <w:rPr>
          <w:rFonts w:asciiTheme="minorHAnsi" w:hAnsiTheme="minorHAnsi"/>
          <w:i/>
          <w:noProof/>
          <w:color w:val="auto"/>
        </w:rPr>
        <w:t xml:space="preserve">Laryngoscope. </w:t>
      </w:r>
      <w:r w:rsidRPr="00423C70">
        <w:rPr>
          <w:rFonts w:asciiTheme="minorHAnsi" w:hAnsiTheme="minorHAnsi"/>
          <w:b/>
          <w:noProof/>
          <w:color w:val="auto"/>
        </w:rPr>
        <w:t xml:space="preserve">103 </w:t>
      </w:r>
      <w:r w:rsidRPr="00423C70">
        <w:rPr>
          <w:rFonts w:asciiTheme="minorHAnsi" w:hAnsiTheme="minorHAnsi"/>
          <w:noProof/>
          <w:color w:val="auto"/>
        </w:rPr>
        <w:t xml:space="preserve">(8), 872-882, </w:t>
      </w:r>
      <w:r w:rsidR="00CC69C7" w:rsidRPr="00CC69C7">
        <w:rPr>
          <w:rFonts w:asciiTheme="minorHAnsi" w:hAnsiTheme="minorHAnsi"/>
          <w:noProof/>
          <w:color w:val="auto"/>
        </w:rPr>
        <w:t>doi: 10.1288/00005537-199308000-00008</w:t>
      </w:r>
      <w:r w:rsidR="00CC69C7">
        <w:rPr>
          <w:rFonts w:asciiTheme="minorHAnsi" w:hAnsiTheme="minorHAnsi"/>
          <w:noProof/>
          <w:color w:val="auto"/>
        </w:rPr>
        <w:t xml:space="preserve"> </w:t>
      </w:r>
      <w:r w:rsidRPr="00423C70">
        <w:rPr>
          <w:rFonts w:asciiTheme="minorHAnsi" w:hAnsiTheme="minorHAnsi"/>
          <w:noProof/>
          <w:color w:val="auto"/>
        </w:rPr>
        <w:t>(1993).</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7. </w:t>
      </w:r>
      <w:r w:rsidRPr="00423C70">
        <w:rPr>
          <w:rFonts w:asciiTheme="minorHAnsi" w:hAnsiTheme="minorHAnsi"/>
          <w:noProof/>
          <w:color w:val="auto"/>
        </w:rPr>
        <w:tab/>
        <w:t xml:space="preserve">Scherer, R.C., Druker, D.G., &amp; Titze, I.R. In: </w:t>
      </w:r>
      <w:r w:rsidRPr="00423C70">
        <w:rPr>
          <w:rFonts w:asciiTheme="minorHAnsi" w:hAnsiTheme="minorHAnsi"/>
          <w:i/>
          <w:noProof/>
          <w:color w:val="auto"/>
        </w:rPr>
        <w:t xml:space="preserve">Vocal physiology: voice production, mechanisms and functions. </w:t>
      </w:r>
      <w:r w:rsidRPr="00423C70">
        <w:rPr>
          <w:rFonts w:asciiTheme="minorHAnsi" w:hAnsiTheme="minorHAnsi"/>
          <w:noProof/>
          <w:color w:val="auto"/>
        </w:rPr>
        <w:t>Fujimura, O. ed., Raven Press, New York, 279-291 (1988).</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8. </w:t>
      </w:r>
      <w:r w:rsidRPr="00423C70">
        <w:rPr>
          <w:rFonts w:asciiTheme="minorHAnsi" w:hAnsiTheme="minorHAnsi"/>
          <w:noProof/>
          <w:color w:val="auto"/>
        </w:rPr>
        <w:tab/>
        <w:t xml:space="preserve">Jiang, J.J. &amp; Titze, I.R. Measurement of vocal fold intraglottal pressure and impact stress. </w:t>
      </w:r>
      <w:r w:rsidRPr="00423C70">
        <w:rPr>
          <w:rFonts w:asciiTheme="minorHAnsi" w:hAnsiTheme="minorHAnsi"/>
          <w:i/>
          <w:noProof/>
          <w:color w:val="auto"/>
        </w:rPr>
        <w:t xml:space="preserve">J Voice. </w:t>
      </w:r>
      <w:r w:rsidRPr="00423C70">
        <w:rPr>
          <w:rFonts w:asciiTheme="minorHAnsi" w:hAnsiTheme="minorHAnsi"/>
          <w:b/>
          <w:noProof/>
          <w:color w:val="auto"/>
        </w:rPr>
        <w:t xml:space="preserve">8 </w:t>
      </w:r>
      <w:r w:rsidRPr="00423C70">
        <w:rPr>
          <w:rFonts w:asciiTheme="minorHAnsi" w:hAnsiTheme="minorHAnsi"/>
          <w:noProof/>
          <w:color w:val="auto"/>
        </w:rPr>
        <w:t xml:space="preserve">(2), 132-144, </w:t>
      </w:r>
      <w:r w:rsidR="002F5BCD">
        <w:rPr>
          <w:rFonts w:asciiTheme="minorHAnsi" w:hAnsiTheme="minorHAnsi"/>
          <w:noProof/>
          <w:color w:val="auto"/>
        </w:rPr>
        <w:t xml:space="preserve">doi: </w:t>
      </w:r>
      <w:r w:rsidR="002F5BCD" w:rsidRPr="002F5BCD">
        <w:rPr>
          <w:rFonts w:asciiTheme="minorHAnsi" w:hAnsiTheme="minorHAnsi"/>
          <w:noProof/>
          <w:color w:val="auto"/>
        </w:rPr>
        <w:t xml:space="preserve">10.1016/S0892-1997(05)80305-4 </w:t>
      </w:r>
      <w:r w:rsidRPr="00423C70">
        <w:rPr>
          <w:rFonts w:asciiTheme="minorHAnsi" w:hAnsiTheme="minorHAnsi"/>
          <w:noProof/>
          <w:color w:val="auto"/>
        </w:rPr>
        <w:t>(1994).</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19. </w:t>
      </w:r>
      <w:r w:rsidRPr="00423C70">
        <w:rPr>
          <w:rFonts w:asciiTheme="minorHAnsi" w:hAnsiTheme="minorHAnsi"/>
          <w:noProof/>
          <w:color w:val="auto"/>
        </w:rPr>
        <w:tab/>
        <w:t xml:space="preserve">Alipour, F. &amp; Scherer, R.C. Dynamic glottal pressures in an excised hemilarynx model. </w:t>
      </w:r>
      <w:r w:rsidRPr="00423C70">
        <w:rPr>
          <w:rFonts w:asciiTheme="minorHAnsi" w:hAnsiTheme="minorHAnsi"/>
          <w:i/>
          <w:noProof/>
          <w:color w:val="auto"/>
        </w:rPr>
        <w:t xml:space="preserve">J Voice. </w:t>
      </w:r>
      <w:r w:rsidRPr="00423C70">
        <w:rPr>
          <w:rFonts w:asciiTheme="minorHAnsi" w:hAnsiTheme="minorHAnsi"/>
          <w:b/>
          <w:noProof/>
          <w:color w:val="auto"/>
        </w:rPr>
        <w:t xml:space="preserve">14 </w:t>
      </w:r>
      <w:r w:rsidRPr="00423C70">
        <w:rPr>
          <w:rFonts w:asciiTheme="minorHAnsi" w:hAnsiTheme="minorHAnsi"/>
          <w:noProof/>
          <w:color w:val="auto"/>
        </w:rPr>
        <w:t xml:space="preserve">(4), 443-454, </w:t>
      </w:r>
      <w:r w:rsidR="00220FCC" w:rsidRPr="00220FCC">
        <w:rPr>
          <w:rFonts w:asciiTheme="minorHAnsi" w:hAnsiTheme="minorHAnsi"/>
          <w:noProof/>
          <w:color w:val="auto"/>
        </w:rPr>
        <w:t xml:space="preserve">doi: 10.1016/S0892-1997(00)80002-8 </w:t>
      </w:r>
      <w:r w:rsidRPr="00423C70">
        <w:rPr>
          <w:rFonts w:asciiTheme="minorHAnsi" w:hAnsiTheme="minorHAnsi"/>
          <w:noProof/>
          <w:color w:val="auto"/>
        </w:rPr>
        <w:t>(2000).</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0. </w:t>
      </w:r>
      <w:r w:rsidRPr="00423C70">
        <w:rPr>
          <w:rFonts w:asciiTheme="minorHAnsi" w:hAnsiTheme="minorHAnsi"/>
          <w:noProof/>
          <w:color w:val="auto"/>
        </w:rPr>
        <w:tab/>
        <w:t xml:space="preserve">Berry, D.A., Montequin, D.W., &amp; Tayama, N. High-speed digital imaging of the medial surface of the vocal folds.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10 </w:t>
      </w:r>
      <w:r w:rsidRPr="00423C70">
        <w:rPr>
          <w:rFonts w:asciiTheme="minorHAnsi" w:hAnsiTheme="minorHAnsi"/>
          <w:noProof/>
          <w:color w:val="auto"/>
        </w:rPr>
        <w:t xml:space="preserve">(5, Pt.1), 2539-2547, </w:t>
      </w:r>
      <w:r w:rsidR="00062C52" w:rsidRPr="00062C52">
        <w:rPr>
          <w:rFonts w:asciiTheme="minorHAnsi" w:hAnsiTheme="minorHAnsi"/>
          <w:noProof/>
          <w:color w:val="auto"/>
        </w:rPr>
        <w:t xml:space="preserve">doi: 10.1121/1.1408947 </w:t>
      </w:r>
      <w:r w:rsidRPr="00423C70">
        <w:rPr>
          <w:rFonts w:asciiTheme="minorHAnsi" w:hAnsiTheme="minorHAnsi"/>
          <w:noProof/>
          <w:color w:val="auto"/>
        </w:rPr>
        <w:lastRenderedPageBreak/>
        <w:t>(2001).</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1. </w:t>
      </w:r>
      <w:r w:rsidRPr="00423C70">
        <w:rPr>
          <w:rFonts w:asciiTheme="minorHAnsi" w:hAnsiTheme="minorHAnsi"/>
          <w:noProof/>
          <w:color w:val="auto"/>
        </w:rPr>
        <w:tab/>
        <w:t xml:space="preserve">Döllinger, M., Tayama, N., &amp; Berry, D.A. Empirical eigenfunctions and medial surface dynamics of a human vocal fold. </w:t>
      </w:r>
      <w:r w:rsidR="000D4326">
        <w:rPr>
          <w:rFonts w:asciiTheme="minorHAnsi" w:hAnsiTheme="minorHAnsi"/>
          <w:i/>
          <w:noProof/>
          <w:color w:val="auto"/>
        </w:rPr>
        <w:t>Methods Inf Med</w:t>
      </w:r>
      <w:r w:rsidRPr="00423C70">
        <w:rPr>
          <w:rFonts w:asciiTheme="minorHAnsi" w:hAnsiTheme="minorHAnsi"/>
          <w:i/>
          <w:noProof/>
          <w:color w:val="auto"/>
        </w:rPr>
        <w:t xml:space="preserve">. </w:t>
      </w:r>
      <w:r w:rsidRPr="00423C70">
        <w:rPr>
          <w:rFonts w:asciiTheme="minorHAnsi" w:hAnsiTheme="minorHAnsi"/>
          <w:b/>
          <w:noProof/>
          <w:color w:val="auto"/>
        </w:rPr>
        <w:t xml:space="preserve">44 </w:t>
      </w:r>
      <w:r w:rsidRPr="00423C70">
        <w:rPr>
          <w:rFonts w:asciiTheme="minorHAnsi" w:hAnsiTheme="minorHAnsi"/>
          <w:noProof/>
          <w:color w:val="auto"/>
        </w:rPr>
        <w:t xml:space="preserve">(3), 384-391, </w:t>
      </w:r>
      <w:r w:rsidR="003934EA" w:rsidRPr="003934EA">
        <w:rPr>
          <w:rFonts w:asciiTheme="minorHAnsi" w:hAnsiTheme="minorHAnsi"/>
          <w:noProof/>
          <w:color w:val="auto"/>
        </w:rPr>
        <w:t xml:space="preserve">doi: 10.1267/METH05030384 </w:t>
      </w:r>
      <w:r w:rsidRPr="00423C70">
        <w:rPr>
          <w:rFonts w:asciiTheme="minorHAnsi" w:hAnsiTheme="minorHAnsi"/>
          <w:noProof/>
          <w:color w:val="auto"/>
        </w:rPr>
        <w:t>(2005).</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2. </w:t>
      </w:r>
      <w:r w:rsidRPr="00423C70">
        <w:rPr>
          <w:rFonts w:asciiTheme="minorHAnsi" w:hAnsiTheme="minorHAnsi"/>
          <w:noProof/>
          <w:color w:val="auto"/>
        </w:rPr>
        <w:tab/>
        <w:t xml:space="preserve">Döllinger, M., Berry, D.A., &amp; Berke, G.S. Medial surface dynamics of an in vivo canine vocal fold during phonation.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17 </w:t>
      </w:r>
      <w:r w:rsidRPr="00423C70">
        <w:rPr>
          <w:rFonts w:asciiTheme="minorHAnsi" w:hAnsiTheme="minorHAnsi"/>
          <w:noProof/>
          <w:color w:val="auto"/>
        </w:rPr>
        <w:t xml:space="preserve">(5), 3174-3183, </w:t>
      </w:r>
      <w:r w:rsidR="002F0E88" w:rsidRPr="002F0E88">
        <w:rPr>
          <w:rFonts w:asciiTheme="minorHAnsi" w:hAnsiTheme="minorHAnsi"/>
          <w:noProof/>
          <w:color w:val="auto"/>
        </w:rPr>
        <w:t xml:space="preserve">doi: 10.1121/1.1871772 </w:t>
      </w:r>
      <w:r w:rsidRPr="00423C70">
        <w:rPr>
          <w:rFonts w:asciiTheme="minorHAnsi" w:hAnsiTheme="minorHAnsi"/>
          <w:noProof/>
          <w:color w:val="auto"/>
        </w:rPr>
        <w:t>(2005).</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3. </w:t>
      </w:r>
      <w:r w:rsidRPr="00423C70">
        <w:rPr>
          <w:rFonts w:asciiTheme="minorHAnsi" w:hAnsiTheme="minorHAnsi"/>
          <w:noProof/>
          <w:color w:val="auto"/>
        </w:rPr>
        <w:tab/>
        <w:t xml:space="preserve">Döllinger, M., Berry, D.A., &amp; Kniesburges, S. Dynamic vocal fold parameters with changing adduction in ex-vivo hemilarynx experiments.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39 </w:t>
      </w:r>
      <w:r w:rsidRPr="00423C70">
        <w:rPr>
          <w:rFonts w:asciiTheme="minorHAnsi" w:hAnsiTheme="minorHAnsi"/>
          <w:noProof/>
          <w:color w:val="auto"/>
        </w:rPr>
        <w:t xml:space="preserve">(5), 2372-2385, </w:t>
      </w:r>
      <w:r w:rsidR="004914F0">
        <w:rPr>
          <w:rFonts w:asciiTheme="minorHAnsi" w:hAnsiTheme="minorHAnsi"/>
          <w:noProof/>
          <w:color w:val="auto"/>
        </w:rPr>
        <w:t xml:space="preserve">doi: </w:t>
      </w:r>
      <w:r w:rsidR="004914F0" w:rsidRPr="004914F0">
        <w:rPr>
          <w:rFonts w:asciiTheme="minorHAnsi" w:hAnsiTheme="minorHAnsi"/>
          <w:noProof/>
          <w:color w:val="auto"/>
        </w:rPr>
        <w:t xml:space="preserve">10.1121/1.4947044 </w:t>
      </w:r>
      <w:r w:rsidRPr="00423C70">
        <w:rPr>
          <w:rFonts w:asciiTheme="minorHAnsi" w:hAnsiTheme="minorHAnsi"/>
          <w:noProof/>
          <w:color w:val="auto"/>
        </w:rPr>
        <w:t>(2016).</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4. </w:t>
      </w:r>
      <w:r w:rsidRPr="00423C70">
        <w:rPr>
          <w:rFonts w:asciiTheme="minorHAnsi" w:hAnsiTheme="minorHAnsi"/>
          <w:noProof/>
          <w:color w:val="auto"/>
        </w:rPr>
        <w:tab/>
        <w:t xml:space="preserve">Durham, P.L., Scherer, R.C., Druker, D.G., &amp; Titze, I.R. </w:t>
      </w:r>
      <w:r w:rsidRPr="00423C70">
        <w:rPr>
          <w:rFonts w:asciiTheme="minorHAnsi" w:hAnsiTheme="minorHAnsi"/>
          <w:i/>
          <w:noProof/>
          <w:color w:val="auto"/>
        </w:rPr>
        <w:t>Development of excised larynx procedures for studying mechanisms of phonation. Technical report</w:t>
      </w:r>
      <w:r w:rsidRPr="00423C70">
        <w:rPr>
          <w:rFonts w:asciiTheme="minorHAnsi" w:hAnsiTheme="minorHAnsi"/>
          <w:noProof/>
          <w:color w:val="auto"/>
        </w:rPr>
        <w:t>.</w:t>
      </w:r>
      <w:r w:rsidR="000D4326">
        <w:rPr>
          <w:rFonts w:asciiTheme="minorHAnsi" w:hAnsiTheme="minorHAnsi"/>
          <w:noProof/>
          <w:color w:val="auto"/>
        </w:rPr>
        <w:t xml:space="preserve"> </w:t>
      </w:r>
      <w:r w:rsidRPr="00423C70">
        <w:rPr>
          <w:rFonts w:asciiTheme="minorHAnsi" w:hAnsiTheme="minorHAnsi"/>
          <w:noProof/>
          <w:color w:val="auto"/>
        </w:rPr>
        <w:t>Voice Acoustics and Biomechanics Laboratory, Department of Speech Pathology and Audiology, The University of Iowa</w:t>
      </w:r>
      <w:r w:rsidR="000D4326">
        <w:rPr>
          <w:rFonts w:asciiTheme="minorHAnsi" w:hAnsiTheme="minorHAnsi"/>
          <w:noProof/>
          <w:color w:val="auto"/>
        </w:rPr>
        <w:t xml:space="preserve"> (</w:t>
      </w:r>
      <w:r w:rsidRPr="00423C70">
        <w:rPr>
          <w:rFonts w:asciiTheme="minorHAnsi" w:hAnsiTheme="minorHAnsi"/>
          <w:noProof/>
          <w:color w:val="auto"/>
        </w:rPr>
        <w:t>1987).</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5. </w:t>
      </w:r>
      <w:r w:rsidRPr="00423C70">
        <w:rPr>
          <w:rFonts w:asciiTheme="minorHAnsi" w:hAnsiTheme="minorHAnsi"/>
          <w:noProof/>
          <w:color w:val="auto"/>
        </w:rPr>
        <w:tab/>
        <w:t xml:space="preserve">Chan, R.W. &amp; Titze, I.R. Effect of postmortem changes and freezing on the viscoelastic properties of vocal fold tissues. </w:t>
      </w:r>
      <w:r w:rsidR="000D4326">
        <w:rPr>
          <w:rFonts w:asciiTheme="minorHAnsi" w:hAnsiTheme="minorHAnsi"/>
          <w:i/>
          <w:noProof/>
          <w:color w:val="auto"/>
        </w:rPr>
        <w:t>Ann Biomed Eng</w:t>
      </w:r>
      <w:r w:rsidRPr="00423C70">
        <w:rPr>
          <w:rFonts w:asciiTheme="minorHAnsi" w:hAnsiTheme="minorHAnsi"/>
          <w:i/>
          <w:noProof/>
          <w:color w:val="auto"/>
        </w:rPr>
        <w:t xml:space="preserve">. </w:t>
      </w:r>
      <w:r w:rsidRPr="00423C70">
        <w:rPr>
          <w:rFonts w:asciiTheme="minorHAnsi" w:hAnsiTheme="minorHAnsi"/>
          <w:b/>
          <w:noProof/>
          <w:color w:val="auto"/>
        </w:rPr>
        <w:t xml:space="preserve">31 </w:t>
      </w:r>
      <w:r w:rsidRPr="00423C70">
        <w:rPr>
          <w:rFonts w:asciiTheme="minorHAnsi" w:hAnsiTheme="minorHAnsi"/>
          <w:noProof/>
          <w:color w:val="auto"/>
        </w:rPr>
        <w:t xml:space="preserve">(4), 482-491, </w:t>
      </w:r>
      <w:r w:rsidR="002F0E88" w:rsidRPr="002F0E88">
        <w:rPr>
          <w:rFonts w:asciiTheme="minorHAnsi" w:hAnsiTheme="minorHAnsi"/>
          <w:noProof/>
          <w:color w:val="auto"/>
        </w:rPr>
        <w:t xml:space="preserve">doi 10.1016/j.anl.2010.09.006 </w:t>
      </w:r>
      <w:r w:rsidRPr="00423C70">
        <w:rPr>
          <w:rFonts w:asciiTheme="minorHAnsi" w:hAnsiTheme="minorHAnsi"/>
          <w:noProof/>
          <w:color w:val="auto"/>
        </w:rPr>
        <w:t>(2003).</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6. </w:t>
      </w:r>
      <w:r w:rsidRPr="00423C70">
        <w:rPr>
          <w:rFonts w:asciiTheme="minorHAnsi" w:hAnsiTheme="minorHAnsi"/>
          <w:noProof/>
          <w:color w:val="auto"/>
        </w:rPr>
        <w:tab/>
        <w:t xml:space="preserve">Berg van den, Jw. &amp; Tan, T.S. Results of experiments with human larynxes. </w:t>
      </w:r>
      <w:r w:rsidRPr="00423C70">
        <w:rPr>
          <w:rFonts w:asciiTheme="minorHAnsi" w:hAnsiTheme="minorHAnsi"/>
          <w:i/>
          <w:noProof/>
          <w:color w:val="auto"/>
        </w:rPr>
        <w:t xml:space="preserve">Practica Oto-Rhino-Laryngologica. </w:t>
      </w:r>
      <w:r w:rsidRPr="00423C70">
        <w:rPr>
          <w:rFonts w:asciiTheme="minorHAnsi" w:hAnsiTheme="minorHAnsi"/>
          <w:b/>
          <w:noProof/>
          <w:color w:val="auto"/>
        </w:rPr>
        <w:t xml:space="preserve">21 </w:t>
      </w:r>
      <w:r w:rsidRPr="00423C70">
        <w:rPr>
          <w:rFonts w:asciiTheme="minorHAnsi" w:hAnsiTheme="minorHAnsi"/>
          <w:noProof/>
          <w:color w:val="auto"/>
        </w:rPr>
        <w:t xml:space="preserve">425-450, </w:t>
      </w:r>
      <w:r w:rsidR="001000AE" w:rsidRPr="001000AE">
        <w:rPr>
          <w:rFonts w:asciiTheme="minorHAnsi" w:hAnsiTheme="minorHAnsi"/>
          <w:noProof/>
          <w:color w:val="auto"/>
        </w:rPr>
        <w:t xml:space="preserve">doi: 10.1159/000274240 </w:t>
      </w:r>
      <w:r w:rsidRPr="00423C70">
        <w:rPr>
          <w:rFonts w:asciiTheme="minorHAnsi" w:hAnsiTheme="minorHAnsi"/>
          <w:noProof/>
          <w:color w:val="auto"/>
        </w:rPr>
        <w:t>(1959).</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7. </w:t>
      </w:r>
      <w:r w:rsidRPr="00423C70">
        <w:rPr>
          <w:rFonts w:asciiTheme="minorHAnsi" w:hAnsiTheme="minorHAnsi"/>
          <w:noProof/>
          <w:color w:val="auto"/>
        </w:rPr>
        <w:tab/>
        <w:t xml:space="preserve">Hampala, V., Garcia, M., Svec, J.G., Scherer, R.C., &amp; Herbst, C.T. Relationship between the electroglottographic signal and vocal fold contact area. </w:t>
      </w:r>
      <w:r w:rsidRPr="00423C70">
        <w:rPr>
          <w:rFonts w:asciiTheme="minorHAnsi" w:hAnsiTheme="minorHAnsi"/>
          <w:i/>
          <w:noProof/>
          <w:color w:val="auto"/>
        </w:rPr>
        <w:t xml:space="preserve">J Voice. </w:t>
      </w:r>
      <w:r w:rsidRPr="00423C70">
        <w:rPr>
          <w:rFonts w:asciiTheme="minorHAnsi" w:hAnsiTheme="minorHAnsi"/>
          <w:b/>
          <w:noProof/>
          <w:color w:val="auto"/>
        </w:rPr>
        <w:t xml:space="preserve">30 </w:t>
      </w:r>
      <w:r w:rsidRPr="00423C70">
        <w:rPr>
          <w:rFonts w:asciiTheme="minorHAnsi" w:hAnsiTheme="minorHAnsi"/>
          <w:noProof/>
          <w:color w:val="auto"/>
        </w:rPr>
        <w:t xml:space="preserve">(2), 161-171, </w:t>
      </w:r>
      <w:r w:rsidR="000C1DF0" w:rsidRPr="000C1DF0">
        <w:rPr>
          <w:rFonts w:asciiTheme="minorHAnsi" w:hAnsiTheme="minorHAnsi"/>
          <w:noProof/>
          <w:color w:val="auto"/>
        </w:rPr>
        <w:t>10.1016/j.jvoice.2015.03.018</w:t>
      </w:r>
      <w:r w:rsidR="000C1DF0">
        <w:rPr>
          <w:rFonts w:asciiTheme="minorHAnsi" w:hAnsiTheme="minorHAnsi"/>
          <w:noProof/>
          <w:color w:val="auto"/>
        </w:rPr>
        <w:t xml:space="preserve"> </w:t>
      </w:r>
      <w:r w:rsidRPr="00423C70">
        <w:rPr>
          <w:rFonts w:asciiTheme="minorHAnsi" w:hAnsiTheme="minorHAnsi"/>
          <w:noProof/>
          <w:color w:val="auto"/>
        </w:rPr>
        <w:t>(2016).</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8. </w:t>
      </w:r>
      <w:r w:rsidRPr="00423C70">
        <w:rPr>
          <w:rFonts w:asciiTheme="minorHAnsi" w:hAnsiTheme="minorHAnsi"/>
          <w:noProof/>
          <w:color w:val="auto"/>
        </w:rPr>
        <w:tab/>
        <w:t>Herbst, C.T.</w:t>
      </w:r>
      <w:r w:rsidRPr="00423C70">
        <w:rPr>
          <w:rFonts w:asciiTheme="minorHAnsi" w:hAnsiTheme="minorHAnsi"/>
          <w:i/>
          <w:noProof/>
          <w:color w:val="auto"/>
        </w:rPr>
        <w:t xml:space="preserve"> et al.</w:t>
      </w:r>
      <w:r w:rsidRPr="00423C70">
        <w:rPr>
          <w:rFonts w:asciiTheme="minorHAnsi" w:hAnsiTheme="minorHAnsi"/>
          <w:noProof/>
          <w:color w:val="auto"/>
        </w:rPr>
        <w:t xml:space="preserve"> Glottal opening and closing events investigated by electroglottography and super-high-speed video recordings. </w:t>
      </w:r>
      <w:r w:rsidR="000D4326">
        <w:rPr>
          <w:rFonts w:asciiTheme="minorHAnsi" w:hAnsiTheme="minorHAnsi"/>
          <w:i/>
          <w:noProof/>
          <w:color w:val="auto"/>
        </w:rPr>
        <w:t>J Exp Biol</w:t>
      </w:r>
      <w:r w:rsidRPr="00423C70">
        <w:rPr>
          <w:rFonts w:asciiTheme="minorHAnsi" w:hAnsiTheme="minorHAnsi"/>
          <w:i/>
          <w:noProof/>
          <w:color w:val="auto"/>
        </w:rPr>
        <w:t xml:space="preserve">. </w:t>
      </w:r>
      <w:r w:rsidRPr="00423C70">
        <w:rPr>
          <w:rFonts w:asciiTheme="minorHAnsi" w:hAnsiTheme="minorHAnsi"/>
          <w:b/>
          <w:noProof/>
          <w:color w:val="auto"/>
        </w:rPr>
        <w:t xml:space="preserve">217 </w:t>
      </w:r>
      <w:r w:rsidRPr="00423C70">
        <w:rPr>
          <w:rFonts w:asciiTheme="minorHAnsi" w:hAnsiTheme="minorHAnsi"/>
          <w:noProof/>
          <w:color w:val="auto"/>
        </w:rPr>
        <w:t xml:space="preserve">(6), 955-963, </w:t>
      </w:r>
      <w:r w:rsidR="003B0BEB" w:rsidRPr="003B0BEB">
        <w:rPr>
          <w:rFonts w:asciiTheme="minorHAnsi" w:hAnsiTheme="minorHAnsi"/>
          <w:noProof/>
          <w:color w:val="auto"/>
        </w:rPr>
        <w:t xml:space="preserve">doi: 10.1242/jeb.093203 </w:t>
      </w:r>
      <w:r w:rsidRPr="00423C70">
        <w:rPr>
          <w:rFonts w:asciiTheme="minorHAnsi" w:hAnsiTheme="minorHAnsi"/>
          <w:noProof/>
          <w:color w:val="auto"/>
        </w:rPr>
        <w:t>(2014).</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29. </w:t>
      </w:r>
      <w:r w:rsidRPr="00423C70">
        <w:rPr>
          <w:rFonts w:asciiTheme="minorHAnsi" w:hAnsiTheme="minorHAnsi"/>
          <w:noProof/>
          <w:color w:val="auto"/>
        </w:rPr>
        <w:tab/>
        <w:t xml:space="preserve">Zemlin, W.R. </w:t>
      </w:r>
      <w:r w:rsidRPr="00423C70">
        <w:rPr>
          <w:rFonts w:asciiTheme="minorHAnsi" w:hAnsiTheme="minorHAnsi"/>
          <w:i/>
          <w:noProof/>
          <w:color w:val="auto"/>
        </w:rPr>
        <w:t>Speech and hearing science: Anatomy &amp; physiology</w:t>
      </w:r>
      <w:r w:rsidRPr="00423C70">
        <w:rPr>
          <w:rFonts w:asciiTheme="minorHAnsi" w:hAnsiTheme="minorHAnsi"/>
          <w:noProof/>
          <w:color w:val="auto"/>
        </w:rPr>
        <w:t>. 3 edn.,</w:t>
      </w:r>
      <w:r w:rsidR="000D4326">
        <w:rPr>
          <w:rFonts w:asciiTheme="minorHAnsi" w:hAnsiTheme="minorHAnsi"/>
          <w:noProof/>
          <w:color w:val="auto"/>
        </w:rPr>
        <w:t xml:space="preserve"> </w:t>
      </w:r>
      <w:r w:rsidRPr="00423C70">
        <w:rPr>
          <w:rFonts w:asciiTheme="minorHAnsi" w:hAnsiTheme="minorHAnsi"/>
          <w:noProof/>
          <w:color w:val="auto"/>
        </w:rPr>
        <w:t>Prentice Hall, New Jersey</w:t>
      </w:r>
      <w:r w:rsidR="000D4326">
        <w:rPr>
          <w:rFonts w:asciiTheme="minorHAnsi" w:hAnsiTheme="minorHAnsi"/>
          <w:noProof/>
          <w:color w:val="auto"/>
        </w:rPr>
        <w:t xml:space="preserve"> (</w:t>
      </w:r>
      <w:r w:rsidRPr="00423C70">
        <w:rPr>
          <w:rFonts w:asciiTheme="minorHAnsi" w:hAnsiTheme="minorHAnsi"/>
          <w:noProof/>
          <w:color w:val="auto"/>
        </w:rPr>
        <w:t>1988).</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0. </w:t>
      </w:r>
      <w:r w:rsidRPr="00423C70">
        <w:rPr>
          <w:rFonts w:asciiTheme="minorHAnsi" w:hAnsiTheme="minorHAnsi"/>
          <w:noProof/>
          <w:color w:val="auto"/>
        </w:rPr>
        <w:tab/>
        <w:t xml:space="preserve">Lohscheller, J., Toy, H., Rosanowski, F., Eysholdt, U., &amp; Döllinger, M. Clinically evaluated procedure for the reconstruction of vocal fold vibrations from endoscopic digital high-speed videos. </w:t>
      </w:r>
      <w:r w:rsidRPr="00423C70">
        <w:rPr>
          <w:rFonts w:asciiTheme="minorHAnsi" w:hAnsiTheme="minorHAnsi"/>
          <w:i/>
          <w:noProof/>
          <w:color w:val="auto"/>
        </w:rPr>
        <w:t>Med.</w:t>
      </w:r>
      <w:r w:rsidR="000D4326">
        <w:rPr>
          <w:rFonts w:asciiTheme="minorHAnsi" w:hAnsiTheme="minorHAnsi"/>
          <w:i/>
          <w:noProof/>
          <w:color w:val="auto"/>
        </w:rPr>
        <w:t xml:space="preserve"> </w:t>
      </w:r>
      <w:r w:rsidRPr="00423C70">
        <w:rPr>
          <w:rFonts w:asciiTheme="minorHAnsi" w:hAnsiTheme="minorHAnsi"/>
          <w:i/>
          <w:noProof/>
          <w:color w:val="auto"/>
        </w:rPr>
        <w:t xml:space="preserve">Image Anal. </w:t>
      </w:r>
      <w:r w:rsidRPr="00423C70">
        <w:rPr>
          <w:rFonts w:asciiTheme="minorHAnsi" w:hAnsiTheme="minorHAnsi"/>
          <w:b/>
          <w:noProof/>
          <w:color w:val="auto"/>
        </w:rPr>
        <w:t xml:space="preserve">11 </w:t>
      </w:r>
      <w:r w:rsidRPr="00423C70">
        <w:rPr>
          <w:rFonts w:asciiTheme="minorHAnsi" w:hAnsiTheme="minorHAnsi"/>
          <w:noProof/>
          <w:color w:val="auto"/>
        </w:rPr>
        <w:t xml:space="preserve">(4), 400-413, </w:t>
      </w:r>
      <w:r w:rsidR="00C97558">
        <w:rPr>
          <w:rFonts w:asciiTheme="minorHAnsi" w:hAnsiTheme="minorHAnsi"/>
          <w:noProof/>
          <w:color w:val="auto"/>
        </w:rPr>
        <w:t xml:space="preserve">doi: </w:t>
      </w:r>
      <w:r w:rsidR="00077A33" w:rsidRPr="00077A33">
        <w:rPr>
          <w:rFonts w:asciiTheme="minorHAnsi" w:hAnsiTheme="minorHAnsi"/>
          <w:noProof/>
          <w:color w:val="auto"/>
        </w:rPr>
        <w:t xml:space="preserve">10.1016/j.media.2007.04.005 </w:t>
      </w:r>
      <w:r w:rsidRPr="00423C70">
        <w:rPr>
          <w:rFonts w:asciiTheme="minorHAnsi" w:hAnsiTheme="minorHAnsi"/>
          <w:noProof/>
          <w:color w:val="auto"/>
        </w:rPr>
        <w:t>(2007).</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1. </w:t>
      </w:r>
      <w:r w:rsidRPr="00423C70">
        <w:rPr>
          <w:rFonts w:asciiTheme="minorHAnsi" w:hAnsiTheme="minorHAnsi"/>
          <w:noProof/>
          <w:color w:val="auto"/>
        </w:rPr>
        <w:tab/>
        <w:t xml:space="preserve">Wittenberg, T., Moser, M., Tigges, M., &amp; Eysholdt, U. Recording, processing, and analysis of digital high-speed sequences in glottography. </w:t>
      </w:r>
      <w:r w:rsidR="000D4326">
        <w:rPr>
          <w:rFonts w:asciiTheme="minorHAnsi" w:hAnsiTheme="minorHAnsi"/>
          <w:i/>
          <w:noProof/>
          <w:color w:val="auto"/>
        </w:rPr>
        <w:t>Mach Vis Appl</w:t>
      </w:r>
      <w:r w:rsidRPr="00423C70">
        <w:rPr>
          <w:rFonts w:asciiTheme="minorHAnsi" w:hAnsiTheme="minorHAnsi"/>
          <w:i/>
          <w:noProof/>
          <w:color w:val="auto"/>
        </w:rPr>
        <w:t xml:space="preserve">. </w:t>
      </w:r>
      <w:r w:rsidRPr="00423C70">
        <w:rPr>
          <w:rFonts w:asciiTheme="minorHAnsi" w:hAnsiTheme="minorHAnsi"/>
          <w:b/>
          <w:noProof/>
          <w:color w:val="auto"/>
        </w:rPr>
        <w:t xml:space="preserve">8 </w:t>
      </w:r>
      <w:r w:rsidRPr="00423C70">
        <w:rPr>
          <w:rFonts w:asciiTheme="minorHAnsi" w:hAnsiTheme="minorHAnsi"/>
          <w:noProof/>
          <w:color w:val="auto"/>
        </w:rPr>
        <w:t>(6), 399-404,</w:t>
      </w:r>
      <w:r w:rsidR="006F3245" w:rsidRPr="006F3245">
        <w:t xml:space="preserve"> </w:t>
      </w:r>
      <w:r w:rsidR="006F3245" w:rsidRPr="006F3245">
        <w:rPr>
          <w:rFonts w:asciiTheme="minorHAnsi" w:hAnsiTheme="minorHAnsi"/>
          <w:noProof/>
          <w:color w:val="auto"/>
        </w:rPr>
        <w:t>doi: 10.1007/BF01213501</w:t>
      </w:r>
      <w:r w:rsidRPr="00423C70">
        <w:rPr>
          <w:rFonts w:asciiTheme="minorHAnsi" w:hAnsiTheme="minorHAnsi"/>
          <w:noProof/>
          <w:color w:val="auto"/>
        </w:rPr>
        <w:t xml:space="preserve"> (1995).</w:t>
      </w:r>
    </w:p>
    <w:p w:rsidR="00423C70" w:rsidRPr="00423C70" w:rsidRDefault="001B3692" w:rsidP="000D4326">
      <w:pPr>
        <w:spacing w:after="0"/>
        <w:jc w:val="left"/>
        <w:rPr>
          <w:rFonts w:asciiTheme="minorHAnsi" w:hAnsiTheme="minorHAnsi"/>
          <w:noProof/>
          <w:color w:val="auto"/>
        </w:rPr>
      </w:pPr>
      <w:r>
        <w:rPr>
          <w:rFonts w:asciiTheme="minorHAnsi" w:hAnsiTheme="minorHAnsi"/>
          <w:noProof/>
          <w:color w:val="auto"/>
        </w:rPr>
        <w:t xml:space="preserve">32. </w:t>
      </w:r>
      <w:r>
        <w:rPr>
          <w:rFonts w:asciiTheme="minorHAnsi" w:hAnsiTheme="minorHAnsi"/>
          <w:noProof/>
          <w:color w:val="auto"/>
        </w:rPr>
        <w:tab/>
        <w:t>Larsson, H., Hertegard, S., Lindestad, P.A</w:t>
      </w:r>
      <w:r w:rsidR="00423C70" w:rsidRPr="00423C70">
        <w:rPr>
          <w:rFonts w:asciiTheme="minorHAnsi" w:hAnsiTheme="minorHAnsi"/>
          <w:noProof/>
          <w:color w:val="auto"/>
        </w:rPr>
        <w:t xml:space="preserve">., &amp; Hammarberg, B. Vocal fold vibrations: high-speed imaging, kymography, and acoustic analysis: a preliminary report. </w:t>
      </w:r>
      <w:r w:rsidR="00423C70" w:rsidRPr="00423C70">
        <w:rPr>
          <w:rFonts w:asciiTheme="minorHAnsi" w:hAnsiTheme="minorHAnsi"/>
          <w:i/>
          <w:noProof/>
          <w:color w:val="auto"/>
        </w:rPr>
        <w:t xml:space="preserve">Laryngoscope. </w:t>
      </w:r>
      <w:r w:rsidR="00423C70" w:rsidRPr="00423C70">
        <w:rPr>
          <w:rFonts w:asciiTheme="minorHAnsi" w:hAnsiTheme="minorHAnsi"/>
          <w:b/>
          <w:noProof/>
          <w:color w:val="auto"/>
        </w:rPr>
        <w:t xml:space="preserve">110 </w:t>
      </w:r>
      <w:r w:rsidR="00423C70" w:rsidRPr="00423C70">
        <w:rPr>
          <w:rFonts w:asciiTheme="minorHAnsi" w:hAnsiTheme="minorHAnsi"/>
          <w:noProof/>
          <w:color w:val="auto"/>
        </w:rPr>
        <w:t xml:space="preserve">(12), 2117-2122, </w:t>
      </w:r>
      <w:r>
        <w:rPr>
          <w:rFonts w:asciiTheme="minorHAnsi" w:hAnsiTheme="minorHAnsi"/>
          <w:noProof/>
          <w:color w:val="auto"/>
        </w:rPr>
        <w:t xml:space="preserve">doi: </w:t>
      </w:r>
      <w:r w:rsidRPr="001B3692">
        <w:rPr>
          <w:rFonts w:asciiTheme="minorHAnsi" w:hAnsiTheme="minorHAnsi"/>
          <w:noProof/>
          <w:color w:val="auto"/>
        </w:rPr>
        <w:t xml:space="preserve">10.1097/00005537-200012000-00028 </w:t>
      </w:r>
      <w:r w:rsidR="00423C70" w:rsidRPr="00423C70">
        <w:rPr>
          <w:rFonts w:asciiTheme="minorHAnsi" w:hAnsiTheme="minorHAnsi"/>
          <w:noProof/>
          <w:color w:val="auto"/>
        </w:rPr>
        <w:t>(2000).</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3. </w:t>
      </w:r>
      <w:r w:rsidRPr="00423C70">
        <w:rPr>
          <w:rFonts w:asciiTheme="minorHAnsi" w:hAnsiTheme="minorHAnsi"/>
          <w:noProof/>
          <w:color w:val="auto"/>
        </w:rPr>
        <w:tab/>
        <w:t xml:space="preserve">Wittenberg, T., Tigges, M., Mergell, P., &amp; Eysholdt, U. Functional imaging of vocal fold vibration: digital multislice high-speed kymography. </w:t>
      </w:r>
      <w:r w:rsidR="000D4326">
        <w:rPr>
          <w:rFonts w:asciiTheme="minorHAnsi" w:hAnsiTheme="minorHAnsi"/>
          <w:i/>
          <w:noProof/>
          <w:color w:val="auto"/>
        </w:rPr>
        <w:t xml:space="preserve">J </w:t>
      </w:r>
      <w:r w:rsidRPr="00423C70">
        <w:rPr>
          <w:rFonts w:asciiTheme="minorHAnsi" w:hAnsiTheme="minorHAnsi"/>
          <w:i/>
          <w:noProof/>
          <w:color w:val="auto"/>
        </w:rPr>
        <w:t xml:space="preserve">Voice. </w:t>
      </w:r>
      <w:r w:rsidRPr="00423C70">
        <w:rPr>
          <w:rFonts w:asciiTheme="minorHAnsi" w:hAnsiTheme="minorHAnsi"/>
          <w:b/>
          <w:noProof/>
          <w:color w:val="auto"/>
        </w:rPr>
        <w:t xml:space="preserve">14 </w:t>
      </w:r>
      <w:r w:rsidRPr="00423C70">
        <w:rPr>
          <w:rFonts w:asciiTheme="minorHAnsi" w:hAnsiTheme="minorHAnsi"/>
          <w:noProof/>
          <w:color w:val="auto"/>
        </w:rPr>
        <w:t xml:space="preserve">(3), 422-442, </w:t>
      </w:r>
      <w:r w:rsidR="004722B2" w:rsidRPr="004722B2">
        <w:rPr>
          <w:rFonts w:asciiTheme="minorHAnsi" w:hAnsiTheme="minorHAnsi"/>
          <w:noProof/>
          <w:color w:val="auto"/>
        </w:rPr>
        <w:t xml:space="preserve">doi: 10.1016/S0892-1997(00)80087-9 </w:t>
      </w:r>
      <w:r w:rsidRPr="00423C70">
        <w:rPr>
          <w:rFonts w:asciiTheme="minorHAnsi" w:hAnsiTheme="minorHAnsi"/>
          <w:noProof/>
          <w:color w:val="auto"/>
        </w:rPr>
        <w:t>(2000).</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4. </w:t>
      </w:r>
      <w:r w:rsidRPr="00423C70">
        <w:rPr>
          <w:rFonts w:asciiTheme="minorHAnsi" w:hAnsiTheme="minorHAnsi"/>
          <w:noProof/>
          <w:color w:val="auto"/>
        </w:rPr>
        <w:tab/>
        <w:t xml:space="preserve">Deliyski, D. &amp; Petrushev, P. In: </w:t>
      </w:r>
      <w:r w:rsidRPr="00423C70">
        <w:rPr>
          <w:rFonts w:asciiTheme="minorHAnsi" w:hAnsiTheme="minorHAnsi"/>
          <w:i/>
          <w:noProof/>
          <w:color w:val="auto"/>
        </w:rPr>
        <w:t xml:space="preserve">AQL 2003 Hamburg: Proceeding Papers for the Conference Advances in Quantitative Laryngology, Voice and Speech Research. (CD ROM). </w:t>
      </w:r>
      <w:r w:rsidRPr="00423C70">
        <w:rPr>
          <w:rFonts w:asciiTheme="minorHAnsi" w:hAnsiTheme="minorHAnsi"/>
          <w:noProof/>
          <w:color w:val="auto"/>
        </w:rPr>
        <w:t>Schade, G., Müller, F., Wittenberg, T., &amp; Hess, M. eds., IRB Verlag, Stuttgart, Germany, 1-16 (2003).</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5. </w:t>
      </w:r>
      <w:r w:rsidRPr="00423C70">
        <w:rPr>
          <w:rFonts w:asciiTheme="minorHAnsi" w:hAnsiTheme="minorHAnsi"/>
          <w:noProof/>
          <w:color w:val="auto"/>
        </w:rPr>
        <w:tab/>
        <w:t xml:space="preserve">Svec, J.G. &amp; Schutte, H.K. Kymographic imaging of laryngeal vibrations. </w:t>
      </w:r>
      <w:r w:rsidR="000D4326" w:rsidRPr="000D4326">
        <w:rPr>
          <w:rFonts w:asciiTheme="minorHAnsi" w:hAnsiTheme="minorHAnsi"/>
          <w:i/>
          <w:noProof/>
          <w:color w:val="auto"/>
        </w:rPr>
        <w:t xml:space="preserve">Curr Opin </w:t>
      </w:r>
      <w:r w:rsidR="000D4326" w:rsidRPr="000D4326">
        <w:rPr>
          <w:rFonts w:asciiTheme="minorHAnsi" w:hAnsiTheme="minorHAnsi"/>
          <w:i/>
          <w:noProof/>
          <w:color w:val="auto"/>
        </w:rPr>
        <w:lastRenderedPageBreak/>
        <w:t>Otolaryngol Head Neck Surg</w:t>
      </w:r>
      <w:r w:rsidRPr="00423C70">
        <w:rPr>
          <w:rFonts w:asciiTheme="minorHAnsi" w:hAnsiTheme="minorHAnsi"/>
          <w:i/>
          <w:noProof/>
          <w:color w:val="auto"/>
        </w:rPr>
        <w:t xml:space="preserve">. </w:t>
      </w:r>
      <w:r w:rsidRPr="00423C70">
        <w:rPr>
          <w:rFonts w:asciiTheme="minorHAnsi" w:hAnsiTheme="minorHAnsi"/>
          <w:b/>
          <w:noProof/>
          <w:color w:val="auto"/>
        </w:rPr>
        <w:t xml:space="preserve">20 </w:t>
      </w:r>
      <w:r w:rsidRPr="00423C70">
        <w:rPr>
          <w:rFonts w:asciiTheme="minorHAnsi" w:hAnsiTheme="minorHAnsi"/>
          <w:noProof/>
          <w:color w:val="auto"/>
        </w:rPr>
        <w:t xml:space="preserve">(6), 458-465, </w:t>
      </w:r>
      <w:r w:rsidR="00960802" w:rsidRPr="00960802">
        <w:rPr>
          <w:rFonts w:asciiTheme="minorHAnsi" w:hAnsiTheme="minorHAnsi"/>
          <w:noProof/>
          <w:color w:val="auto"/>
        </w:rPr>
        <w:t xml:space="preserve">doi:10.1097/MOO.0b013e3283581feb </w:t>
      </w:r>
      <w:r w:rsidRPr="00423C70">
        <w:rPr>
          <w:rFonts w:asciiTheme="minorHAnsi" w:hAnsiTheme="minorHAnsi"/>
          <w:noProof/>
          <w:color w:val="auto"/>
        </w:rPr>
        <w:t>(2012).</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6. </w:t>
      </w:r>
      <w:r w:rsidRPr="00423C70">
        <w:rPr>
          <w:rFonts w:asciiTheme="minorHAnsi" w:hAnsiTheme="minorHAnsi"/>
          <w:noProof/>
          <w:color w:val="auto"/>
        </w:rPr>
        <w:tab/>
        <w:t xml:space="preserve">Doellinger, M. &amp; Berry, D.A. Visualization and quantification of the medial surface dynamics of an excised human vocal fold during phonation. </w:t>
      </w:r>
      <w:r w:rsidRPr="00423C70">
        <w:rPr>
          <w:rFonts w:asciiTheme="minorHAnsi" w:hAnsiTheme="minorHAnsi"/>
          <w:i/>
          <w:noProof/>
          <w:color w:val="auto"/>
        </w:rPr>
        <w:t xml:space="preserve">J Voice. </w:t>
      </w:r>
      <w:r w:rsidRPr="00423C70">
        <w:rPr>
          <w:rFonts w:asciiTheme="minorHAnsi" w:hAnsiTheme="minorHAnsi"/>
          <w:b/>
          <w:noProof/>
          <w:color w:val="auto"/>
        </w:rPr>
        <w:t xml:space="preserve">20 </w:t>
      </w:r>
      <w:r w:rsidRPr="00423C70">
        <w:rPr>
          <w:rFonts w:asciiTheme="minorHAnsi" w:hAnsiTheme="minorHAnsi"/>
          <w:noProof/>
          <w:color w:val="auto"/>
        </w:rPr>
        <w:t xml:space="preserve">(3), 401-413, </w:t>
      </w:r>
      <w:r w:rsidR="00C232D9">
        <w:rPr>
          <w:rFonts w:asciiTheme="minorHAnsi" w:hAnsiTheme="minorHAnsi"/>
          <w:noProof/>
          <w:color w:val="auto"/>
        </w:rPr>
        <w:t xml:space="preserve">doi: </w:t>
      </w:r>
      <w:r w:rsidR="00C232D9" w:rsidRPr="00C232D9">
        <w:rPr>
          <w:rFonts w:asciiTheme="minorHAnsi" w:hAnsiTheme="minorHAnsi"/>
          <w:noProof/>
          <w:color w:val="auto"/>
        </w:rPr>
        <w:t xml:space="preserve">10.1016/j.jvoice.2005.08.003 </w:t>
      </w:r>
      <w:r w:rsidRPr="00423C70">
        <w:rPr>
          <w:rFonts w:asciiTheme="minorHAnsi" w:hAnsiTheme="minorHAnsi"/>
          <w:noProof/>
          <w:color w:val="auto"/>
        </w:rPr>
        <w:t>(2006).</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7. </w:t>
      </w:r>
      <w:r w:rsidRPr="00423C70">
        <w:rPr>
          <w:rFonts w:asciiTheme="minorHAnsi" w:hAnsiTheme="minorHAnsi"/>
          <w:noProof/>
          <w:color w:val="auto"/>
        </w:rPr>
        <w:tab/>
        <w:t xml:space="preserve">Kusuyama, T., Fukuda, H., Shiotani, A., Nakagawa, H., &amp; Kanzaki, J. Analysis of vocal fold vibration by x-ray stroboscopy with multiple markers. </w:t>
      </w:r>
      <w:r w:rsidR="000D4326" w:rsidRPr="000D4326">
        <w:rPr>
          <w:rFonts w:asciiTheme="minorHAnsi" w:hAnsiTheme="minorHAnsi"/>
          <w:i/>
          <w:noProof/>
          <w:color w:val="auto"/>
        </w:rPr>
        <w:t>Otolaryngol </w:t>
      </w:r>
      <w:r w:rsidR="000D4326" w:rsidRPr="000D4326">
        <w:rPr>
          <w:rFonts w:asciiTheme="minorHAnsi" w:hAnsiTheme="minorHAnsi"/>
          <w:bCs/>
          <w:i/>
          <w:noProof/>
          <w:color w:val="auto"/>
        </w:rPr>
        <w:t>Head Neck</w:t>
      </w:r>
      <w:r w:rsidR="000D4326" w:rsidRPr="000D4326">
        <w:rPr>
          <w:rFonts w:asciiTheme="minorHAnsi" w:hAnsiTheme="minorHAnsi"/>
          <w:i/>
          <w:noProof/>
          <w:color w:val="auto"/>
        </w:rPr>
        <w:t> Surg</w:t>
      </w:r>
      <w:r w:rsidRPr="00423C70">
        <w:rPr>
          <w:rFonts w:asciiTheme="minorHAnsi" w:hAnsiTheme="minorHAnsi"/>
          <w:i/>
          <w:noProof/>
          <w:color w:val="auto"/>
        </w:rPr>
        <w:t xml:space="preserve">. </w:t>
      </w:r>
      <w:r w:rsidRPr="00423C70">
        <w:rPr>
          <w:rFonts w:asciiTheme="minorHAnsi" w:hAnsiTheme="minorHAnsi"/>
          <w:b/>
          <w:noProof/>
          <w:color w:val="auto"/>
        </w:rPr>
        <w:t xml:space="preserve">124 </w:t>
      </w:r>
      <w:r w:rsidRPr="00423C70">
        <w:rPr>
          <w:rFonts w:asciiTheme="minorHAnsi" w:hAnsiTheme="minorHAnsi"/>
          <w:noProof/>
          <w:color w:val="auto"/>
        </w:rPr>
        <w:t xml:space="preserve">(3), 317-322, </w:t>
      </w:r>
      <w:r w:rsidR="00AD78DB" w:rsidRPr="00AD78DB">
        <w:rPr>
          <w:rFonts w:asciiTheme="minorHAnsi" w:hAnsiTheme="minorHAnsi"/>
          <w:noProof/>
          <w:color w:val="auto"/>
        </w:rPr>
        <w:t xml:space="preserve">doi: 10.1067/mhn.2001.113513 </w:t>
      </w:r>
      <w:r w:rsidRPr="00423C70">
        <w:rPr>
          <w:rFonts w:asciiTheme="minorHAnsi" w:hAnsiTheme="minorHAnsi"/>
          <w:noProof/>
          <w:color w:val="auto"/>
        </w:rPr>
        <w:t>(2001).</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8. </w:t>
      </w:r>
      <w:r w:rsidRPr="00423C70">
        <w:rPr>
          <w:rFonts w:asciiTheme="minorHAnsi" w:hAnsiTheme="minorHAnsi"/>
          <w:noProof/>
          <w:color w:val="auto"/>
        </w:rPr>
        <w:tab/>
        <w:t xml:space="preserve">Fabre, P. Un procédé électrique percuntané d'inscription de l'accolement glottique au cours de la phonation: glottographie de haute fréquence; premiers résultats. [A non-invasive electric method for measuring glottal closure during phonation: High frequency glottography: first results]. </w:t>
      </w:r>
      <w:r w:rsidRPr="00423C70">
        <w:rPr>
          <w:rFonts w:asciiTheme="minorHAnsi" w:hAnsiTheme="minorHAnsi"/>
          <w:i/>
          <w:noProof/>
          <w:color w:val="auto"/>
        </w:rPr>
        <w:t>Bull.</w:t>
      </w:r>
      <w:r w:rsidR="000D4326">
        <w:rPr>
          <w:rFonts w:asciiTheme="minorHAnsi" w:hAnsiTheme="minorHAnsi"/>
          <w:i/>
          <w:noProof/>
          <w:color w:val="auto"/>
        </w:rPr>
        <w:t xml:space="preserve"> </w:t>
      </w:r>
      <w:r w:rsidRPr="00423C70">
        <w:rPr>
          <w:rFonts w:asciiTheme="minorHAnsi" w:hAnsiTheme="minorHAnsi"/>
          <w:i/>
          <w:noProof/>
          <w:color w:val="auto"/>
        </w:rPr>
        <w:t>Acad.</w:t>
      </w:r>
      <w:r w:rsidR="000D4326">
        <w:rPr>
          <w:rFonts w:asciiTheme="minorHAnsi" w:hAnsiTheme="minorHAnsi"/>
          <w:i/>
          <w:noProof/>
          <w:color w:val="auto"/>
        </w:rPr>
        <w:t xml:space="preserve"> </w:t>
      </w:r>
      <w:r w:rsidRPr="00423C70">
        <w:rPr>
          <w:rFonts w:asciiTheme="minorHAnsi" w:hAnsiTheme="minorHAnsi"/>
          <w:i/>
          <w:noProof/>
          <w:color w:val="auto"/>
        </w:rPr>
        <w:t>Nat.</w:t>
      </w:r>
      <w:r w:rsidR="000D4326">
        <w:rPr>
          <w:rFonts w:asciiTheme="minorHAnsi" w:hAnsiTheme="minorHAnsi"/>
          <w:i/>
          <w:noProof/>
          <w:color w:val="auto"/>
        </w:rPr>
        <w:t xml:space="preserve"> </w:t>
      </w:r>
      <w:r w:rsidRPr="00423C70">
        <w:rPr>
          <w:rFonts w:asciiTheme="minorHAnsi" w:hAnsiTheme="minorHAnsi"/>
          <w:i/>
          <w:noProof/>
          <w:color w:val="auto"/>
        </w:rPr>
        <w:t xml:space="preserve">Méd. </w:t>
      </w:r>
      <w:r w:rsidRPr="00423C70">
        <w:rPr>
          <w:rFonts w:asciiTheme="minorHAnsi" w:hAnsiTheme="minorHAnsi"/>
          <w:b/>
          <w:noProof/>
          <w:color w:val="auto"/>
        </w:rPr>
        <w:t xml:space="preserve">141 </w:t>
      </w:r>
      <w:r w:rsidRPr="00423C70">
        <w:rPr>
          <w:rFonts w:asciiTheme="minorHAnsi" w:hAnsiTheme="minorHAnsi"/>
          <w:noProof/>
          <w:color w:val="auto"/>
        </w:rPr>
        <w:t>66-69</w:t>
      </w:r>
      <w:r w:rsidR="000D4326">
        <w:rPr>
          <w:rFonts w:asciiTheme="minorHAnsi" w:hAnsiTheme="minorHAnsi"/>
          <w:noProof/>
          <w:color w:val="auto"/>
        </w:rPr>
        <w:t xml:space="preserve"> (</w:t>
      </w:r>
      <w:r w:rsidRPr="00423C70">
        <w:rPr>
          <w:rFonts w:asciiTheme="minorHAnsi" w:hAnsiTheme="minorHAnsi"/>
          <w:noProof/>
          <w:color w:val="auto"/>
        </w:rPr>
        <w:t>1957).</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39. </w:t>
      </w:r>
      <w:r w:rsidRPr="00423C70">
        <w:rPr>
          <w:rFonts w:asciiTheme="minorHAnsi" w:hAnsiTheme="minorHAnsi"/>
          <w:noProof/>
          <w:color w:val="auto"/>
        </w:rPr>
        <w:tab/>
        <w:t xml:space="preserve">Baken, R.J. Electroglottography. </w:t>
      </w:r>
      <w:r w:rsidR="000D4326">
        <w:rPr>
          <w:rFonts w:asciiTheme="minorHAnsi" w:hAnsiTheme="minorHAnsi"/>
          <w:i/>
          <w:noProof/>
          <w:color w:val="auto"/>
        </w:rPr>
        <w:t>J</w:t>
      </w:r>
      <w:r w:rsidRPr="00423C70">
        <w:rPr>
          <w:rFonts w:asciiTheme="minorHAnsi" w:hAnsiTheme="minorHAnsi"/>
          <w:i/>
          <w:noProof/>
          <w:color w:val="auto"/>
        </w:rPr>
        <w:t xml:space="preserve"> Voice. </w:t>
      </w:r>
      <w:r w:rsidRPr="00423C70">
        <w:rPr>
          <w:rFonts w:asciiTheme="minorHAnsi" w:hAnsiTheme="minorHAnsi"/>
          <w:b/>
          <w:noProof/>
          <w:color w:val="auto"/>
        </w:rPr>
        <w:t xml:space="preserve">6 </w:t>
      </w:r>
      <w:r w:rsidRPr="00423C70">
        <w:rPr>
          <w:rFonts w:asciiTheme="minorHAnsi" w:hAnsiTheme="minorHAnsi"/>
          <w:noProof/>
          <w:color w:val="auto"/>
        </w:rPr>
        <w:t xml:space="preserve">(2), 98-110, </w:t>
      </w:r>
      <w:r w:rsidR="000E64FB" w:rsidRPr="000E64FB">
        <w:rPr>
          <w:rFonts w:asciiTheme="minorHAnsi" w:hAnsiTheme="minorHAnsi"/>
          <w:noProof/>
          <w:color w:val="auto"/>
        </w:rPr>
        <w:t xml:space="preserve">doi: 10.1016/S0892-1997(05)80123-7 </w:t>
      </w:r>
      <w:r w:rsidRPr="00423C70">
        <w:rPr>
          <w:rFonts w:asciiTheme="minorHAnsi" w:hAnsiTheme="minorHAnsi"/>
          <w:noProof/>
          <w:color w:val="auto"/>
        </w:rPr>
        <w:t>(1992).</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0. </w:t>
      </w:r>
      <w:r w:rsidRPr="00423C70">
        <w:rPr>
          <w:rFonts w:asciiTheme="minorHAnsi" w:hAnsiTheme="minorHAnsi"/>
          <w:noProof/>
          <w:color w:val="auto"/>
        </w:rPr>
        <w:tab/>
        <w:t xml:space="preserve">Baer, T. In: </w:t>
      </w:r>
      <w:r w:rsidRPr="00423C70">
        <w:rPr>
          <w:rFonts w:asciiTheme="minorHAnsi" w:hAnsiTheme="minorHAnsi"/>
          <w:i/>
          <w:noProof/>
          <w:color w:val="auto"/>
        </w:rPr>
        <w:t xml:space="preserve">Vocal Fold Physiology. </w:t>
      </w:r>
      <w:r w:rsidRPr="00423C70">
        <w:rPr>
          <w:rFonts w:asciiTheme="minorHAnsi" w:hAnsiTheme="minorHAnsi"/>
          <w:noProof/>
          <w:color w:val="auto"/>
        </w:rPr>
        <w:t>Stevens, K.N. &amp; Hirano, M. eds., University of Tokyo Press, Tokyo, 119-133 (1981).</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1. </w:t>
      </w:r>
      <w:r w:rsidRPr="00423C70">
        <w:rPr>
          <w:rFonts w:asciiTheme="minorHAnsi" w:hAnsiTheme="minorHAnsi"/>
          <w:noProof/>
          <w:color w:val="auto"/>
        </w:rPr>
        <w:tab/>
        <w:t xml:space="preserve">Pelorson, X., Hirschberg, A., van Hassel, R.R., Wijnands, A.P.J., &amp; Auregan, Y. Theoretical and experimental study of quasisteady-flow separation within the glottis during phonation. Application to a modified two-mass model.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96 </w:t>
      </w:r>
      <w:r w:rsidRPr="00423C70">
        <w:rPr>
          <w:rFonts w:asciiTheme="minorHAnsi" w:hAnsiTheme="minorHAnsi"/>
          <w:noProof/>
          <w:color w:val="auto"/>
        </w:rPr>
        <w:t xml:space="preserve">(6), 3416-3431, </w:t>
      </w:r>
      <w:r w:rsidR="00C14ECC" w:rsidRPr="00C14ECC">
        <w:rPr>
          <w:rFonts w:asciiTheme="minorHAnsi" w:hAnsiTheme="minorHAnsi"/>
          <w:noProof/>
          <w:color w:val="auto"/>
        </w:rPr>
        <w:t xml:space="preserve">doi: 10.1121/1.411449 </w:t>
      </w:r>
      <w:r w:rsidRPr="00423C70">
        <w:rPr>
          <w:rFonts w:asciiTheme="minorHAnsi" w:hAnsiTheme="minorHAnsi"/>
          <w:noProof/>
          <w:color w:val="auto"/>
        </w:rPr>
        <w:t>(1994).</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2. </w:t>
      </w:r>
      <w:r w:rsidRPr="00423C70">
        <w:rPr>
          <w:rFonts w:asciiTheme="minorHAnsi" w:hAnsiTheme="minorHAnsi"/>
          <w:noProof/>
          <w:color w:val="auto"/>
        </w:rPr>
        <w:tab/>
        <w:t xml:space="preserve">Alipour, F. &amp; Scherer, R.C. Flow separation in a computational oscillating vocal fold model.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16 </w:t>
      </w:r>
      <w:r w:rsidRPr="00423C70">
        <w:rPr>
          <w:rFonts w:asciiTheme="minorHAnsi" w:hAnsiTheme="minorHAnsi"/>
          <w:noProof/>
          <w:color w:val="auto"/>
        </w:rPr>
        <w:t xml:space="preserve">(3), 1710-1719, </w:t>
      </w:r>
      <w:r w:rsidR="005A7AB2" w:rsidRPr="005A7AB2">
        <w:rPr>
          <w:rFonts w:asciiTheme="minorHAnsi" w:hAnsiTheme="minorHAnsi"/>
          <w:noProof/>
          <w:color w:val="auto"/>
        </w:rPr>
        <w:t xml:space="preserve">doi: 10.1121/1.1779274 </w:t>
      </w:r>
      <w:r w:rsidRPr="00423C70">
        <w:rPr>
          <w:rFonts w:asciiTheme="minorHAnsi" w:hAnsiTheme="minorHAnsi"/>
          <w:noProof/>
          <w:color w:val="auto"/>
        </w:rPr>
        <w:t>(2004).</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3. </w:t>
      </w:r>
      <w:r w:rsidRPr="00423C70">
        <w:rPr>
          <w:rFonts w:asciiTheme="minorHAnsi" w:hAnsiTheme="minorHAnsi"/>
          <w:noProof/>
          <w:color w:val="auto"/>
        </w:rPr>
        <w:tab/>
        <w:t xml:space="preserve">Zhang, Z. Influence of flow separation location on phonation onset.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24 </w:t>
      </w:r>
      <w:r w:rsidRPr="00423C70">
        <w:rPr>
          <w:rFonts w:asciiTheme="minorHAnsi" w:hAnsiTheme="minorHAnsi"/>
          <w:noProof/>
          <w:color w:val="auto"/>
        </w:rPr>
        <w:t xml:space="preserve">(3), 1689-1694, </w:t>
      </w:r>
      <w:r w:rsidR="00D92D47" w:rsidRPr="00D92D47">
        <w:rPr>
          <w:rFonts w:asciiTheme="minorHAnsi" w:hAnsiTheme="minorHAnsi"/>
          <w:noProof/>
          <w:color w:val="auto"/>
        </w:rPr>
        <w:t xml:space="preserve">doi: 10.1121/1.2957938 </w:t>
      </w:r>
      <w:r w:rsidRPr="00423C70">
        <w:rPr>
          <w:rFonts w:asciiTheme="minorHAnsi" w:hAnsiTheme="minorHAnsi"/>
          <w:noProof/>
          <w:color w:val="auto"/>
        </w:rPr>
        <w:t>(2008).</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4. </w:t>
      </w:r>
      <w:r w:rsidRPr="00423C70">
        <w:rPr>
          <w:rFonts w:asciiTheme="minorHAnsi" w:hAnsiTheme="minorHAnsi"/>
          <w:noProof/>
          <w:color w:val="auto"/>
        </w:rPr>
        <w:tab/>
        <w:t xml:space="preserve">Kaburagi, T. &amp; Tanabe, Y. Low-dimensional models of the glottal flow incorporating viscous-inviscid interaction.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25 </w:t>
      </w:r>
      <w:r w:rsidRPr="00423C70">
        <w:rPr>
          <w:rFonts w:asciiTheme="minorHAnsi" w:hAnsiTheme="minorHAnsi"/>
          <w:noProof/>
          <w:color w:val="auto"/>
        </w:rPr>
        <w:t xml:space="preserve">(1), 391-404, </w:t>
      </w:r>
      <w:r w:rsidR="007B2441" w:rsidRPr="007B2441">
        <w:rPr>
          <w:rFonts w:asciiTheme="minorHAnsi" w:hAnsiTheme="minorHAnsi"/>
          <w:noProof/>
          <w:color w:val="auto"/>
        </w:rPr>
        <w:t xml:space="preserve">doi:10.1121/1.3021436 </w:t>
      </w:r>
      <w:r w:rsidRPr="00423C70">
        <w:rPr>
          <w:rFonts w:asciiTheme="minorHAnsi" w:hAnsiTheme="minorHAnsi"/>
          <w:noProof/>
          <w:color w:val="auto"/>
        </w:rPr>
        <w:t>(2009).</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5. </w:t>
      </w:r>
      <w:r w:rsidRPr="00423C70">
        <w:rPr>
          <w:rFonts w:asciiTheme="minorHAnsi" w:hAnsiTheme="minorHAnsi"/>
          <w:noProof/>
          <w:color w:val="auto"/>
        </w:rPr>
        <w:tab/>
        <w:t xml:space="preserve">Sidlof, P., Doaré, O., Cadot, O., &amp; Chaigne, A. Measurement of flow separation in a human vocal folds model. </w:t>
      </w:r>
      <w:r w:rsidR="000D4326">
        <w:rPr>
          <w:rFonts w:asciiTheme="minorHAnsi" w:hAnsiTheme="minorHAnsi"/>
          <w:i/>
          <w:noProof/>
          <w:color w:val="auto"/>
        </w:rPr>
        <w:t>Exp Fluids</w:t>
      </w:r>
      <w:r w:rsidRPr="00423C70">
        <w:rPr>
          <w:rFonts w:asciiTheme="minorHAnsi" w:hAnsiTheme="minorHAnsi"/>
          <w:i/>
          <w:noProof/>
          <w:color w:val="auto"/>
        </w:rPr>
        <w:t xml:space="preserve">. </w:t>
      </w:r>
      <w:r w:rsidRPr="00423C70">
        <w:rPr>
          <w:rFonts w:asciiTheme="minorHAnsi" w:hAnsiTheme="minorHAnsi"/>
          <w:b/>
          <w:noProof/>
          <w:color w:val="auto"/>
        </w:rPr>
        <w:t xml:space="preserve">51 </w:t>
      </w:r>
      <w:r w:rsidRPr="00423C70">
        <w:rPr>
          <w:rFonts w:asciiTheme="minorHAnsi" w:hAnsiTheme="minorHAnsi"/>
          <w:noProof/>
          <w:color w:val="auto"/>
        </w:rPr>
        <w:t xml:space="preserve">(1), 123-136, </w:t>
      </w:r>
      <w:r w:rsidR="0004490E">
        <w:rPr>
          <w:rFonts w:asciiTheme="minorHAnsi" w:hAnsiTheme="minorHAnsi"/>
          <w:noProof/>
          <w:color w:val="auto"/>
        </w:rPr>
        <w:t>doi: 1</w:t>
      </w:r>
      <w:r w:rsidR="00A53F29" w:rsidRPr="00A53F29">
        <w:rPr>
          <w:rFonts w:asciiTheme="minorHAnsi" w:hAnsiTheme="minorHAnsi"/>
          <w:noProof/>
          <w:color w:val="auto"/>
        </w:rPr>
        <w:t xml:space="preserve">0.1007/s00348-010-1031-9 </w:t>
      </w:r>
      <w:r w:rsidRPr="00423C70">
        <w:rPr>
          <w:rFonts w:asciiTheme="minorHAnsi" w:hAnsiTheme="minorHAnsi"/>
          <w:noProof/>
          <w:color w:val="auto"/>
        </w:rPr>
        <w:t>(2011).</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6. </w:t>
      </w:r>
      <w:r w:rsidRPr="00423C70">
        <w:rPr>
          <w:rFonts w:asciiTheme="minorHAnsi" w:hAnsiTheme="minorHAnsi"/>
          <w:noProof/>
          <w:color w:val="auto"/>
        </w:rPr>
        <w:tab/>
        <w:t xml:space="preserve">Smith, S.L. &amp; Thomson, S.L. Effect of inferior surface angle on the self-oscillation of a computational vocal fold model. </w:t>
      </w:r>
      <w:r w:rsidR="000D4326">
        <w:rPr>
          <w:rFonts w:asciiTheme="minorHAnsi" w:hAnsiTheme="minorHAnsi"/>
          <w:i/>
          <w:noProof/>
          <w:color w:val="auto"/>
        </w:rPr>
        <w:t>J Acoust Soc Am</w:t>
      </w:r>
      <w:r w:rsidRPr="00423C70">
        <w:rPr>
          <w:rFonts w:asciiTheme="minorHAnsi" w:hAnsiTheme="minorHAnsi"/>
          <w:i/>
          <w:noProof/>
          <w:color w:val="auto"/>
        </w:rPr>
        <w:t xml:space="preserve">. </w:t>
      </w:r>
      <w:r w:rsidRPr="00423C70">
        <w:rPr>
          <w:rFonts w:asciiTheme="minorHAnsi" w:hAnsiTheme="minorHAnsi"/>
          <w:b/>
          <w:noProof/>
          <w:color w:val="auto"/>
        </w:rPr>
        <w:t xml:space="preserve">131 </w:t>
      </w:r>
      <w:r w:rsidRPr="00423C70">
        <w:rPr>
          <w:rFonts w:asciiTheme="minorHAnsi" w:hAnsiTheme="minorHAnsi"/>
          <w:noProof/>
          <w:color w:val="auto"/>
        </w:rPr>
        <w:t xml:space="preserve">(5), 4062-4075, </w:t>
      </w:r>
      <w:r w:rsidR="00005836" w:rsidRPr="00005836">
        <w:rPr>
          <w:rFonts w:asciiTheme="minorHAnsi" w:hAnsiTheme="minorHAnsi"/>
          <w:noProof/>
          <w:color w:val="auto"/>
        </w:rPr>
        <w:t>doi:</w:t>
      </w:r>
      <w:r w:rsidR="003C0C23">
        <w:rPr>
          <w:rFonts w:asciiTheme="minorHAnsi" w:hAnsiTheme="minorHAnsi"/>
          <w:noProof/>
          <w:color w:val="auto"/>
        </w:rPr>
        <w:t xml:space="preserve"> </w:t>
      </w:r>
      <w:r w:rsidR="00005836" w:rsidRPr="00005836">
        <w:rPr>
          <w:rFonts w:asciiTheme="minorHAnsi" w:hAnsiTheme="minorHAnsi"/>
          <w:noProof/>
          <w:color w:val="auto"/>
        </w:rPr>
        <w:t xml:space="preserve">10.1121/1.3695403 </w:t>
      </w:r>
      <w:r w:rsidRPr="00423C70">
        <w:rPr>
          <w:rFonts w:asciiTheme="minorHAnsi" w:hAnsiTheme="minorHAnsi"/>
          <w:noProof/>
          <w:color w:val="auto"/>
        </w:rPr>
        <w:t>(2012).</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7. </w:t>
      </w:r>
      <w:r w:rsidRPr="00423C70">
        <w:rPr>
          <w:rFonts w:asciiTheme="minorHAnsi" w:hAnsiTheme="minorHAnsi"/>
          <w:noProof/>
          <w:color w:val="auto"/>
        </w:rPr>
        <w:tab/>
        <w:t xml:space="preserve">Khosla, S., Oren, L., Ying, J., &amp; Gutmark, E. Direct simultaneous measurement of intraglottal geometry and velocity fields in excised larynges. </w:t>
      </w:r>
      <w:r w:rsidRPr="00423C70">
        <w:rPr>
          <w:rFonts w:asciiTheme="minorHAnsi" w:hAnsiTheme="minorHAnsi"/>
          <w:i/>
          <w:noProof/>
          <w:color w:val="auto"/>
        </w:rPr>
        <w:t xml:space="preserve">Laryngoscope. </w:t>
      </w:r>
      <w:r w:rsidRPr="00423C70">
        <w:rPr>
          <w:rFonts w:asciiTheme="minorHAnsi" w:hAnsiTheme="minorHAnsi"/>
          <w:b/>
          <w:noProof/>
          <w:color w:val="auto"/>
        </w:rPr>
        <w:t xml:space="preserve">124 </w:t>
      </w:r>
      <w:r w:rsidRPr="00423C70">
        <w:rPr>
          <w:rFonts w:asciiTheme="minorHAnsi" w:hAnsiTheme="minorHAnsi"/>
          <w:noProof/>
          <w:color w:val="auto"/>
        </w:rPr>
        <w:t xml:space="preserve">S1-S13, </w:t>
      </w:r>
      <w:r w:rsidR="00250DD8" w:rsidRPr="00250DD8">
        <w:rPr>
          <w:rFonts w:asciiTheme="minorHAnsi" w:hAnsiTheme="minorHAnsi"/>
          <w:noProof/>
          <w:color w:val="auto"/>
        </w:rPr>
        <w:t>doi:</w:t>
      </w:r>
      <w:r w:rsidR="003C0C23">
        <w:rPr>
          <w:rFonts w:asciiTheme="minorHAnsi" w:hAnsiTheme="minorHAnsi"/>
          <w:noProof/>
          <w:color w:val="auto"/>
        </w:rPr>
        <w:t xml:space="preserve"> </w:t>
      </w:r>
      <w:r w:rsidR="00250DD8" w:rsidRPr="00250DD8">
        <w:rPr>
          <w:rFonts w:asciiTheme="minorHAnsi" w:hAnsiTheme="minorHAnsi"/>
          <w:noProof/>
          <w:color w:val="auto"/>
        </w:rPr>
        <w:t xml:space="preserve">10.1002/lary.24512 </w:t>
      </w:r>
      <w:r w:rsidRPr="00423C70">
        <w:rPr>
          <w:rFonts w:asciiTheme="minorHAnsi" w:hAnsiTheme="minorHAnsi"/>
          <w:noProof/>
          <w:color w:val="auto"/>
        </w:rPr>
        <w:t>(2014).</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8. </w:t>
      </w:r>
      <w:r w:rsidRPr="00423C70">
        <w:rPr>
          <w:rFonts w:asciiTheme="minorHAnsi" w:hAnsiTheme="minorHAnsi"/>
          <w:noProof/>
          <w:color w:val="auto"/>
        </w:rPr>
        <w:tab/>
        <w:t xml:space="preserve">Brücker, C., Kirmse, C., &amp; Triep, M. Feedback of the glottal jet flow with supraglottal wall oscillations. </w:t>
      </w:r>
      <w:r w:rsidRPr="00423C70">
        <w:rPr>
          <w:rFonts w:asciiTheme="minorHAnsi" w:hAnsiTheme="minorHAnsi"/>
          <w:i/>
          <w:noProof/>
          <w:color w:val="auto"/>
        </w:rPr>
        <w:t xml:space="preserve">Acta Acustica United With Acustica. </w:t>
      </w:r>
      <w:r w:rsidRPr="00423C70">
        <w:rPr>
          <w:rFonts w:asciiTheme="minorHAnsi" w:hAnsiTheme="minorHAnsi"/>
          <w:b/>
          <w:noProof/>
          <w:color w:val="auto"/>
        </w:rPr>
        <w:t xml:space="preserve">102 </w:t>
      </w:r>
      <w:r w:rsidRPr="00423C70">
        <w:rPr>
          <w:rFonts w:asciiTheme="minorHAnsi" w:hAnsiTheme="minorHAnsi"/>
          <w:noProof/>
          <w:color w:val="auto"/>
        </w:rPr>
        <w:t>(2), 240-243</w:t>
      </w:r>
      <w:r w:rsidR="000D4326">
        <w:rPr>
          <w:rFonts w:asciiTheme="minorHAnsi" w:hAnsiTheme="minorHAnsi"/>
          <w:noProof/>
          <w:color w:val="auto"/>
        </w:rPr>
        <w:t xml:space="preserve"> (</w:t>
      </w:r>
      <w:r w:rsidRPr="00423C70">
        <w:rPr>
          <w:rFonts w:asciiTheme="minorHAnsi" w:hAnsiTheme="minorHAnsi"/>
          <w:noProof/>
          <w:color w:val="auto"/>
        </w:rPr>
        <w:t>2016).</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49. </w:t>
      </w:r>
      <w:r w:rsidRPr="00423C70">
        <w:rPr>
          <w:rFonts w:asciiTheme="minorHAnsi" w:hAnsiTheme="minorHAnsi"/>
          <w:noProof/>
          <w:color w:val="auto"/>
        </w:rPr>
        <w:tab/>
        <w:t xml:space="preserve">Herbst, C.T., Fitch, W.T., Lohscheller, J., &amp; Svec, J.G. In: </w:t>
      </w:r>
      <w:r w:rsidRPr="00423C70">
        <w:rPr>
          <w:rFonts w:asciiTheme="minorHAnsi" w:hAnsiTheme="minorHAnsi"/>
          <w:i/>
          <w:noProof/>
          <w:color w:val="auto"/>
        </w:rPr>
        <w:t xml:space="preserve">AQL 2013, Proceedings of the 10th International Conference on Advances in Quantitative Laryngology, Voice and Speech Research, June 3-4, 2013, Cincinnati, Ohio, USA. </w:t>
      </w:r>
      <w:r w:rsidRPr="00423C70">
        <w:rPr>
          <w:rFonts w:asciiTheme="minorHAnsi" w:hAnsiTheme="minorHAnsi"/>
          <w:noProof/>
          <w:color w:val="auto"/>
        </w:rPr>
        <w:t>Deliyski, D.D. ed., AQL Press, Cincinnati, Ohio, 75-76 (2013).</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50. </w:t>
      </w:r>
      <w:r w:rsidRPr="00423C70">
        <w:rPr>
          <w:rFonts w:asciiTheme="minorHAnsi" w:hAnsiTheme="minorHAnsi"/>
          <w:noProof/>
          <w:color w:val="auto"/>
        </w:rPr>
        <w:tab/>
        <w:t xml:space="preserve">Berke, G.S. &amp; Gerratt, B.R. Laryngeal biomechanics: an overview of mucosal wave mechanics. </w:t>
      </w:r>
      <w:r w:rsidRPr="00423C70">
        <w:rPr>
          <w:rFonts w:asciiTheme="minorHAnsi" w:hAnsiTheme="minorHAnsi"/>
          <w:i/>
          <w:noProof/>
          <w:color w:val="auto"/>
        </w:rPr>
        <w:t xml:space="preserve">J Voice. </w:t>
      </w:r>
      <w:r w:rsidRPr="00423C70">
        <w:rPr>
          <w:rFonts w:asciiTheme="minorHAnsi" w:hAnsiTheme="minorHAnsi"/>
          <w:b/>
          <w:noProof/>
          <w:color w:val="auto"/>
        </w:rPr>
        <w:t xml:space="preserve">7 </w:t>
      </w:r>
      <w:r w:rsidRPr="00423C70">
        <w:rPr>
          <w:rFonts w:asciiTheme="minorHAnsi" w:hAnsiTheme="minorHAnsi"/>
          <w:noProof/>
          <w:color w:val="auto"/>
        </w:rPr>
        <w:t xml:space="preserve">(2), 123-128, </w:t>
      </w:r>
      <w:r w:rsidR="003C0C23">
        <w:rPr>
          <w:rFonts w:asciiTheme="minorHAnsi" w:hAnsiTheme="minorHAnsi"/>
          <w:noProof/>
          <w:color w:val="auto"/>
        </w:rPr>
        <w:t xml:space="preserve">doi: </w:t>
      </w:r>
      <w:r w:rsidR="003C0C23" w:rsidRPr="003C0C23">
        <w:rPr>
          <w:rFonts w:asciiTheme="minorHAnsi" w:hAnsiTheme="minorHAnsi"/>
          <w:noProof/>
          <w:color w:val="auto"/>
        </w:rPr>
        <w:t xml:space="preserve">10.1016/S0892-1997(05)80341-8 </w:t>
      </w:r>
      <w:r w:rsidRPr="00423C70">
        <w:rPr>
          <w:rFonts w:asciiTheme="minorHAnsi" w:hAnsiTheme="minorHAnsi"/>
          <w:noProof/>
          <w:color w:val="auto"/>
        </w:rPr>
        <w:t>(1993).</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51. </w:t>
      </w:r>
      <w:r w:rsidRPr="00423C70">
        <w:rPr>
          <w:rFonts w:asciiTheme="minorHAnsi" w:hAnsiTheme="minorHAnsi"/>
          <w:noProof/>
          <w:color w:val="auto"/>
        </w:rPr>
        <w:tab/>
        <w:t xml:space="preserve">Boessenecker, A., Berry, D.A., Lohscheller, J., Eysholdt, U., &amp; Doellinger, M. Mucosal wave properties of a human vocal fold. </w:t>
      </w:r>
      <w:r w:rsidRPr="00423C70">
        <w:rPr>
          <w:rFonts w:asciiTheme="minorHAnsi" w:hAnsiTheme="minorHAnsi"/>
          <w:i/>
          <w:noProof/>
          <w:color w:val="auto"/>
        </w:rPr>
        <w:t xml:space="preserve">Acta Acustica United With Acustica. </w:t>
      </w:r>
      <w:r w:rsidRPr="00423C70">
        <w:rPr>
          <w:rFonts w:asciiTheme="minorHAnsi" w:hAnsiTheme="minorHAnsi"/>
          <w:b/>
          <w:noProof/>
          <w:color w:val="auto"/>
        </w:rPr>
        <w:t xml:space="preserve">93 </w:t>
      </w:r>
      <w:r w:rsidRPr="00423C70">
        <w:rPr>
          <w:rFonts w:asciiTheme="minorHAnsi" w:hAnsiTheme="minorHAnsi"/>
          <w:noProof/>
          <w:color w:val="auto"/>
        </w:rPr>
        <w:t xml:space="preserve">(5), 815-823, </w:t>
      </w:r>
      <w:r w:rsidR="00F84CEF">
        <w:rPr>
          <w:rFonts w:asciiTheme="minorHAnsi" w:hAnsiTheme="minorHAnsi"/>
          <w:noProof/>
          <w:color w:val="auto"/>
        </w:rPr>
        <w:t xml:space="preserve">doi: </w:t>
      </w:r>
      <w:r w:rsidR="00F84CEF" w:rsidRPr="00F84CEF">
        <w:rPr>
          <w:rFonts w:asciiTheme="minorHAnsi" w:hAnsiTheme="minorHAnsi"/>
          <w:noProof/>
          <w:color w:val="auto"/>
        </w:rPr>
        <w:t xml:space="preserve">10.1121/1.2935260 </w:t>
      </w:r>
      <w:r w:rsidRPr="00423C70">
        <w:rPr>
          <w:rFonts w:asciiTheme="minorHAnsi" w:hAnsiTheme="minorHAnsi"/>
          <w:noProof/>
          <w:color w:val="auto"/>
        </w:rPr>
        <w:t>(2007).</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lastRenderedPageBreak/>
        <w:t xml:space="preserve">52. </w:t>
      </w:r>
      <w:r w:rsidRPr="00423C70">
        <w:rPr>
          <w:rFonts w:asciiTheme="minorHAnsi" w:hAnsiTheme="minorHAnsi"/>
          <w:noProof/>
          <w:color w:val="auto"/>
        </w:rPr>
        <w:tab/>
        <w:t xml:space="preserve">Hirano, M. </w:t>
      </w:r>
      <w:r w:rsidRPr="00423C70">
        <w:rPr>
          <w:rFonts w:asciiTheme="minorHAnsi" w:hAnsiTheme="minorHAnsi"/>
          <w:i/>
          <w:noProof/>
          <w:color w:val="auto"/>
        </w:rPr>
        <w:t>Clinical examination of voice</w:t>
      </w:r>
      <w:r w:rsidRPr="00423C70">
        <w:rPr>
          <w:rFonts w:asciiTheme="minorHAnsi" w:hAnsiTheme="minorHAnsi"/>
          <w:noProof/>
          <w:color w:val="auto"/>
        </w:rPr>
        <w:t>. Vol. 5, Springer-Verlag, Wien, Austria</w:t>
      </w:r>
      <w:r w:rsidR="000D4326">
        <w:rPr>
          <w:rFonts w:asciiTheme="minorHAnsi" w:hAnsiTheme="minorHAnsi"/>
          <w:noProof/>
          <w:color w:val="auto"/>
        </w:rPr>
        <w:t xml:space="preserve"> (</w:t>
      </w:r>
      <w:r w:rsidRPr="00423C70">
        <w:rPr>
          <w:rFonts w:asciiTheme="minorHAnsi" w:hAnsiTheme="minorHAnsi"/>
          <w:noProof/>
          <w:color w:val="auto"/>
        </w:rPr>
        <w:t>1981).</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53. </w:t>
      </w:r>
      <w:r w:rsidRPr="00423C70">
        <w:rPr>
          <w:rFonts w:asciiTheme="minorHAnsi" w:hAnsiTheme="minorHAnsi"/>
          <w:noProof/>
          <w:color w:val="auto"/>
        </w:rPr>
        <w:tab/>
        <w:t xml:space="preserve">Jing, B., Tang, S., Wu, L., Wang, S., &amp; Wan, M. Visualizing the Vibration of Laryngeal Tissue during Phonation Using Ultrafast Plane Wave Ultrasonography. </w:t>
      </w:r>
      <w:r w:rsidRPr="00423C70">
        <w:rPr>
          <w:rFonts w:asciiTheme="minorHAnsi" w:hAnsiTheme="minorHAnsi"/>
          <w:i/>
          <w:noProof/>
          <w:color w:val="auto"/>
        </w:rPr>
        <w:t>Ultrasound in Med</w:t>
      </w:r>
      <w:r w:rsidR="000D4326">
        <w:rPr>
          <w:rFonts w:asciiTheme="minorHAnsi" w:hAnsiTheme="minorHAnsi"/>
          <w:i/>
          <w:noProof/>
          <w:color w:val="auto"/>
        </w:rPr>
        <w:t xml:space="preserve"> BIol</w:t>
      </w:r>
      <w:r w:rsidRPr="00423C70">
        <w:rPr>
          <w:rFonts w:asciiTheme="minorHAnsi" w:hAnsiTheme="minorHAnsi"/>
          <w:i/>
          <w:noProof/>
          <w:color w:val="auto"/>
        </w:rPr>
        <w:t xml:space="preserve">. </w:t>
      </w:r>
      <w:r w:rsidRPr="00423C70">
        <w:rPr>
          <w:rFonts w:asciiTheme="minorHAnsi" w:hAnsiTheme="minorHAnsi"/>
          <w:b/>
          <w:noProof/>
          <w:color w:val="auto"/>
        </w:rPr>
        <w:t xml:space="preserve">42 </w:t>
      </w:r>
      <w:r w:rsidRPr="00423C70">
        <w:rPr>
          <w:rFonts w:asciiTheme="minorHAnsi" w:hAnsiTheme="minorHAnsi"/>
          <w:noProof/>
          <w:color w:val="auto"/>
        </w:rPr>
        <w:t xml:space="preserve">(12), 2812-2825, </w:t>
      </w:r>
      <w:r w:rsidR="0022304B">
        <w:rPr>
          <w:rFonts w:asciiTheme="minorHAnsi" w:hAnsiTheme="minorHAnsi"/>
          <w:noProof/>
          <w:color w:val="auto"/>
        </w:rPr>
        <w:t xml:space="preserve">doi: </w:t>
      </w:r>
      <w:r w:rsidR="0022304B" w:rsidRPr="0022304B">
        <w:rPr>
          <w:rFonts w:asciiTheme="minorHAnsi" w:hAnsiTheme="minorHAnsi"/>
          <w:noProof/>
          <w:color w:val="auto"/>
        </w:rPr>
        <w:t xml:space="preserve">10.1016/j.ultrasmedbio.2016.07.023 </w:t>
      </w:r>
      <w:r w:rsidRPr="00423C70">
        <w:rPr>
          <w:rFonts w:asciiTheme="minorHAnsi" w:hAnsiTheme="minorHAnsi"/>
          <w:noProof/>
          <w:color w:val="auto"/>
        </w:rPr>
        <w:t>(2016).</w:t>
      </w:r>
    </w:p>
    <w:p w:rsidR="00423C70" w:rsidRPr="00423C70" w:rsidRDefault="00423C70" w:rsidP="000D4326">
      <w:pPr>
        <w:spacing w:after="0"/>
        <w:jc w:val="left"/>
        <w:rPr>
          <w:rFonts w:asciiTheme="minorHAnsi" w:hAnsiTheme="minorHAnsi"/>
          <w:noProof/>
          <w:color w:val="auto"/>
        </w:rPr>
      </w:pPr>
      <w:r w:rsidRPr="00423C70">
        <w:rPr>
          <w:rFonts w:asciiTheme="minorHAnsi" w:hAnsiTheme="minorHAnsi"/>
          <w:noProof/>
          <w:color w:val="auto"/>
        </w:rPr>
        <w:t xml:space="preserve">54. </w:t>
      </w:r>
      <w:r w:rsidRPr="00423C70">
        <w:rPr>
          <w:rFonts w:asciiTheme="minorHAnsi" w:hAnsiTheme="minorHAnsi"/>
          <w:noProof/>
          <w:color w:val="auto"/>
        </w:rPr>
        <w:tab/>
        <w:t xml:space="preserve">Herbst, C.T. In: </w:t>
      </w:r>
      <w:r w:rsidRPr="00423C70">
        <w:rPr>
          <w:rFonts w:asciiTheme="minorHAnsi" w:hAnsiTheme="minorHAnsi"/>
          <w:i/>
          <w:noProof/>
          <w:color w:val="auto"/>
        </w:rPr>
        <w:t xml:space="preserve">Vertebrate Sound Production and Acoustic Communication. </w:t>
      </w:r>
      <w:r w:rsidRPr="00423C70">
        <w:rPr>
          <w:rFonts w:asciiTheme="minorHAnsi" w:hAnsiTheme="minorHAnsi"/>
          <w:noProof/>
          <w:color w:val="auto"/>
        </w:rPr>
        <w:t>Suthers, R.A., Fitch, W.T., Fay, R.R., &amp; Popper, A.N. eds., Ch. 6, Springer International Publishing Switzerland, 159-189 (2016).</w:t>
      </w:r>
    </w:p>
    <w:p w:rsidR="00423C70" w:rsidRPr="00423C70" w:rsidRDefault="00423C70" w:rsidP="000D4326">
      <w:pPr>
        <w:spacing w:after="0"/>
        <w:jc w:val="left"/>
        <w:rPr>
          <w:rFonts w:asciiTheme="minorHAnsi" w:hAnsiTheme="minorHAnsi"/>
          <w:noProof/>
          <w:color w:val="auto"/>
        </w:rPr>
      </w:pPr>
    </w:p>
    <w:p w:rsidR="009F3887" w:rsidRPr="00423C70" w:rsidRDefault="007F2760" w:rsidP="000D4326">
      <w:pPr>
        <w:spacing w:after="0"/>
        <w:jc w:val="left"/>
        <w:rPr>
          <w:rFonts w:asciiTheme="minorHAnsi" w:hAnsiTheme="minorHAnsi"/>
          <w:color w:val="auto"/>
        </w:rPr>
      </w:pPr>
      <w:r w:rsidRPr="00423C70">
        <w:rPr>
          <w:rFonts w:asciiTheme="minorHAnsi" w:hAnsiTheme="minorHAnsi"/>
          <w:color w:val="auto"/>
        </w:rPr>
        <w:fldChar w:fldCharType="end"/>
      </w:r>
    </w:p>
    <w:sectPr w:rsidR="009F3887" w:rsidRPr="00423C70" w:rsidSect="00AA3100">
      <w:headerReference w:type="default" r:id="rId12"/>
      <w:pgSz w:w="12240" w:h="15840"/>
      <w:pgMar w:top="1440" w:right="1440" w:bottom="1440" w:left="1440" w:header="708" w:footer="60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2B79" w:rsidRDefault="006C2B79" w:rsidP="00621C4E">
      <w:r>
        <w:separator/>
      </w:r>
    </w:p>
  </w:endnote>
  <w:endnote w:type="continuationSeparator" w:id="0">
    <w:p w:rsidR="006C2B79" w:rsidRDefault="006C2B7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MS Mincho">
    <w:altName w:val="ＭＳ 明朝"/>
    <w:panose1 w:val="02020609040205080304"/>
    <w:charset w:val="4E"/>
    <w:family w:val="auto"/>
    <w:pitch w:val="variable"/>
    <w:sig w:usb0="00000001" w:usb1="00000000" w:usb2="01000407"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2B79" w:rsidRDefault="006C2B79" w:rsidP="00621C4E">
      <w:r>
        <w:separator/>
      </w:r>
    </w:p>
  </w:footnote>
  <w:footnote w:type="continuationSeparator" w:id="0">
    <w:p w:rsidR="006C2B79" w:rsidRDefault="006C2B7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3566" w:rsidRPr="006F06E4" w:rsidRDefault="00A03566"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D066EE"/>
    <w:multiLevelType w:val="multilevel"/>
    <w:tmpl w:val="1F44E654"/>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874EAC"/>
    <w:multiLevelType w:val="hybridMultilevel"/>
    <w:tmpl w:val="1E587D6C"/>
    <w:lvl w:ilvl="0" w:tplc="2EFE47A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C570C8"/>
    <w:multiLevelType w:val="hybridMultilevel"/>
    <w:tmpl w:val="63983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E12290"/>
    <w:multiLevelType w:val="multilevel"/>
    <w:tmpl w:val="0CB6E3DA"/>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b w:val="0"/>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1961EE9"/>
    <w:multiLevelType w:val="hybridMultilevel"/>
    <w:tmpl w:val="3F0CFE12"/>
    <w:lvl w:ilvl="0" w:tplc="3DA2C7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F26668"/>
    <w:multiLevelType w:val="multilevel"/>
    <w:tmpl w:val="5448C1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12703AB"/>
    <w:multiLevelType w:val="multilevel"/>
    <w:tmpl w:val="B25C0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823C4"/>
    <w:multiLevelType w:val="multilevel"/>
    <w:tmpl w:val="7E564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702998"/>
    <w:multiLevelType w:val="multilevel"/>
    <w:tmpl w:val="F3640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8"/>
  </w:num>
  <w:num w:numId="4">
    <w:abstractNumId w:val="0"/>
  </w:num>
  <w:num w:numId="5">
    <w:abstractNumId w:val="5"/>
  </w:num>
  <w:num w:numId="6">
    <w:abstractNumId w:val="2"/>
  </w:num>
  <w:num w:numId="7">
    <w:abstractNumId w:val="3"/>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doNotTrackMove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Libraries&gt;&lt;/ENLibraries&gt;"/>
    <w:docVar w:name="REFMGR.InstantFormat" w:val="&lt;ENInstantFormat&gt;&lt;Enabled&gt;1&lt;/Enabled&gt;&lt;ScanUnformatted&gt;1&lt;/ScanUnformatted&gt;&lt;ScanChanges&gt;1&lt;/ScanChanges&gt;&lt;/ENInstantFormat&gt;"/>
    <w:docVar w:name="REFMGR.Layout" w:val="&lt;ENLayout&gt;&lt;Style&gt;JoVE&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an_RM12&lt;/item&gt;&lt;/Libraries&gt;&lt;/ENLibraries&gt;"/>
  </w:docVars>
  <w:rsids>
    <w:rsidRoot w:val="00EE705F"/>
    <w:rsid w:val="00000589"/>
    <w:rsid w:val="00001806"/>
    <w:rsid w:val="000048E5"/>
    <w:rsid w:val="00005815"/>
    <w:rsid w:val="00005836"/>
    <w:rsid w:val="00005D40"/>
    <w:rsid w:val="00007DBC"/>
    <w:rsid w:val="00007EA1"/>
    <w:rsid w:val="000100F0"/>
    <w:rsid w:val="00010BDA"/>
    <w:rsid w:val="00012FF9"/>
    <w:rsid w:val="00017B8C"/>
    <w:rsid w:val="000204A4"/>
    <w:rsid w:val="00021434"/>
    <w:rsid w:val="00021DF3"/>
    <w:rsid w:val="00022B5F"/>
    <w:rsid w:val="00023098"/>
    <w:rsid w:val="00023869"/>
    <w:rsid w:val="00024598"/>
    <w:rsid w:val="00026289"/>
    <w:rsid w:val="00027579"/>
    <w:rsid w:val="000279AB"/>
    <w:rsid w:val="00030DA2"/>
    <w:rsid w:val="00032769"/>
    <w:rsid w:val="000336FD"/>
    <w:rsid w:val="0003456C"/>
    <w:rsid w:val="00035FF4"/>
    <w:rsid w:val="000374FC"/>
    <w:rsid w:val="00037B58"/>
    <w:rsid w:val="0004478C"/>
    <w:rsid w:val="0004490E"/>
    <w:rsid w:val="00044FBC"/>
    <w:rsid w:val="0004616B"/>
    <w:rsid w:val="00046194"/>
    <w:rsid w:val="00046EE8"/>
    <w:rsid w:val="00047D28"/>
    <w:rsid w:val="000511F9"/>
    <w:rsid w:val="00051B73"/>
    <w:rsid w:val="00053303"/>
    <w:rsid w:val="000537D5"/>
    <w:rsid w:val="00053A82"/>
    <w:rsid w:val="0005767A"/>
    <w:rsid w:val="00060ABE"/>
    <w:rsid w:val="00061A50"/>
    <w:rsid w:val="00062C52"/>
    <w:rsid w:val="00064104"/>
    <w:rsid w:val="00064150"/>
    <w:rsid w:val="00066014"/>
    <w:rsid w:val="00066025"/>
    <w:rsid w:val="00067FE5"/>
    <w:rsid w:val="000701D1"/>
    <w:rsid w:val="00070C6C"/>
    <w:rsid w:val="00071024"/>
    <w:rsid w:val="00074606"/>
    <w:rsid w:val="00077A33"/>
    <w:rsid w:val="00080A20"/>
    <w:rsid w:val="00081FF4"/>
    <w:rsid w:val="00082796"/>
    <w:rsid w:val="00084371"/>
    <w:rsid w:val="00084AA4"/>
    <w:rsid w:val="0008503C"/>
    <w:rsid w:val="00085209"/>
    <w:rsid w:val="00087C0A"/>
    <w:rsid w:val="00093827"/>
    <w:rsid w:val="00093BC4"/>
    <w:rsid w:val="00097929"/>
    <w:rsid w:val="000A1E80"/>
    <w:rsid w:val="000A1F75"/>
    <w:rsid w:val="000A28D0"/>
    <w:rsid w:val="000A2B96"/>
    <w:rsid w:val="000A2EF4"/>
    <w:rsid w:val="000A34C5"/>
    <w:rsid w:val="000A3B70"/>
    <w:rsid w:val="000A5153"/>
    <w:rsid w:val="000A608B"/>
    <w:rsid w:val="000A62A6"/>
    <w:rsid w:val="000A65A7"/>
    <w:rsid w:val="000B10AE"/>
    <w:rsid w:val="000B15A7"/>
    <w:rsid w:val="000B30BF"/>
    <w:rsid w:val="000B3925"/>
    <w:rsid w:val="000B566B"/>
    <w:rsid w:val="000B7294"/>
    <w:rsid w:val="000B75D0"/>
    <w:rsid w:val="000C0997"/>
    <w:rsid w:val="000C186F"/>
    <w:rsid w:val="000C1CF8"/>
    <w:rsid w:val="000C1DF0"/>
    <w:rsid w:val="000C27BA"/>
    <w:rsid w:val="000C3060"/>
    <w:rsid w:val="000C49CF"/>
    <w:rsid w:val="000C52E9"/>
    <w:rsid w:val="000C5CDC"/>
    <w:rsid w:val="000C65DC"/>
    <w:rsid w:val="000C66F3"/>
    <w:rsid w:val="000C6900"/>
    <w:rsid w:val="000D02A8"/>
    <w:rsid w:val="000D31E8"/>
    <w:rsid w:val="000D3570"/>
    <w:rsid w:val="000D3FF1"/>
    <w:rsid w:val="000D41AC"/>
    <w:rsid w:val="000D4326"/>
    <w:rsid w:val="000D530A"/>
    <w:rsid w:val="000D76E4"/>
    <w:rsid w:val="000E0743"/>
    <w:rsid w:val="000E1E68"/>
    <w:rsid w:val="000E3816"/>
    <w:rsid w:val="000E42EA"/>
    <w:rsid w:val="000E48C2"/>
    <w:rsid w:val="000E4F77"/>
    <w:rsid w:val="000E64FB"/>
    <w:rsid w:val="000E6B26"/>
    <w:rsid w:val="000F265C"/>
    <w:rsid w:val="000F3AFA"/>
    <w:rsid w:val="000F451E"/>
    <w:rsid w:val="000F5712"/>
    <w:rsid w:val="000F6611"/>
    <w:rsid w:val="000F6B15"/>
    <w:rsid w:val="000F7210"/>
    <w:rsid w:val="000F7E22"/>
    <w:rsid w:val="001000AE"/>
    <w:rsid w:val="00100E28"/>
    <w:rsid w:val="00101198"/>
    <w:rsid w:val="001054E5"/>
    <w:rsid w:val="00105A4E"/>
    <w:rsid w:val="00107550"/>
    <w:rsid w:val="00112EEB"/>
    <w:rsid w:val="00115F93"/>
    <w:rsid w:val="00117342"/>
    <w:rsid w:val="00120471"/>
    <w:rsid w:val="00121326"/>
    <w:rsid w:val="001245CE"/>
    <w:rsid w:val="0012563A"/>
    <w:rsid w:val="00125BFB"/>
    <w:rsid w:val="00126A9F"/>
    <w:rsid w:val="00126AAB"/>
    <w:rsid w:val="00127029"/>
    <w:rsid w:val="00127DD4"/>
    <w:rsid w:val="001313A7"/>
    <w:rsid w:val="0013276F"/>
    <w:rsid w:val="00133B4A"/>
    <w:rsid w:val="001352EA"/>
    <w:rsid w:val="00135A43"/>
    <w:rsid w:val="00135DA2"/>
    <w:rsid w:val="0013665D"/>
    <w:rsid w:val="00137C9C"/>
    <w:rsid w:val="00140585"/>
    <w:rsid w:val="00141BCF"/>
    <w:rsid w:val="00142296"/>
    <w:rsid w:val="00142F53"/>
    <w:rsid w:val="0014444D"/>
    <w:rsid w:val="00150E52"/>
    <w:rsid w:val="001519AA"/>
    <w:rsid w:val="00152A23"/>
    <w:rsid w:val="00160595"/>
    <w:rsid w:val="00162CB7"/>
    <w:rsid w:val="001639BC"/>
    <w:rsid w:val="0016626A"/>
    <w:rsid w:val="00167F91"/>
    <w:rsid w:val="001701A2"/>
    <w:rsid w:val="00171E5B"/>
    <w:rsid w:val="00171F94"/>
    <w:rsid w:val="00172FE3"/>
    <w:rsid w:val="00173D67"/>
    <w:rsid w:val="0017493A"/>
    <w:rsid w:val="001757BA"/>
    <w:rsid w:val="0017668A"/>
    <w:rsid w:val="001766FE"/>
    <w:rsid w:val="001771E7"/>
    <w:rsid w:val="0017754F"/>
    <w:rsid w:val="00181575"/>
    <w:rsid w:val="00181778"/>
    <w:rsid w:val="00181B33"/>
    <w:rsid w:val="00183B7C"/>
    <w:rsid w:val="0018495F"/>
    <w:rsid w:val="001866D6"/>
    <w:rsid w:val="001908E9"/>
    <w:rsid w:val="00192006"/>
    <w:rsid w:val="001925C7"/>
    <w:rsid w:val="00193180"/>
    <w:rsid w:val="00195BA1"/>
    <w:rsid w:val="00196E92"/>
    <w:rsid w:val="00197054"/>
    <w:rsid w:val="001973B9"/>
    <w:rsid w:val="001975C5"/>
    <w:rsid w:val="00197EE0"/>
    <w:rsid w:val="001A1FC3"/>
    <w:rsid w:val="001A31DA"/>
    <w:rsid w:val="001A36DF"/>
    <w:rsid w:val="001A44D5"/>
    <w:rsid w:val="001A56A1"/>
    <w:rsid w:val="001A582D"/>
    <w:rsid w:val="001A5D9F"/>
    <w:rsid w:val="001A62B2"/>
    <w:rsid w:val="001A722F"/>
    <w:rsid w:val="001A75C3"/>
    <w:rsid w:val="001B07F9"/>
    <w:rsid w:val="001B2149"/>
    <w:rsid w:val="001B2E2D"/>
    <w:rsid w:val="001B3692"/>
    <w:rsid w:val="001B5CD2"/>
    <w:rsid w:val="001B6956"/>
    <w:rsid w:val="001B6E23"/>
    <w:rsid w:val="001C0947"/>
    <w:rsid w:val="001C0A58"/>
    <w:rsid w:val="001C0BEE"/>
    <w:rsid w:val="001C158C"/>
    <w:rsid w:val="001C2A98"/>
    <w:rsid w:val="001C7E7F"/>
    <w:rsid w:val="001D2134"/>
    <w:rsid w:val="001D293D"/>
    <w:rsid w:val="001D319F"/>
    <w:rsid w:val="001D31AE"/>
    <w:rsid w:val="001D3D7D"/>
    <w:rsid w:val="001D3FFF"/>
    <w:rsid w:val="001D53A9"/>
    <w:rsid w:val="001D60F4"/>
    <w:rsid w:val="001D625F"/>
    <w:rsid w:val="001D7576"/>
    <w:rsid w:val="001D7638"/>
    <w:rsid w:val="001E14A0"/>
    <w:rsid w:val="001E35F6"/>
    <w:rsid w:val="001E3C6F"/>
    <w:rsid w:val="001E546B"/>
    <w:rsid w:val="001E7376"/>
    <w:rsid w:val="001F02C2"/>
    <w:rsid w:val="001F225C"/>
    <w:rsid w:val="001F2282"/>
    <w:rsid w:val="001F43D5"/>
    <w:rsid w:val="001F63F9"/>
    <w:rsid w:val="001F6836"/>
    <w:rsid w:val="001F6EF8"/>
    <w:rsid w:val="00200806"/>
    <w:rsid w:val="002009AF"/>
    <w:rsid w:val="00201CFA"/>
    <w:rsid w:val="0020220D"/>
    <w:rsid w:val="00202448"/>
    <w:rsid w:val="00202D15"/>
    <w:rsid w:val="0020389F"/>
    <w:rsid w:val="00203B81"/>
    <w:rsid w:val="00205203"/>
    <w:rsid w:val="00211958"/>
    <w:rsid w:val="00214BEE"/>
    <w:rsid w:val="00216143"/>
    <w:rsid w:val="002205B8"/>
    <w:rsid w:val="00220FCC"/>
    <w:rsid w:val="002224E5"/>
    <w:rsid w:val="002229A4"/>
    <w:rsid w:val="0022304B"/>
    <w:rsid w:val="002259E5"/>
    <w:rsid w:val="00226140"/>
    <w:rsid w:val="002274F3"/>
    <w:rsid w:val="002300D4"/>
    <w:rsid w:val="0023070D"/>
    <w:rsid w:val="0023094C"/>
    <w:rsid w:val="00230DD9"/>
    <w:rsid w:val="0023164C"/>
    <w:rsid w:val="00232C49"/>
    <w:rsid w:val="00234296"/>
    <w:rsid w:val="00234BE3"/>
    <w:rsid w:val="0023546F"/>
    <w:rsid w:val="00235A90"/>
    <w:rsid w:val="002364ED"/>
    <w:rsid w:val="00237DA4"/>
    <w:rsid w:val="0024039B"/>
    <w:rsid w:val="00241E48"/>
    <w:rsid w:val="0024214E"/>
    <w:rsid w:val="002424B1"/>
    <w:rsid w:val="00242623"/>
    <w:rsid w:val="00243C66"/>
    <w:rsid w:val="00244FC6"/>
    <w:rsid w:val="00246206"/>
    <w:rsid w:val="00246215"/>
    <w:rsid w:val="00246347"/>
    <w:rsid w:val="002468EF"/>
    <w:rsid w:val="00250558"/>
    <w:rsid w:val="00250951"/>
    <w:rsid w:val="00250DD8"/>
    <w:rsid w:val="00251D71"/>
    <w:rsid w:val="0025371C"/>
    <w:rsid w:val="002555F6"/>
    <w:rsid w:val="0025678D"/>
    <w:rsid w:val="00257A57"/>
    <w:rsid w:val="00260652"/>
    <w:rsid w:val="0026142F"/>
    <w:rsid w:val="00261F25"/>
    <w:rsid w:val="002635A2"/>
    <w:rsid w:val="002648A9"/>
    <w:rsid w:val="00264C78"/>
    <w:rsid w:val="0026553C"/>
    <w:rsid w:val="002661E9"/>
    <w:rsid w:val="00267DD5"/>
    <w:rsid w:val="0027031B"/>
    <w:rsid w:val="002717F1"/>
    <w:rsid w:val="00272734"/>
    <w:rsid w:val="00273FA6"/>
    <w:rsid w:val="00274A0A"/>
    <w:rsid w:val="00277593"/>
    <w:rsid w:val="00280918"/>
    <w:rsid w:val="00282AF6"/>
    <w:rsid w:val="00284F1E"/>
    <w:rsid w:val="00285FE8"/>
    <w:rsid w:val="00286392"/>
    <w:rsid w:val="00286F92"/>
    <w:rsid w:val="00287085"/>
    <w:rsid w:val="00287BED"/>
    <w:rsid w:val="00290AF9"/>
    <w:rsid w:val="00292CAD"/>
    <w:rsid w:val="002967CF"/>
    <w:rsid w:val="00297788"/>
    <w:rsid w:val="002A04AE"/>
    <w:rsid w:val="002A2360"/>
    <w:rsid w:val="002A3972"/>
    <w:rsid w:val="002A64A6"/>
    <w:rsid w:val="002B2AA6"/>
    <w:rsid w:val="002B4EB6"/>
    <w:rsid w:val="002C0337"/>
    <w:rsid w:val="002C0652"/>
    <w:rsid w:val="002C2A4E"/>
    <w:rsid w:val="002C3227"/>
    <w:rsid w:val="002C47D4"/>
    <w:rsid w:val="002C6D3B"/>
    <w:rsid w:val="002C79D2"/>
    <w:rsid w:val="002D044C"/>
    <w:rsid w:val="002D0F38"/>
    <w:rsid w:val="002D32BD"/>
    <w:rsid w:val="002D7004"/>
    <w:rsid w:val="002D77E3"/>
    <w:rsid w:val="002E0153"/>
    <w:rsid w:val="002E1AE5"/>
    <w:rsid w:val="002F0411"/>
    <w:rsid w:val="002F0A05"/>
    <w:rsid w:val="002F0E88"/>
    <w:rsid w:val="002F2859"/>
    <w:rsid w:val="002F2F32"/>
    <w:rsid w:val="002F323B"/>
    <w:rsid w:val="002F3D51"/>
    <w:rsid w:val="002F45A3"/>
    <w:rsid w:val="002F5676"/>
    <w:rsid w:val="002F5BCD"/>
    <w:rsid w:val="002F5ED2"/>
    <w:rsid w:val="002F6B23"/>
    <w:rsid w:val="002F6E3C"/>
    <w:rsid w:val="002F78CD"/>
    <w:rsid w:val="002F7FD4"/>
    <w:rsid w:val="00301128"/>
    <w:rsid w:val="0030117D"/>
    <w:rsid w:val="003014F1"/>
    <w:rsid w:val="00301FDA"/>
    <w:rsid w:val="00303C87"/>
    <w:rsid w:val="003067EB"/>
    <w:rsid w:val="0030713A"/>
    <w:rsid w:val="00307420"/>
    <w:rsid w:val="003120CB"/>
    <w:rsid w:val="003179AB"/>
    <w:rsid w:val="00320153"/>
    <w:rsid w:val="00320367"/>
    <w:rsid w:val="00321C77"/>
    <w:rsid w:val="00322801"/>
    <w:rsid w:val="00322871"/>
    <w:rsid w:val="00323B51"/>
    <w:rsid w:val="00325296"/>
    <w:rsid w:val="0032543C"/>
    <w:rsid w:val="00325659"/>
    <w:rsid w:val="00326FB3"/>
    <w:rsid w:val="00327754"/>
    <w:rsid w:val="00330AF3"/>
    <w:rsid w:val="003316D4"/>
    <w:rsid w:val="00332EED"/>
    <w:rsid w:val="00333822"/>
    <w:rsid w:val="00335560"/>
    <w:rsid w:val="00335F15"/>
    <w:rsid w:val="00335F42"/>
    <w:rsid w:val="00336715"/>
    <w:rsid w:val="00336C45"/>
    <w:rsid w:val="00337440"/>
    <w:rsid w:val="003375A9"/>
    <w:rsid w:val="00337BF3"/>
    <w:rsid w:val="003406C2"/>
    <w:rsid w:val="00340DFD"/>
    <w:rsid w:val="00341469"/>
    <w:rsid w:val="00344105"/>
    <w:rsid w:val="00344BAB"/>
    <w:rsid w:val="00344C50"/>
    <w:rsid w:val="003453B1"/>
    <w:rsid w:val="00350CD7"/>
    <w:rsid w:val="00350FCB"/>
    <w:rsid w:val="003539E9"/>
    <w:rsid w:val="003557AA"/>
    <w:rsid w:val="00355C2A"/>
    <w:rsid w:val="00357374"/>
    <w:rsid w:val="00360C17"/>
    <w:rsid w:val="003621C6"/>
    <w:rsid w:val="003622B8"/>
    <w:rsid w:val="0036321E"/>
    <w:rsid w:val="00363DA8"/>
    <w:rsid w:val="003647E4"/>
    <w:rsid w:val="00366B76"/>
    <w:rsid w:val="003678D2"/>
    <w:rsid w:val="00370B5C"/>
    <w:rsid w:val="00371DC1"/>
    <w:rsid w:val="00372A81"/>
    <w:rsid w:val="00373051"/>
    <w:rsid w:val="003733B2"/>
    <w:rsid w:val="00373B8F"/>
    <w:rsid w:val="00375181"/>
    <w:rsid w:val="003761F9"/>
    <w:rsid w:val="003768CE"/>
    <w:rsid w:val="003769B5"/>
    <w:rsid w:val="00376D95"/>
    <w:rsid w:val="00377908"/>
    <w:rsid w:val="00377CEC"/>
    <w:rsid w:val="00377FBB"/>
    <w:rsid w:val="003804D2"/>
    <w:rsid w:val="00380621"/>
    <w:rsid w:val="00382A3A"/>
    <w:rsid w:val="00383EAD"/>
    <w:rsid w:val="00384715"/>
    <w:rsid w:val="00384E54"/>
    <w:rsid w:val="0038609F"/>
    <w:rsid w:val="003867C1"/>
    <w:rsid w:val="00387A52"/>
    <w:rsid w:val="00390CD7"/>
    <w:rsid w:val="003912B0"/>
    <w:rsid w:val="00392FF5"/>
    <w:rsid w:val="003934EA"/>
    <w:rsid w:val="00393F50"/>
    <w:rsid w:val="0039484B"/>
    <w:rsid w:val="00394BA2"/>
    <w:rsid w:val="00396016"/>
    <w:rsid w:val="003A0A5D"/>
    <w:rsid w:val="003A16FC"/>
    <w:rsid w:val="003A1A2D"/>
    <w:rsid w:val="003A1F9B"/>
    <w:rsid w:val="003A3F68"/>
    <w:rsid w:val="003A4FCD"/>
    <w:rsid w:val="003A6F0A"/>
    <w:rsid w:val="003A7EE8"/>
    <w:rsid w:val="003B0085"/>
    <w:rsid w:val="003B0944"/>
    <w:rsid w:val="003B0BEB"/>
    <w:rsid w:val="003B1593"/>
    <w:rsid w:val="003B31F5"/>
    <w:rsid w:val="003B4381"/>
    <w:rsid w:val="003B6969"/>
    <w:rsid w:val="003B7382"/>
    <w:rsid w:val="003B7936"/>
    <w:rsid w:val="003B7D17"/>
    <w:rsid w:val="003B7FF4"/>
    <w:rsid w:val="003C0C23"/>
    <w:rsid w:val="003C1043"/>
    <w:rsid w:val="003C1246"/>
    <w:rsid w:val="003C1A30"/>
    <w:rsid w:val="003C3483"/>
    <w:rsid w:val="003C4FAA"/>
    <w:rsid w:val="003C57BC"/>
    <w:rsid w:val="003C6779"/>
    <w:rsid w:val="003C7906"/>
    <w:rsid w:val="003D1AC3"/>
    <w:rsid w:val="003D2998"/>
    <w:rsid w:val="003D2F0A"/>
    <w:rsid w:val="003D3891"/>
    <w:rsid w:val="003D51BF"/>
    <w:rsid w:val="003E0F4F"/>
    <w:rsid w:val="003E18AC"/>
    <w:rsid w:val="003E210B"/>
    <w:rsid w:val="003E21AF"/>
    <w:rsid w:val="003E2A12"/>
    <w:rsid w:val="003E3384"/>
    <w:rsid w:val="003E548E"/>
    <w:rsid w:val="003E5ECC"/>
    <w:rsid w:val="003E65CF"/>
    <w:rsid w:val="003F19F3"/>
    <w:rsid w:val="003F55A1"/>
    <w:rsid w:val="003F575B"/>
    <w:rsid w:val="003F6C8C"/>
    <w:rsid w:val="00401556"/>
    <w:rsid w:val="00402100"/>
    <w:rsid w:val="00403760"/>
    <w:rsid w:val="00403A8F"/>
    <w:rsid w:val="00404613"/>
    <w:rsid w:val="00404A12"/>
    <w:rsid w:val="00404F4C"/>
    <w:rsid w:val="00405E52"/>
    <w:rsid w:val="00407E85"/>
    <w:rsid w:val="004109F5"/>
    <w:rsid w:val="00411B66"/>
    <w:rsid w:val="004121FB"/>
    <w:rsid w:val="00413082"/>
    <w:rsid w:val="004148E1"/>
    <w:rsid w:val="00414CFA"/>
    <w:rsid w:val="00417CC1"/>
    <w:rsid w:val="00417D42"/>
    <w:rsid w:val="00420A83"/>
    <w:rsid w:val="00420BE9"/>
    <w:rsid w:val="00420F18"/>
    <w:rsid w:val="00423AD8"/>
    <w:rsid w:val="00423C70"/>
    <w:rsid w:val="00424C85"/>
    <w:rsid w:val="004260BD"/>
    <w:rsid w:val="00427D7E"/>
    <w:rsid w:val="0043012F"/>
    <w:rsid w:val="00430CD4"/>
    <w:rsid w:val="00430F1F"/>
    <w:rsid w:val="004326EA"/>
    <w:rsid w:val="00437BE3"/>
    <w:rsid w:val="00440CD1"/>
    <w:rsid w:val="00441FFC"/>
    <w:rsid w:val="004436D5"/>
    <w:rsid w:val="0044456B"/>
    <w:rsid w:val="004452F5"/>
    <w:rsid w:val="00445CCB"/>
    <w:rsid w:val="00445ED2"/>
    <w:rsid w:val="00447BD1"/>
    <w:rsid w:val="00447F9E"/>
    <w:rsid w:val="004507F3"/>
    <w:rsid w:val="00450AF4"/>
    <w:rsid w:val="00453C2F"/>
    <w:rsid w:val="00457F10"/>
    <w:rsid w:val="00464EC3"/>
    <w:rsid w:val="004656A0"/>
    <w:rsid w:val="00465BEF"/>
    <w:rsid w:val="004671C7"/>
    <w:rsid w:val="00467361"/>
    <w:rsid w:val="004679C1"/>
    <w:rsid w:val="00470290"/>
    <w:rsid w:val="004721E2"/>
    <w:rsid w:val="004722B2"/>
    <w:rsid w:val="00472F4D"/>
    <w:rsid w:val="004730BF"/>
    <w:rsid w:val="00474DD0"/>
    <w:rsid w:val="00474F92"/>
    <w:rsid w:val="0047535C"/>
    <w:rsid w:val="00476366"/>
    <w:rsid w:val="00480C1D"/>
    <w:rsid w:val="0048128A"/>
    <w:rsid w:val="00483A38"/>
    <w:rsid w:val="00485870"/>
    <w:rsid w:val="00485FE8"/>
    <w:rsid w:val="004865FE"/>
    <w:rsid w:val="004914F0"/>
    <w:rsid w:val="00492EB5"/>
    <w:rsid w:val="00494F77"/>
    <w:rsid w:val="004954BE"/>
    <w:rsid w:val="00497721"/>
    <w:rsid w:val="004A0229"/>
    <w:rsid w:val="004A35D2"/>
    <w:rsid w:val="004A3B04"/>
    <w:rsid w:val="004A56D5"/>
    <w:rsid w:val="004A6179"/>
    <w:rsid w:val="004A7F82"/>
    <w:rsid w:val="004B2F00"/>
    <w:rsid w:val="004B5BF7"/>
    <w:rsid w:val="004B6E31"/>
    <w:rsid w:val="004C09E0"/>
    <w:rsid w:val="004C16EF"/>
    <w:rsid w:val="004C1D66"/>
    <w:rsid w:val="004C2899"/>
    <w:rsid w:val="004C31D7"/>
    <w:rsid w:val="004C3D27"/>
    <w:rsid w:val="004C4AD2"/>
    <w:rsid w:val="004C4C8D"/>
    <w:rsid w:val="004C6164"/>
    <w:rsid w:val="004C6A3F"/>
    <w:rsid w:val="004D0EA6"/>
    <w:rsid w:val="004D0FF1"/>
    <w:rsid w:val="004D18E7"/>
    <w:rsid w:val="004D1F21"/>
    <w:rsid w:val="004D3DB3"/>
    <w:rsid w:val="004D59D8"/>
    <w:rsid w:val="004D5DA1"/>
    <w:rsid w:val="004D5E7E"/>
    <w:rsid w:val="004E0862"/>
    <w:rsid w:val="004E150F"/>
    <w:rsid w:val="004E220C"/>
    <w:rsid w:val="004E23A1"/>
    <w:rsid w:val="004E3242"/>
    <w:rsid w:val="004E3489"/>
    <w:rsid w:val="004E3AFA"/>
    <w:rsid w:val="004E4117"/>
    <w:rsid w:val="004E6A1B"/>
    <w:rsid w:val="004E7979"/>
    <w:rsid w:val="004F0034"/>
    <w:rsid w:val="004F0A8D"/>
    <w:rsid w:val="004F6681"/>
    <w:rsid w:val="00502A0A"/>
    <w:rsid w:val="00506446"/>
    <w:rsid w:val="005066AA"/>
    <w:rsid w:val="00507C50"/>
    <w:rsid w:val="005114D2"/>
    <w:rsid w:val="00511C27"/>
    <w:rsid w:val="00511C3A"/>
    <w:rsid w:val="005123E8"/>
    <w:rsid w:val="00512E61"/>
    <w:rsid w:val="00513675"/>
    <w:rsid w:val="00515714"/>
    <w:rsid w:val="00516328"/>
    <w:rsid w:val="005172DA"/>
    <w:rsid w:val="00517C3A"/>
    <w:rsid w:val="00521A9E"/>
    <w:rsid w:val="0052450B"/>
    <w:rsid w:val="00525124"/>
    <w:rsid w:val="00525795"/>
    <w:rsid w:val="00525B74"/>
    <w:rsid w:val="00527BF4"/>
    <w:rsid w:val="00527F0B"/>
    <w:rsid w:val="00531D44"/>
    <w:rsid w:val="00531F8A"/>
    <w:rsid w:val="005348A9"/>
    <w:rsid w:val="00534F6C"/>
    <w:rsid w:val="005355A8"/>
    <w:rsid w:val="0053646D"/>
    <w:rsid w:val="00540AAD"/>
    <w:rsid w:val="00542F6B"/>
    <w:rsid w:val="00543056"/>
    <w:rsid w:val="00545604"/>
    <w:rsid w:val="00546458"/>
    <w:rsid w:val="0055087C"/>
    <w:rsid w:val="00553413"/>
    <w:rsid w:val="0055524E"/>
    <w:rsid w:val="00555F7C"/>
    <w:rsid w:val="005563B9"/>
    <w:rsid w:val="0056049C"/>
    <w:rsid w:val="00561A3C"/>
    <w:rsid w:val="005660FB"/>
    <w:rsid w:val="005665A6"/>
    <w:rsid w:val="00567483"/>
    <w:rsid w:val="005677B4"/>
    <w:rsid w:val="00567888"/>
    <w:rsid w:val="00570F65"/>
    <w:rsid w:val="005724D8"/>
    <w:rsid w:val="00580029"/>
    <w:rsid w:val="00580465"/>
    <w:rsid w:val="0058219C"/>
    <w:rsid w:val="00582A8E"/>
    <w:rsid w:val="00585F02"/>
    <w:rsid w:val="00586E2D"/>
    <w:rsid w:val="0058707F"/>
    <w:rsid w:val="005877BE"/>
    <w:rsid w:val="005931FE"/>
    <w:rsid w:val="00595506"/>
    <w:rsid w:val="005967D1"/>
    <w:rsid w:val="00597F7B"/>
    <w:rsid w:val="005A0882"/>
    <w:rsid w:val="005A2444"/>
    <w:rsid w:val="005A5C0B"/>
    <w:rsid w:val="005A6661"/>
    <w:rsid w:val="005A7AB2"/>
    <w:rsid w:val="005B0072"/>
    <w:rsid w:val="005B0732"/>
    <w:rsid w:val="005B38A0"/>
    <w:rsid w:val="005B491C"/>
    <w:rsid w:val="005B4DBF"/>
    <w:rsid w:val="005B5DE2"/>
    <w:rsid w:val="005B674C"/>
    <w:rsid w:val="005C1A2D"/>
    <w:rsid w:val="005C2B43"/>
    <w:rsid w:val="005C4866"/>
    <w:rsid w:val="005C592F"/>
    <w:rsid w:val="005C7561"/>
    <w:rsid w:val="005D024B"/>
    <w:rsid w:val="005D024E"/>
    <w:rsid w:val="005D1E57"/>
    <w:rsid w:val="005D2C73"/>
    <w:rsid w:val="005D2F57"/>
    <w:rsid w:val="005D34F6"/>
    <w:rsid w:val="005D3DD9"/>
    <w:rsid w:val="005D5578"/>
    <w:rsid w:val="005D62D2"/>
    <w:rsid w:val="005D7A24"/>
    <w:rsid w:val="005E165B"/>
    <w:rsid w:val="005E1884"/>
    <w:rsid w:val="005E1928"/>
    <w:rsid w:val="005E1EE1"/>
    <w:rsid w:val="005E31D3"/>
    <w:rsid w:val="005E3BE0"/>
    <w:rsid w:val="005E5E11"/>
    <w:rsid w:val="005E5EE6"/>
    <w:rsid w:val="005E619F"/>
    <w:rsid w:val="005E753E"/>
    <w:rsid w:val="005F0BFC"/>
    <w:rsid w:val="005F164D"/>
    <w:rsid w:val="005F224B"/>
    <w:rsid w:val="005F2E62"/>
    <w:rsid w:val="005F2F84"/>
    <w:rsid w:val="005F310A"/>
    <w:rsid w:val="005F373A"/>
    <w:rsid w:val="005F559C"/>
    <w:rsid w:val="005F6A61"/>
    <w:rsid w:val="005F6B0E"/>
    <w:rsid w:val="005F760E"/>
    <w:rsid w:val="005F7B1D"/>
    <w:rsid w:val="00601A93"/>
    <w:rsid w:val="00601E48"/>
    <w:rsid w:val="0060222A"/>
    <w:rsid w:val="00602894"/>
    <w:rsid w:val="006040D7"/>
    <w:rsid w:val="006041C7"/>
    <w:rsid w:val="006049F5"/>
    <w:rsid w:val="00605EDB"/>
    <w:rsid w:val="0060737A"/>
    <w:rsid w:val="00607849"/>
    <w:rsid w:val="0061089C"/>
    <w:rsid w:val="00610C21"/>
    <w:rsid w:val="0061122E"/>
    <w:rsid w:val="00611907"/>
    <w:rsid w:val="00612E25"/>
    <w:rsid w:val="00613108"/>
    <w:rsid w:val="00613116"/>
    <w:rsid w:val="006166F4"/>
    <w:rsid w:val="00616FBD"/>
    <w:rsid w:val="00617638"/>
    <w:rsid w:val="006202A6"/>
    <w:rsid w:val="00621C4E"/>
    <w:rsid w:val="00621D59"/>
    <w:rsid w:val="0062230F"/>
    <w:rsid w:val="00623864"/>
    <w:rsid w:val="006305D7"/>
    <w:rsid w:val="006328A2"/>
    <w:rsid w:val="00633A01"/>
    <w:rsid w:val="00633F53"/>
    <w:rsid w:val="006341F7"/>
    <w:rsid w:val="00634E47"/>
    <w:rsid w:val="00635014"/>
    <w:rsid w:val="006369CE"/>
    <w:rsid w:val="006404F8"/>
    <w:rsid w:val="006411CA"/>
    <w:rsid w:val="0064194E"/>
    <w:rsid w:val="006420AA"/>
    <w:rsid w:val="00645626"/>
    <w:rsid w:val="00646DCB"/>
    <w:rsid w:val="00652EFC"/>
    <w:rsid w:val="00654138"/>
    <w:rsid w:val="00654FE7"/>
    <w:rsid w:val="006565C1"/>
    <w:rsid w:val="00656AB8"/>
    <w:rsid w:val="00656CA5"/>
    <w:rsid w:val="006619C8"/>
    <w:rsid w:val="00662156"/>
    <w:rsid w:val="00662752"/>
    <w:rsid w:val="00665B9B"/>
    <w:rsid w:val="00666CA5"/>
    <w:rsid w:val="00671710"/>
    <w:rsid w:val="006717A6"/>
    <w:rsid w:val="00672440"/>
    <w:rsid w:val="006728E9"/>
    <w:rsid w:val="00673414"/>
    <w:rsid w:val="006752EF"/>
    <w:rsid w:val="006754CA"/>
    <w:rsid w:val="00675579"/>
    <w:rsid w:val="00676079"/>
    <w:rsid w:val="006760C4"/>
    <w:rsid w:val="00676ECD"/>
    <w:rsid w:val="00677077"/>
    <w:rsid w:val="00677D0A"/>
    <w:rsid w:val="0068185F"/>
    <w:rsid w:val="00681978"/>
    <w:rsid w:val="00685435"/>
    <w:rsid w:val="00685F88"/>
    <w:rsid w:val="006931E6"/>
    <w:rsid w:val="006A01CF"/>
    <w:rsid w:val="006A0836"/>
    <w:rsid w:val="006A198F"/>
    <w:rsid w:val="006A1D69"/>
    <w:rsid w:val="006A43D9"/>
    <w:rsid w:val="006A6BDB"/>
    <w:rsid w:val="006A7B9E"/>
    <w:rsid w:val="006B074C"/>
    <w:rsid w:val="006B0D6E"/>
    <w:rsid w:val="006B0E7B"/>
    <w:rsid w:val="006B1541"/>
    <w:rsid w:val="006B2ADF"/>
    <w:rsid w:val="006B2E9E"/>
    <w:rsid w:val="006B42EC"/>
    <w:rsid w:val="006B5D8C"/>
    <w:rsid w:val="006B6C8C"/>
    <w:rsid w:val="006B72D4"/>
    <w:rsid w:val="006C11CC"/>
    <w:rsid w:val="006C1548"/>
    <w:rsid w:val="006C1AEB"/>
    <w:rsid w:val="006C22BA"/>
    <w:rsid w:val="006C2B79"/>
    <w:rsid w:val="006C2DA8"/>
    <w:rsid w:val="006C37D8"/>
    <w:rsid w:val="006C383A"/>
    <w:rsid w:val="006C4EBE"/>
    <w:rsid w:val="006C57FE"/>
    <w:rsid w:val="006C6F10"/>
    <w:rsid w:val="006D000F"/>
    <w:rsid w:val="006D13B7"/>
    <w:rsid w:val="006D4EB1"/>
    <w:rsid w:val="006D5664"/>
    <w:rsid w:val="006D6B85"/>
    <w:rsid w:val="006E0C20"/>
    <w:rsid w:val="006E1986"/>
    <w:rsid w:val="006E31BD"/>
    <w:rsid w:val="006E3A84"/>
    <w:rsid w:val="006E4671"/>
    <w:rsid w:val="006E4B63"/>
    <w:rsid w:val="006F06E4"/>
    <w:rsid w:val="006F0C80"/>
    <w:rsid w:val="006F3245"/>
    <w:rsid w:val="006F3E14"/>
    <w:rsid w:val="006F55A9"/>
    <w:rsid w:val="006F6A57"/>
    <w:rsid w:val="006F7B41"/>
    <w:rsid w:val="00700C97"/>
    <w:rsid w:val="00701B98"/>
    <w:rsid w:val="00702B5D"/>
    <w:rsid w:val="007033AD"/>
    <w:rsid w:val="00703B83"/>
    <w:rsid w:val="00703ED2"/>
    <w:rsid w:val="00704425"/>
    <w:rsid w:val="00705A02"/>
    <w:rsid w:val="007060D4"/>
    <w:rsid w:val="00706293"/>
    <w:rsid w:val="00707B8D"/>
    <w:rsid w:val="00713636"/>
    <w:rsid w:val="00714B8C"/>
    <w:rsid w:val="00714FB7"/>
    <w:rsid w:val="0071546A"/>
    <w:rsid w:val="0071675D"/>
    <w:rsid w:val="00716F7E"/>
    <w:rsid w:val="007178F1"/>
    <w:rsid w:val="00721656"/>
    <w:rsid w:val="007224A3"/>
    <w:rsid w:val="007236E8"/>
    <w:rsid w:val="00723C54"/>
    <w:rsid w:val="00724726"/>
    <w:rsid w:val="00727A6A"/>
    <w:rsid w:val="0073428B"/>
    <w:rsid w:val="00735CF5"/>
    <w:rsid w:val="00737BDC"/>
    <w:rsid w:val="0074063A"/>
    <w:rsid w:val="007408FF"/>
    <w:rsid w:val="007426EF"/>
    <w:rsid w:val="00743BA1"/>
    <w:rsid w:val="00743F7F"/>
    <w:rsid w:val="00745F1E"/>
    <w:rsid w:val="007474E2"/>
    <w:rsid w:val="007515FE"/>
    <w:rsid w:val="00752839"/>
    <w:rsid w:val="00753A8B"/>
    <w:rsid w:val="00755BAA"/>
    <w:rsid w:val="007601D0"/>
    <w:rsid w:val="0076109D"/>
    <w:rsid w:val="007621A3"/>
    <w:rsid w:val="0076293E"/>
    <w:rsid w:val="00763C11"/>
    <w:rsid w:val="007643BD"/>
    <w:rsid w:val="0076515C"/>
    <w:rsid w:val="00765520"/>
    <w:rsid w:val="00766756"/>
    <w:rsid w:val="0076709E"/>
    <w:rsid w:val="00767107"/>
    <w:rsid w:val="00767774"/>
    <w:rsid w:val="00767A8D"/>
    <w:rsid w:val="0077104D"/>
    <w:rsid w:val="007713B9"/>
    <w:rsid w:val="00773BFD"/>
    <w:rsid w:val="007743B3"/>
    <w:rsid w:val="00774490"/>
    <w:rsid w:val="00774D3E"/>
    <w:rsid w:val="007752B3"/>
    <w:rsid w:val="00776D85"/>
    <w:rsid w:val="0077796F"/>
    <w:rsid w:val="007819FF"/>
    <w:rsid w:val="00784BC6"/>
    <w:rsid w:val="00784EA4"/>
    <w:rsid w:val="0078523D"/>
    <w:rsid w:val="00785B4B"/>
    <w:rsid w:val="007903C6"/>
    <w:rsid w:val="007909A2"/>
    <w:rsid w:val="0079297A"/>
    <w:rsid w:val="007931DF"/>
    <w:rsid w:val="00793D0E"/>
    <w:rsid w:val="00793E10"/>
    <w:rsid w:val="00794093"/>
    <w:rsid w:val="00794987"/>
    <w:rsid w:val="00794AF1"/>
    <w:rsid w:val="0079557A"/>
    <w:rsid w:val="007A004D"/>
    <w:rsid w:val="007A0172"/>
    <w:rsid w:val="007A2511"/>
    <w:rsid w:val="007A260E"/>
    <w:rsid w:val="007A2A5A"/>
    <w:rsid w:val="007A3307"/>
    <w:rsid w:val="007A371C"/>
    <w:rsid w:val="007A4670"/>
    <w:rsid w:val="007A4D4C"/>
    <w:rsid w:val="007A5273"/>
    <w:rsid w:val="007A5CB9"/>
    <w:rsid w:val="007A5F2F"/>
    <w:rsid w:val="007A6270"/>
    <w:rsid w:val="007A71B9"/>
    <w:rsid w:val="007A79BD"/>
    <w:rsid w:val="007B2441"/>
    <w:rsid w:val="007B3910"/>
    <w:rsid w:val="007B6D43"/>
    <w:rsid w:val="007B7C6E"/>
    <w:rsid w:val="007C045C"/>
    <w:rsid w:val="007C4522"/>
    <w:rsid w:val="007D44D7"/>
    <w:rsid w:val="007D4D75"/>
    <w:rsid w:val="007D4F6D"/>
    <w:rsid w:val="007D621A"/>
    <w:rsid w:val="007D69E3"/>
    <w:rsid w:val="007D78DB"/>
    <w:rsid w:val="007E2887"/>
    <w:rsid w:val="007E5278"/>
    <w:rsid w:val="007E749C"/>
    <w:rsid w:val="007F1B5C"/>
    <w:rsid w:val="007F207C"/>
    <w:rsid w:val="007F246E"/>
    <w:rsid w:val="007F2760"/>
    <w:rsid w:val="007F2D4E"/>
    <w:rsid w:val="007F3570"/>
    <w:rsid w:val="007F3CEE"/>
    <w:rsid w:val="007F5257"/>
    <w:rsid w:val="00800242"/>
    <w:rsid w:val="00801257"/>
    <w:rsid w:val="00802C6A"/>
    <w:rsid w:val="00803B0A"/>
    <w:rsid w:val="008040FB"/>
    <w:rsid w:val="00804DED"/>
    <w:rsid w:val="00805B96"/>
    <w:rsid w:val="00806E38"/>
    <w:rsid w:val="00807185"/>
    <w:rsid w:val="008115A5"/>
    <w:rsid w:val="00811D46"/>
    <w:rsid w:val="00812B48"/>
    <w:rsid w:val="0081415D"/>
    <w:rsid w:val="0081469A"/>
    <w:rsid w:val="00814FC3"/>
    <w:rsid w:val="00820229"/>
    <w:rsid w:val="00820934"/>
    <w:rsid w:val="008214E5"/>
    <w:rsid w:val="00822448"/>
    <w:rsid w:val="00822ABE"/>
    <w:rsid w:val="0082425F"/>
    <w:rsid w:val="00825E0E"/>
    <w:rsid w:val="00826A23"/>
    <w:rsid w:val="00827F51"/>
    <w:rsid w:val="0083104E"/>
    <w:rsid w:val="00831269"/>
    <w:rsid w:val="00833BBE"/>
    <w:rsid w:val="00834176"/>
    <w:rsid w:val="008343BE"/>
    <w:rsid w:val="00834A0A"/>
    <w:rsid w:val="00835524"/>
    <w:rsid w:val="00835A62"/>
    <w:rsid w:val="008373D3"/>
    <w:rsid w:val="00840805"/>
    <w:rsid w:val="00840FB4"/>
    <w:rsid w:val="008410B2"/>
    <w:rsid w:val="00841DA9"/>
    <w:rsid w:val="008443F0"/>
    <w:rsid w:val="0084588B"/>
    <w:rsid w:val="008468A0"/>
    <w:rsid w:val="008500A0"/>
    <w:rsid w:val="008512BE"/>
    <w:rsid w:val="008514CD"/>
    <w:rsid w:val="008520DE"/>
    <w:rsid w:val="0085351C"/>
    <w:rsid w:val="0085399B"/>
    <w:rsid w:val="00853FE5"/>
    <w:rsid w:val="008549B1"/>
    <w:rsid w:val="008549CA"/>
    <w:rsid w:val="008556C3"/>
    <w:rsid w:val="008564B0"/>
    <w:rsid w:val="0085687C"/>
    <w:rsid w:val="00856C06"/>
    <w:rsid w:val="008572D4"/>
    <w:rsid w:val="00860629"/>
    <w:rsid w:val="008615D2"/>
    <w:rsid w:val="00861FB5"/>
    <w:rsid w:val="008629B7"/>
    <w:rsid w:val="00865811"/>
    <w:rsid w:val="00865C76"/>
    <w:rsid w:val="008706C5"/>
    <w:rsid w:val="00872A23"/>
    <w:rsid w:val="00873707"/>
    <w:rsid w:val="00874F52"/>
    <w:rsid w:val="008763E1"/>
    <w:rsid w:val="0087687E"/>
    <w:rsid w:val="00877EC8"/>
    <w:rsid w:val="00880F36"/>
    <w:rsid w:val="00881F02"/>
    <w:rsid w:val="00884CD0"/>
    <w:rsid w:val="00885530"/>
    <w:rsid w:val="008864E8"/>
    <w:rsid w:val="008910D1"/>
    <w:rsid w:val="0089296C"/>
    <w:rsid w:val="00896AA2"/>
    <w:rsid w:val="00896ABD"/>
    <w:rsid w:val="00896D9F"/>
    <w:rsid w:val="008A0F41"/>
    <w:rsid w:val="008A43B9"/>
    <w:rsid w:val="008A731F"/>
    <w:rsid w:val="008A7A9C"/>
    <w:rsid w:val="008B1D9B"/>
    <w:rsid w:val="008B3624"/>
    <w:rsid w:val="008B3938"/>
    <w:rsid w:val="008B42F2"/>
    <w:rsid w:val="008B5218"/>
    <w:rsid w:val="008B6EE5"/>
    <w:rsid w:val="008B7102"/>
    <w:rsid w:val="008B79B9"/>
    <w:rsid w:val="008C03A5"/>
    <w:rsid w:val="008C1CCE"/>
    <w:rsid w:val="008C3B7D"/>
    <w:rsid w:val="008C4005"/>
    <w:rsid w:val="008C592B"/>
    <w:rsid w:val="008C65F6"/>
    <w:rsid w:val="008C6A32"/>
    <w:rsid w:val="008D03F9"/>
    <w:rsid w:val="008D0E98"/>
    <w:rsid w:val="008D0F90"/>
    <w:rsid w:val="008D3438"/>
    <w:rsid w:val="008D3715"/>
    <w:rsid w:val="008D4499"/>
    <w:rsid w:val="008D4EE4"/>
    <w:rsid w:val="008D5465"/>
    <w:rsid w:val="008D5B81"/>
    <w:rsid w:val="008D5C74"/>
    <w:rsid w:val="008D61C8"/>
    <w:rsid w:val="008D7EB7"/>
    <w:rsid w:val="008E23E9"/>
    <w:rsid w:val="008E3684"/>
    <w:rsid w:val="008E3C87"/>
    <w:rsid w:val="008E3F55"/>
    <w:rsid w:val="008E4546"/>
    <w:rsid w:val="008E4B7D"/>
    <w:rsid w:val="008E5203"/>
    <w:rsid w:val="008E56B2"/>
    <w:rsid w:val="008E57F5"/>
    <w:rsid w:val="008E7606"/>
    <w:rsid w:val="008E7815"/>
    <w:rsid w:val="008E7C3D"/>
    <w:rsid w:val="008F137A"/>
    <w:rsid w:val="008F1572"/>
    <w:rsid w:val="008F1DAA"/>
    <w:rsid w:val="008F1F0E"/>
    <w:rsid w:val="008F2B4E"/>
    <w:rsid w:val="008F2D0D"/>
    <w:rsid w:val="008F3EBD"/>
    <w:rsid w:val="008F4858"/>
    <w:rsid w:val="008F60B2"/>
    <w:rsid w:val="008F7289"/>
    <w:rsid w:val="008F7C41"/>
    <w:rsid w:val="00901DDB"/>
    <w:rsid w:val="009030BA"/>
    <w:rsid w:val="009031E2"/>
    <w:rsid w:val="00906869"/>
    <w:rsid w:val="00907112"/>
    <w:rsid w:val="00907E6D"/>
    <w:rsid w:val="00910210"/>
    <w:rsid w:val="009106BC"/>
    <w:rsid w:val="0091229D"/>
    <w:rsid w:val="0091276C"/>
    <w:rsid w:val="0091358D"/>
    <w:rsid w:val="009165AC"/>
    <w:rsid w:val="0092048D"/>
    <w:rsid w:val="0092053F"/>
    <w:rsid w:val="0092153C"/>
    <w:rsid w:val="00922435"/>
    <w:rsid w:val="009226C3"/>
    <w:rsid w:val="0092340A"/>
    <w:rsid w:val="00923DD7"/>
    <w:rsid w:val="00925C9F"/>
    <w:rsid w:val="009265F5"/>
    <w:rsid w:val="00927473"/>
    <w:rsid w:val="00930D7A"/>
    <w:rsid w:val="009313D9"/>
    <w:rsid w:val="00932CD6"/>
    <w:rsid w:val="009357F7"/>
    <w:rsid w:val="00935B7F"/>
    <w:rsid w:val="0093701B"/>
    <w:rsid w:val="009372B5"/>
    <w:rsid w:val="00941293"/>
    <w:rsid w:val="0094682E"/>
    <w:rsid w:val="0094777E"/>
    <w:rsid w:val="00950C17"/>
    <w:rsid w:val="009519BA"/>
    <w:rsid w:val="00953220"/>
    <w:rsid w:val="00954740"/>
    <w:rsid w:val="00960802"/>
    <w:rsid w:val="009629DC"/>
    <w:rsid w:val="00963ABC"/>
    <w:rsid w:val="00965B56"/>
    <w:rsid w:val="00965D21"/>
    <w:rsid w:val="00965FC2"/>
    <w:rsid w:val="00966CB8"/>
    <w:rsid w:val="00967764"/>
    <w:rsid w:val="00970B0E"/>
    <w:rsid w:val="00970F74"/>
    <w:rsid w:val="0097231C"/>
    <w:rsid w:val="00976411"/>
    <w:rsid w:val="00976D03"/>
    <w:rsid w:val="009779B9"/>
    <w:rsid w:val="00977B30"/>
    <w:rsid w:val="009808CB"/>
    <w:rsid w:val="009827B6"/>
    <w:rsid w:val="00982F41"/>
    <w:rsid w:val="00984D63"/>
    <w:rsid w:val="00985090"/>
    <w:rsid w:val="0098516B"/>
    <w:rsid w:val="0098616C"/>
    <w:rsid w:val="00986663"/>
    <w:rsid w:val="00987710"/>
    <w:rsid w:val="009904AB"/>
    <w:rsid w:val="00990DDD"/>
    <w:rsid w:val="00991E7B"/>
    <w:rsid w:val="00992502"/>
    <w:rsid w:val="00993E05"/>
    <w:rsid w:val="00995688"/>
    <w:rsid w:val="009958A6"/>
    <w:rsid w:val="00995C15"/>
    <w:rsid w:val="00995E5D"/>
    <w:rsid w:val="00996456"/>
    <w:rsid w:val="009A04F5"/>
    <w:rsid w:val="009A0F8E"/>
    <w:rsid w:val="009A13C0"/>
    <w:rsid w:val="009A15EF"/>
    <w:rsid w:val="009A1682"/>
    <w:rsid w:val="009A1DBE"/>
    <w:rsid w:val="009A38A5"/>
    <w:rsid w:val="009B01FC"/>
    <w:rsid w:val="009B0E4D"/>
    <w:rsid w:val="009B118B"/>
    <w:rsid w:val="009B1737"/>
    <w:rsid w:val="009B302C"/>
    <w:rsid w:val="009B30D8"/>
    <w:rsid w:val="009B3D4B"/>
    <w:rsid w:val="009B5B99"/>
    <w:rsid w:val="009B679F"/>
    <w:rsid w:val="009B67EA"/>
    <w:rsid w:val="009B6EAA"/>
    <w:rsid w:val="009B6EFC"/>
    <w:rsid w:val="009B72E6"/>
    <w:rsid w:val="009B7B80"/>
    <w:rsid w:val="009C00A6"/>
    <w:rsid w:val="009C2119"/>
    <w:rsid w:val="009C24EA"/>
    <w:rsid w:val="009C2DF8"/>
    <w:rsid w:val="009C333D"/>
    <w:rsid w:val="009C5B36"/>
    <w:rsid w:val="009C5C2B"/>
    <w:rsid w:val="009C632B"/>
    <w:rsid w:val="009C68B7"/>
    <w:rsid w:val="009C79C4"/>
    <w:rsid w:val="009C7A8D"/>
    <w:rsid w:val="009D0834"/>
    <w:rsid w:val="009D0A1E"/>
    <w:rsid w:val="009D3A66"/>
    <w:rsid w:val="009D52BC"/>
    <w:rsid w:val="009D758D"/>
    <w:rsid w:val="009D7D0A"/>
    <w:rsid w:val="009E18F5"/>
    <w:rsid w:val="009E6661"/>
    <w:rsid w:val="009F01B1"/>
    <w:rsid w:val="009F0DBB"/>
    <w:rsid w:val="009F170F"/>
    <w:rsid w:val="009F1A25"/>
    <w:rsid w:val="009F3887"/>
    <w:rsid w:val="009F4056"/>
    <w:rsid w:val="009F6241"/>
    <w:rsid w:val="009F64A9"/>
    <w:rsid w:val="009F732B"/>
    <w:rsid w:val="00A002C2"/>
    <w:rsid w:val="00A011BF"/>
    <w:rsid w:val="00A01FE0"/>
    <w:rsid w:val="00A0230A"/>
    <w:rsid w:val="00A03566"/>
    <w:rsid w:val="00A03F15"/>
    <w:rsid w:val="00A04F02"/>
    <w:rsid w:val="00A05852"/>
    <w:rsid w:val="00A06530"/>
    <w:rsid w:val="00A0750A"/>
    <w:rsid w:val="00A10656"/>
    <w:rsid w:val="00A1262B"/>
    <w:rsid w:val="00A12FA6"/>
    <w:rsid w:val="00A1339B"/>
    <w:rsid w:val="00A134FE"/>
    <w:rsid w:val="00A141C7"/>
    <w:rsid w:val="00A14ABA"/>
    <w:rsid w:val="00A1552A"/>
    <w:rsid w:val="00A15E27"/>
    <w:rsid w:val="00A16797"/>
    <w:rsid w:val="00A1682C"/>
    <w:rsid w:val="00A17376"/>
    <w:rsid w:val="00A204C8"/>
    <w:rsid w:val="00A23215"/>
    <w:rsid w:val="00A24CB6"/>
    <w:rsid w:val="00A2512A"/>
    <w:rsid w:val="00A26397"/>
    <w:rsid w:val="00A26CD2"/>
    <w:rsid w:val="00A27667"/>
    <w:rsid w:val="00A30BFB"/>
    <w:rsid w:val="00A31309"/>
    <w:rsid w:val="00A32AC1"/>
    <w:rsid w:val="00A34999"/>
    <w:rsid w:val="00A34A67"/>
    <w:rsid w:val="00A361D6"/>
    <w:rsid w:val="00A37462"/>
    <w:rsid w:val="00A40560"/>
    <w:rsid w:val="00A42231"/>
    <w:rsid w:val="00A44750"/>
    <w:rsid w:val="00A44A43"/>
    <w:rsid w:val="00A450C3"/>
    <w:rsid w:val="00A459E1"/>
    <w:rsid w:val="00A47A6B"/>
    <w:rsid w:val="00A503D2"/>
    <w:rsid w:val="00A51990"/>
    <w:rsid w:val="00A52296"/>
    <w:rsid w:val="00A5281A"/>
    <w:rsid w:val="00A53808"/>
    <w:rsid w:val="00A53F29"/>
    <w:rsid w:val="00A53F4B"/>
    <w:rsid w:val="00A54506"/>
    <w:rsid w:val="00A5529D"/>
    <w:rsid w:val="00A55495"/>
    <w:rsid w:val="00A55661"/>
    <w:rsid w:val="00A60712"/>
    <w:rsid w:val="00A61177"/>
    <w:rsid w:val="00A61B70"/>
    <w:rsid w:val="00A61FA8"/>
    <w:rsid w:val="00A62FBD"/>
    <w:rsid w:val="00A62FE0"/>
    <w:rsid w:val="00A637F4"/>
    <w:rsid w:val="00A63DE5"/>
    <w:rsid w:val="00A65485"/>
    <w:rsid w:val="00A66E05"/>
    <w:rsid w:val="00A67713"/>
    <w:rsid w:val="00A677EF"/>
    <w:rsid w:val="00A70753"/>
    <w:rsid w:val="00A712D2"/>
    <w:rsid w:val="00A71DCA"/>
    <w:rsid w:val="00A72FC2"/>
    <w:rsid w:val="00A74A0B"/>
    <w:rsid w:val="00A764B2"/>
    <w:rsid w:val="00A76EAE"/>
    <w:rsid w:val="00A77CC4"/>
    <w:rsid w:val="00A8073A"/>
    <w:rsid w:val="00A81189"/>
    <w:rsid w:val="00A82C8A"/>
    <w:rsid w:val="00A84080"/>
    <w:rsid w:val="00A84B52"/>
    <w:rsid w:val="00A852FF"/>
    <w:rsid w:val="00A872A4"/>
    <w:rsid w:val="00A87337"/>
    <w:rsid w:val="00A87B3F"/>
    <w:rsid w:val="00A90C97"/>
    <w:rsid w:val="00A92EA5"/>
    <w:rsid w:val="00A9326E"/>
    <w:rsid w:val="00A960C8"/>
    <w:rsid w:val="00AA1B4F"/>
    <w:rsid w:val="00AA2318"/>
    <w:rsid w:val="00AA2779"/>
    <w:rsid w:val="00AA3100"/>
    <w:rsid w:val="00AA54F3"/>
    <w:rsid w:val="00AA6B43"/>
    <w:rsid w:val="00AA7EB6"/>
    <w:rsid w:val="00AB1591"/>
    <w:rsid w:val="00AB2A2A"/>
    <w:rsid w:val="00AB367A"/>
    <w:rsid w:val="00AB4ED7"/>
    <w:rsid w:val="00AC01D1"/>
    <w:rsid w:val="00AC20EA"/>
    <w:rsid w:val="00AC35FD"/>
    <w:rsid w:val="00AC49B6"/>
    <w:rsid w:val="00AC60C3"/>
    <w:rsid w:val="00AC7CEE"/>
    <w:rsid w:val="00AC7E4B"/>
    <w:rsid w:val="00AC7F83"/>
    <w:rsid w:val="00AD0B61"/>
    <w:rsid w:val="00AD144A"/>
    <w:rsid w:val="00AD1581"/>
    <w:rsid w:val="00AD1770"/>
    <w:rsid w:val="00AD4E11"/>
    <w:rsid w:val="00AD65D9"/>
    <w:rsid w:val="00AD6A05"/>
    <w:rsid w:val="00AD76AB"/>
    <w:rsid w:val="00AD78DB"/>
    <w:rsid w:val="00AE272B"/>
    <w:rsid w:val="00AE2EFB"/>
    <w:rsid w:val="00AE3943"/>
    <w:rsid w:val="00AE3E3A"/>
    <w:rsid w:val="00AE5AC0"/>
    <w:rsid w:val="00AE77B4"/>
    <w:rsid w:val="00AE7C1A"/>
    <w:rsid w:val="00AF0D9C"/>
    <w:rsid w:val="00AF13AB"/>
    <w:rsid w:val="00AF184D"/>
    <w:rsid w:val="00AF1D36"/>
    <w:rsid w:val="00AF47AA"/>
    <w:rsid w:val="00AF5F75"/>
    <w:rsid w:val="00AF6001"/>
    <w:rsid w:val="00AF6C83"/>
    <w:rsid w:val="00AF7C4A"/>
    <w:rsid w:val="00B00064"/>
    <w:rsid w:val="00B01989"/>
    <w:rsid w:val="00B01A16"/>
    <w:rsid w:val="00B04E2E"/>
    <w:rsid w:val="00B07F45"/>
    <w:rsid w:val="00B1021A"/>
    <w:rsid w:val="00B10BAA"/>
    <w:rsid w:val="00B11603"/>
    <w:rsid w:val="00B136FB"/>
    <w:rsid w:val="00B15A1F"/>
    <w:rsid w:val="00B15FE9"/>
    <w:rsid w:val="00B1638C"/>
    <w:rsid w:val="00B174C3"/>
    <w:rsid w:val="00B17529"/>
    <w:rsid w:val="00B2148A"/>
    <w:rsid w:val="00B220C2"/>
    <w:rsid w:val="00B22D60"/>
    <w:rsid w:val="00B234C2"/>
    <w:rsid w:val="00B25B32"/>
    <w:rsid w:val="00B25B60"/>
    <w:rsid w:val="00B2609D"/>
    <w:rsid w:val="00B31F7C"/>
    <w:rsid w:val="00B33462"/>
    <w:rsid w:val="00B35C11"/>
    <w:rsid w:val="00B36C42"/>
    <w:rsid w:val="00B37BF2"/>
    <w:rsid w:val="00B37E52"/>
    <w:rsid w:val="00B407EF"/>
    <w:rsid w:val="00B42442"/>
    <w:rsid w:val="00B42EA7"/>
    <w:rsid w:val="00B4336D"/>
    <w:rsid w:val="00B465AB"/>
    <w:rsid w:val="00B51D00"/>
    <w:rsid w:val="00B522D0"/>
    <w:rsid w:val="00B5337C"/>
    <w:rsid w:val="00B53FDE"/>
    <w:rsid w:val="00B543FB"/>
    <w:rsid w:val="00B56397"/>
    <w:rsid w:val="00B6027B"/>
    <w:rsid w:val="00B60593"/>
    <w:rsid w:val="00B666D8"/>
    <w:rsid w:val="00B67AFF"/>
    <w:rsid w:val="00B67EE9"/>
    <w:rsid w:val="00B70B59"/>
    <w:rsid w:val="00B70CFB"/>
    <w:rsid w:val="00B719F3"/>
    <w:rsid w:val="00B73657"/>
    <w:rsid w:val="00B73A46"/>
    <w:rsid w:val="00B747DB"/>
    <w:rsid w:val="00B75C3B"/>
    <w:rsid w:val="00B80447"/>
    <w:rsid w:val="00B8497A"/>
    <w:rsid w:val="00B85704"/>
    <w:rsid w:val="00B85BF0"/>
    <w:rsid w:val="00B8748B"/>
    <w:rsid w:val="00B901FC"/>
    <w:rsid w:val="00B91979"/>
    <w:rsid w:val="00B93554"/>
    <w:rsid w:val="00B94BCC"/>
    <w:rsid w:val="00B96CF8"/>
    <w:rsid w:val="00BA1735"/>
    <w:rsid w:val="00BA19FA"/>
    <w:rsid w:val="00BA2191"/>
    <w:rsid w:val="00BA29B4"/>
    <w:rsid w:val="00BA2EED"/>
    <w:rsid w:val="00BA3086"/>
    <w:rsid w:val="00BA355D"/>
    <w:rsid w:val="00BA4288"/>
    <w:rsid w:val="00BA4E72"/>
    <w:rsid w:val="00BA54BA"/>
    <w:rsid w:val="00BA570F"/>
    <w:rsid w:val="00BA5D54"/>
    <w:rsid w:val="00BA646C"/>
    <w:rsid w:val="00BA71DD"/>
    <w:rsid w:val="00BB1D56"/>
    <w:rsid w:val="00BB48E5"/>
    <w:rsid w:val="00BB4BC3"/>
    <w:rsid w:val="00BB5607"/>
    <w:rsid w:val="00BB5ACA"/>
    <w:rsid w:val="00BB6713"/>
    <w:rsid w:val="00BB6CBF"/>
    <w:rsid w:val="00BB733F"/>
    <w:rsid w:val="00BC145E"/>
    <w:rsid w:val="00BC29D1"/>
    <w:rsid w:val="00BC3513"/>
    <w:rsid w:val="00BC3823"/>
    <w:rsid w:val="00BC4FB4"/>
    <w:rsid w:val="00BC57CF"/>
    <w:rsid w:val="00BC5841"/>
    <w:rsid w:val="00BD1587"/>
    <w:rsid w:val="00BD1745"/>
    <w:rsid w:val="00BD35AB"/>
    <w:rsid w:val="00BD3915"/>
    <w:rsid w:val="00BD5DC5"/>
    <w:rsid w:val="00BD5F69"/>
    <w:rsid w:val="00BD60B4"/>
    <w:rsid w:val="00BE0CD3"/>
    <w:rsid w:val="00BE2111"/>
    <w:rsid w:val="00BE40C0"/>
    <w:rsid w:val="00BE420B"/>
    <w:rsid w:val="00BE5F4A"/>
    <w:rsid w:val="00BE7795"/>
    <w:rsid w:val="00BF0545"/>
    <w:rsid w:val="00BF09B0"/>
    <w:rsid w:val="00BF0B1F"/>
    <w:rsid w:val="00BF135F"/>
    <w:rsid w:val="00BF1544"/>
    <w:rsid w:val="00BF1A36"/>
    <w:rsid w:val="00BF1B53"/>
    <w:rsid w:val="00BF285B"/>
    <w:rsid w:val="00BF3CE6"/>
    <w:rsid w:val="00BF4084"/>
    <w:rsid w:val="00C0099D"/>
    <w:rsid w:val="00C06F06"/>
    <w:rsid w:val="00C07CBF"/>
    <w:rsid w:val="00C14ECC"/>
    <w:rsid w:val="00C15E25"/>
    <w:rsid w:val="00C17654"/>
    <w:rsid w:val="00C17EB3"/>
    <w:rsid w:val="00C20FAD"/>
    <w:rsid w:val="00C2291D"/>
    <w:rsid w:val="00C22E99"/>
    <w:rsid w:val="00C22F96"/>
    <w:rsid w:val="00C232D9"/>
    <w:rsid w:val="00C2375F"/>
    <w:rsid w:val="00C23AE5"/>
    <w:rsid w:val="00C23B8E"/>
    <w:rsid w:val="00C247CB"/>
    <w:rsid w:val="00C279B0"/>
    <w:rsid w:val="00C306E2"/>
    <w:rsid w:val="00C32C14"/>
    <w:rsid w:val="00C33033"/>
    <w:rsid w:val="00C3355F"/>
    <w:rsid w:val="00C3502D"/>
    <w:rsid w:val="00C3508B"/>
    <w:rsid w:val="00C3569A"/>
    <w:rsid w:val="00C35A39"/>
    <w:rsid w:val="00C43DF3"/>
    <w:rsid w:val="00C43F48"/>
    <w:rsid w:val="00C448FF"/>
    <w:rsid w:val="00C45938"/>
    <w:rsid w:val="00C45E54"/>
    <w:rsid w:val="00C45E57"/>
    <w:rsid w:val="00C45EA0"/>
    <w:rsid w:val="00C4621C"/>
    <w:rsid w:val="00C473F5"/>
    <w:rsid w:val="00C50F21"/>
    <w:rsid w:val="00C52419"/>
    <w:rsid w:val="00C52F29"/>
    <w:rsid w:val="00C53C57"/>
    <w:rsid w:val="00C56CE6"/>
    <w:rsid w:val="00C56F7C"/>
    <w:rsid w:val="00C5745F"/>
    <w:rsid w:val="00C57B81"/>
    <w:rsid w:val="00C61A98"/>
    <w:rsid w:val="00C625A2"/>
    <w:rsid w:val="00C63201"/>
    <w:rsid w:val="00C64C8E"/>
    <w:rsid w:val="00C64E62"/>
    <w:rsid w:val="00C651D5"/>
    <w:rsid w:val="00C65CCC"/>
    <w:rsid w:val="00C704DD"/>
    <w:rsid w:val="00C7259F"/>
    <w:rsid w:val="00C733B0"/>
    <w:rsid w:val="00C7618F"/>
    <w:rsid w:val="00C76516"/>
    <w:rsid w:val="00C765A9"/>
    <w:rsid w:val="00C77B4D"/>
    <w:rsid w:val="00C8162D"/>
    <w:rsid w:val="00C8172D"/>
    <w:rsid w:val="00C83A0B"/>
    <w:rsid w:val="00C842D0"/>
    <w:rsid w:val="00C84ED1"/>
    <w:rsid w:val="00C85653"/>
    <w:rsid w:val="00C8683C"/>
    <w:rsid w:val="00C9038F"/>
    <w:rsid w:val="00C92AAB"/>
    <w:rsid w:val="00C94395"/>
    <w:rsid w:val="00C943D2"/>
    <w:rsid w:val="00C94CC7"/>
    <w:rsid w:val="00C955FE"/>
    <w:rsid w:val="00C96DE4"/>
    <w:rsid w:val="00C97212"/>
    <w:rsid w:val="00C97558"/>
    <w:rsid w:val="00CA2435"/>
    <w:rsid w:val="00CA3DD6"/>
    <w:rsid w:val="00CA5070"/>
    <w:rsid w:val="00CA6374"/>
    <w:rsid w:val="00CA672D"/>
    <w:rsid w:val="00CB1465"/>
    <w:rsid w:val="00CB1905"/>
    <w:rsid w:val="00CB624A"/>
    <w:rsid w:val="00CC085C"/>
    <w:rsid w:val="00CC1B27"/>
    <w:rsid w:val="00CC6857"/>
    <w:rsid w:val="00CC69C7"/>
    <w:rsid w:val="00CD0300"/>
    <w:rsid w:val="00CD0E2F"/>
    <w:rsid w:val="00CD1775"/>
    <w:rsid w:val="00CD1D07"/>
    <w:rsid w:val="00CD249B"/>
    <w:rsid w:val="00CD2F20"/>
    <w:rsid w:val="00CD4B54"/>
    <w:rsid w:val="00CD5346"/>
    <w:rsid w:val="00CD6B20"/>
    <w:rsid w:val="00CD7213"/>
    <w:rsid w:val="00CD7CC1"/>
    <w:rsid w:val="00CE08A2"/>
    <w:rsid w:val="00CE0981"/>
    <w:rsid w:val="00CE09D9"/>
    <w:rsid w:val="00CE1339"/>
    <w:rsid w:val="00CE1D88"/>
    <w:rsid w:val="00CE61CC"/>
    <w:rsid w:val="00CE6E42"/>
    <w:rsid w:val="00CF04B3"/>
    <w:rsid w:val="00CF0B08"/>
    <w:rsid w:val="00CF20B7"/>
    <w:rsid w:val="00CF3124"/>
    <w:rsid w:val="00CF399A"/>
    <w:rsid w:val="00CF6692"/>
    <w:rsid w:val="00CF7441"/>
    <w:rsid w:val="00D00842"/>
    <w:rsid w:val="00D00D16"/>
    <w:rsid w:val="00D012E5"/>
    <w:rsid w:val="00D03C6C"/>
    <w:rsid w:val="00D043A8"/>
    <w:rsid w:val="00D05EEE"/>
    <w:rsid w:val="00D06288"/>
    <w:rsid w:val="00D063E7"/>
    <w:rsid w:val="00D068C7"/>
    <w:rsid w:val="00D07E3D"/>
    <w:rsid w:val="00D10035"/>
    <w:rsid w:val="00D10780"/>
    <w:rsid w:val="00D115A7"/>
    <w:rsid w:val="00D116A1"/>
    <w:rsid w:val="00D123CC"/>
    <w:rsid w:val="00D128A4"/>
    <w:rsid w:val="00D12ECD"/>
    <w:rsid w:val="00D13CA2"/>
    <w:rsid w:val="00D146B0"/>
    <w:rsid w:val="00D14F33"/>
    <w:rsid w:val="00D20954"/>
    <w:rsid w:val="00D2105C"/>
    <w:rsid w:val="00D21C39"/>
    <w:rsid w:val="00D21FC6"/>
    <w:rsid w:val="00D2243A"/>
    <w:rsid w:val="00D23AA8"/>
    <w:rsid w:val="00D2562E"/>
    <w:rsid w:val="00D33393"/>
    <w:rsid w:val="00D33D36"/>
    <w:rsid w:val="00D34D94"/>
    <w:rsid w:val="00D35036"/>
    <w:rsid w:val="00D3524F"/>
    <w:rsid w:val="00D35EEE"/>
    <w:rsid w:val="00D361F5"/>
    <w:rsid w:val="00D37378"/>
    <w:rsid w:val="00D409E2"/>
    <w:rsid w:val="00D414E0"/>
    <w:rsid w:val="00D41972"/>
    <w:rsid w:val="00D427D7"/>
    <w:rsid w:val="00D4300D"/>
    <w:rsid w:val="00D43777"/>
    <w:rsid w:val="00D43929"/>
    <w:rsid w:val="00D44E62"/>
    <w:rsid w:val="00D4717A"/>
    <w:rsid w:val="00D47CC2"/>
    <w:rsid w:val="00D50EE4"/>
    <w:rsid w:val="00D51570"/>
    <w:rsid w:val="00D51752"/>
    <w:rsid w:val="00D52325"/>
    <w:rsid w:val="00D53E62"/>
    <w:rsid w:val="00D556AD"/>
    <w:rsid w:val="00D55E2F"/>
    <w:rsid w:val="00D60381"/>
    <w:rsid w:val="00D616DE"/>
    <w:rsid w:val="00D62201"/>
    <w:rsid w:val="00D62B70"/>
    <w:rsid w:val="00D65013"/>
    <w:rsid w:val="00D651D1"/>
    <w:rsid w:val="00D6521F"/>
    <w:rsid w:val="00D6592C"/>
    <w:rsid w:val="00D6608D"/>
    <w:rsid w:val="00D678EF"/>
    <w:rsid w:val="00D717BB"/>
    <w:rsid w:val="00D7226B"/>
    <w:rsid w:val="00D72707"/>
    <w:rsid w:val="00D73C6F"/>
    <w:rsid w:val="00D75A9C"/>
    <w:rsid w:val="00D774CE"/>
    <w:rsid w:val="00D77E3E"/>
    <w:rsid w:val="00D81183"/>
    <w:rsid w:val="00D82F67"/>
    <w:rsid w:val="00D8317B"/>
    <w:rsid w:val="00D867C9"/>
    <w:rsid w:val="00D90871"/>
    <w:rsid w:val="00D9155F"/>
    <w:rsid w:val="00D92061"/>
    <w:rsid w:val="00D92D47"/>
    <w:rsid w:val="00D9403F"/>
    <w:rsid w:val="00D959B4"/>
    <w:rsid w:val="00D969A9"/>
    <w:rsid w:val="00D96C73"/>
    <w:rsid w:val="00DA2C3E"/>
    <w:rsid w:val="00DA2E2D"/>
    <w:rsid w:val="00DA44DE"/>
    <w:rsid w:val="00DA4C88"/>
    <w:rsid w:val="00DA5236"/>
    <w:rsid w:val="00DB078B"/>
    <w:rsid w:val="00DB4DB6"/>
    <w:rsid w:val="00DB4E69"/>
    <w:rsid w:val="00DB5458"/>
    <w:rsid w:val="00DB5528"/>
    <w:rsid w:val="00DB620A"/>
    <w:rsid w:val="00DC0AB3"/>
    <w:rsid w:val="00DC1628"/>
    <w:rsid w:val="00DC3832"/>
    <w:rsid w:val="00DC3ADD"/>
    <w:rsid w:val="00DC45E7"/>
    <w:rsid w:val="00DC7A51"/>
    <w:rsid w:val="00DD1A0A"/>
    <w:rsid w:val="00DD2589"/>
    <w:rsid w:val="00DD2B06"/>
    <w:rsid w:val="00DD540E"/>
    <w:rsid w:val="00DD7205"/>
    <w:rsid w:val="00DE060E"/>
    <w:rsid w:val="00DE0975"/>
    <w:rsid w:val="00DE20B7"/>
    <w:rsid w:val="00DE494A"/>
    <w:rsid w:val="00DE5999"/>
    <w:rsid w:val="00DE5B5F"/>
    <w:rsid w:val="00DE5C13"/>
    <w:rsid w:val="00DE6826"/>
    <w:rsid w:val="00DF1A70"/>
    <w:rsid w:val="00DF209B"/>
    <w:rsid w:val="00DF2D4B"/>
    <w:rsid w:val="00DF50EC"/>
    <w:rsid w:val="00DF6DFA"/>
    <w:rsid w:val="00E00696"/>
    <w:rsid w:val="00E020E0"/>
    <w:rsid w:val="00E04818"/>
    <w:rsid w:val="00E05344"/>
    <w:rsid w:val="00E060C2"/>
    <w:rsid w:val="00E060FD"/>
    <w:rsid w:val="00E06324"/>
    <w:rsid w:val="00E10EDD"/>
    <w:rsid w:val="00E113D9"/>
    <w:rsid w:val="00E12FB0"/>
    <w:rsid w:val="00E14814"/>
    <w:rsid w:val="00E14CB0"/>
    <w:rsid w:val="00E1591B"/>
    <w:rsid w:val="00E15BE2"/>
    <w:rsid w:val="00E166C1"/>
    <w:rsid w:val="00E16A50"/>
    <w:rsid w:val="00E17D53"/>
    <w:rsid w:val="00E21AC6"/>
    <w:rsid w:val="00E230BC"/>
    <w:rsid w:val="00E230E1"/>
    <w:rsid w:val="00E2369E"/>
    <w:rsid w:val="00E248BB"/>
    <w:rsid w:val="00E249D5"/>
    <w:rsid w:val="00E25B6E"/>
    <w:rsid w:val="00E2669D"/>
    <w:rsid w:val="00E27CC1"/>
    <w:rsid w:val="00E303CD"/>
    <w:rsid w:val="00E33C68"/>
    <w:rsid w:val="00E345EE"/>
    <w:rsid w:val="00E34EEB"/>
    <w:rsid w:val="00E363E2"/>
    <w:rsid w:val="00E37D0B"/>
    <w:rsid w:val="00E41FA7"/>
    <w:rsid w:val="00E44EB9"/>
    <w:rsid w:val="00E44FDE"/>
    <w:rsid w:val="00E46358"/>
    <w:rsid w:val="00E471DC"/>
    <w:rsid w:val="00E50668"/>
    <w:rsid w:val="00E50EB4"/>
    <w:rsid w:val="00E514E7"/>
    <w:rsid w:val="00E51C08"/>
    <w:rsid w:val="00E5233C"/>
    <w:rsid w:val="00E5288B"/>
    <w:rsid w:val="00E52A18"/>
    <w:rsid w:val="00E532FC"/>
    <w:rsid w:val="00E5420B"/>
    <w:rsid w:val="00E55BB0"/>
    <w:rsid w:val="00E55F66"/>
    <w:rsid w:val="00E5646E"/>
    <w:rsid w:val="00E569CD"/>
    <w:rsid w:val="00E609E5"/>
    <w:rsid w:val="00E60F27"/>
    <w:rsid w:val="00E62591"/>
    <w:rsid w:val="00E62766"/>
    <w:rsid w:val="00E63FE9"/>
    <w:rsid w:val="00E64C24"/>
    <w:rsid w:val="00E64D93"/>
    <w:rsid w:val="00E65635"/>
    <w:rsid w:val="00E65EDB"/>
    <w:rsid w:val="00E6653D"/>
    <w:rsid w:val="00E66927"/>
    <w:rsid w:val="00E66A1C"/>
    <w:rsid w:val="00E677B8"/>
    <w:rsid w:val="00E67FA1"/>
    <w:rsid w:val="00E73D53"/>
    <w:rsid w:val="00E75111"/>
    <w:rsid w:val="00E75AC3"/>
    <w:rsid w:val="00E77296"/>
    <w:rsid w:val="00E7795B"/>
    <w:rsid w:val="00E813BE"/>
    <w:rsid w:val="00E820D9"/>
    <w:rsid w:val="00E839C4"/>
    <w:rsid w:val="00E84DDC"/>
    <w:rsid w:val="00E86CDD"/>
    <w:rsid w:val="00E86E4B"/>
    <w:rsid w:val="00E90DCE"/>
    <w:rsid w:val="00E910A9"/>
    <w:rsid w:val="00E93763"/>
    <w:rsid w:val="00E93BCB"/>
    <w:rsid w:val="00E94092"/>
    <w:rsid w:val="00E9488C"/>
    <w:rsid w:val="00E964F9"/>
    <w:rsid w:val="00E96B71"/>
    <w:rsid w:val="00EA14F1"/>
    <w:rsid w:val="00EA15FC"/>
    <w:rsid w:val="00EA2A9E"/>
    <w:rsid w:val="00EA3A73"/>
    <w:rsid w:val="00EA427A"/>
    <w:rsid w:val="00EA4C60"/>
    <w:rsid w:val="00EA53F8"/>
    <w:rsid w:val="00EA69E5"/>
    <w:rsid w:val="00EA723B"/>
    <w:rsid w:val="00EB0812"/>
    <w:rsid w:val="00EB305D"/>
    <w:rsid w:val="00EB4F4A"/>
    <w:rsid w:val="00EB6350"/>
    <w:rsid w:val="00EB764C"/>
    <w:rsid w:val="00EC0F7F"/>
    <w:rsid w:val="00EC2189"/>
    <w:rsid w:val="00EC27DF"/>
    <w:rsid w:val="00EC2F62"/>
    <w:rsid w:val="00EC4645"/>
    <w:rsid w:val="00EC5E42"/>
    <w:rsid w:val="00EC62EB"/>
    <w:rsid w:val="00EC6E9F"/>
    <w:rsid w:val="00ED0F57"/>
    <w:rsid w:val="00ED347E"/>
    <w:rsid w:val="00ED44F0"/>
    <w:rsid w:val="00ED4B33"/>
    <w:rsid w:val="00ED7DD6"/>
    <w:rsid w:val="00EE1450"/>
    <w:rsid w:val="00EE15A1"/>
    <w:rsid w:val="00EE1A0C"/>
    <w:rsid w:val="00EE2908"/>
    <w:rsid w:val="00EE2A7C"/>
    <w:rsid w:val="00EE2C42"/>
    <w:rsid w:val="00EE341B"/>
    <w:rsid w:val="00EE3422"/>
    <w:rsid w:val="00EE3BFC"/>
    <w:rsid w:val="00EE4453"/>
    <w:rsid w:val="00EE5FCE"/>
    <w:rsid w:val="00EE6BBD"/>
    <w:rsid w:val="00EE6C85"/>
    <w:rsid w:val="00EE6E1E"/>
    <w:rsid w:val="00EE705F"/>
    <w:rsid w:val="00EE7C76"/>
    <w:rsid w:val="00EF18D6"/>
    <w:rsid w:val="00EF54FD"/>
    <w:rsid w:val="00F0135C"/>
    <w:rsid w:val="00F04530"/>
    <w:rsid w:val="00F045E4"/>
    <w:rsid w:val="00F06AE3"/>
    <w:rsid w:val="00F101F8"/>
    <w:rsid w:val="00F10ED1"/>
    <w:rsid w:val="00F11807"/>
    <w:rsid w:val="00F13112"/>
    <w:rsid w:val="00F13545"/>
    <w:rsid w:val="00F16FE6"/>
    <w:rsid w:val="00F238BD"/>
    <w:rsid w:val="00F244D7"/>
    <w:rsid w:val="00F24992"/>
    <w:rsid w:val="00F31288"/>
    <w:rsid w:val="00F3235A"/>
    <w:rsid w:val="00F32F2F"/>
    <w:rsid w:val="00F33F3F"/>
    <w:rsid w:val="00F35BDD"/>
    <w:rsid w:val="00F37B15"/>
    <w:rsid w:val="00F37F95"/>
    <w:rsid w:val="00F403FD"/>
    <w:rsid w:val="00F41CAB"/>
    <w:rsid w:val="00F41E72"/>
    <w:rsid w:val="00F42174"/>
    <w:rsid w:val="00F4226C"/>
    <w:rsid w:val="00F42DE6"/>
    <w:rsid w:val="00F43C91"/>
    <w:rsid w:val="00F458A1"/>
    <w:rsid w:val="00F4721A"/>
    <w:rsid w:val="00F4734E"/>
    <w:rsid w:val="00F50300"/>
    <w:rsid w:val="00F50C8E"/>
    <w:rsid w:val="00F52127"/>
    <w:rsid w:val="00F5397D"/>
    <w:rsid w:val="00F55529"/>
    <w:rsid w:val="00F55C65"/>
    <w:rsid w:val="00F56BFD"/>
    <w:rsid w:val="00F56E39"/>
    <w:rsid w:val="00F56FE2"/>
    <w:rsid w:val="00F57744"/>
    <w:rsid w:val="00F60046"/>
    <w:rsid w:val="00F60CCA"/>
    <w:rsid w:val="00F6118D"/>
    <w:rsid w:val="00F61BF5"/>
    <w:rsid w:val="00F623E9"/>
    <w:rsid w:val="00F631EB"/>
    <w:rsid w:val="00F63951"/>
    <w:rsid w:val="00F63C86"/>
    <w:rsid w:val="00F661C8"/>
    <w:rsid w:val="00F674E5"/>
    <w:rsid w:val="00F675E4"/>
    <w:rsid w:val="00F70D18"/>
    <w:rsid w:val="00F70E19"/>
    <w:rsid w:val="00F71A1D"/>
    <w:rsid w:val="00F736B2"/>
    <w:rsid w:val="00F744AE"/>
    <w:rsid w:val="00F74731"/>
    <w:rsid w:val="00F7575D"/>
    <w:rsid w:val="00F766BE"/>
    <w:rsid w:val="00F77EB9"/>
    <w:rsid w:val="00F80635"/>
    <w:rsid w:val="00F80C47"/>
    <w:rsid w:val="00F815D1"/>
    <w:rsid w:val="00F81E7E"/>
    <w:rsid w:val="00F81F0F"/>
    <w:rsid w:val="00F825F4"/>
    <w:rsid w:val="00F837AA"/>
    <w:rsid w:val="00F84CEF"/>
    <w:rsid w:val="00F8604C"/>
    <w:rsid w:val="00F86344"/>
    <w:rsid w:val="00F90080"/>
    <w:rsid w:val="00F91270"/>
    <w:rsid w:val="00F91D0E"/>
    <w:rsid w:val="00F92AA1"/>
    <w:rsid w:val="00F932DE"/>
    <w:rsid w:val="00F957E4"/>
    <w:rsid w:val="00F95B88"/>
    <w:rsid w:val="00F963DD"/>
    <w:rsid w:val="00FA07F9"/>
    <w:rsid w:val="00FA13AA"/>
    <w:rsid w:val="00FA181A"/>
    <w:rsid w:val="00FA19E6"/>
    <w:rsid w:val="00FA2045"/>
    <w:rsid w:val="00FA21BD"/>
    <w:rsid w:val="00FA2C77"/>
    <w:rsid w:val="00FA4037"/>
    <w:rsid w:val="00FA4C59"/>
    <w:rsid w:val="00FA5DCC"/>
    <w:rsid w:val="00FB1AA9"/>
    <w:rsid w:val="00FB24C3"/>
    <w:rsid w:val="00FB3952"/>
    <w:rsid w:val="00FB4B5A"/>
    <w:rsid w:val="00FB5DAA"/>
    <w:rsid w:val="00FC04B9"/>
    <w:rsid w:val="00FC0E79"/>
    <w:rsid w:val="00FC161A"/>
    <w:rsid w:val="00FC23D5"/>
    <w:rsid w:val="00FC3EF0"/>
    <w:rsid w:val="00FC3FC2"/>
    <w:rsid w:val="00FC449C"/>
    <w:rsid w:val="00FC4C1A"/>
    <w:rsid w:val="00FC6468"/>
    <w:rsid w:val="00FC6D49"/>
    <w:rsid w:val="00FD3A80"/>
    <w:rsid w:val="00FD4922"/>
    <w:rsid w:val="00FD6461"/>
    <w:rsid w:val="00FD659B"/>
    <w:rsid w:val="00FE0281"/>
    <w:rsid w:val="00FE0679"/>
    <w:rsid w:val="00FE06B5"/>
    <w:rsid w:val="00FE14A5"/>
    <w:rsid w:val="00FE311F"/>
    <w:rsid w:val="00FE3862"/>
    <w:rsid w:val="00FE7083"/>
    <w:rsid w:val="00FE7E5D"/>
    <w:rsid w:val="00FF019F"/>
    <w:rsid w:val="00FF644B"/>
    <w:rsid w:val="00FF689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B5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2">
    <w:lsdException w:name="heading 9"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A9326E"/>
    <w:pPr>
      <w:widowControl w:val="0"/>
      <w:autoSpaceDE w:val="0"/>
      <w:autoSpaceDN w:val="0"/>
      <w:adjustRightInd w:val="0"/>
      <w:spacing w:after="24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84610C"/>
    <w:rPr>
      <w:rFonts w:ascii="Lucida Grande" w:hAnsi="Lucida Grande"/>
      <w:sz w:val="18"/>
      <w:szCs w:val="18"/>
    </w:rPr>
  </w:style>
  <w:style w:type="character" w:customStyle="1" w:styleId="BalloonTextChar">
    <w:name w:val="Balloon Text Char"/>
    <w:basedOn w:val="DefaultParagraphFont"/>
    <w:uiPriority w:val="99"/>
    <w:semiHidden/>
    <w:rsid w:val="00C03ED1"/>
    <w:rPr>
      <w:rFonts w:ascii="Lucida Grande" w:hAnsi="Lucida Grande"/>
      <w:sz w:val="18"/>
      <w:szCs w:val="18"/>
    </w:rPr>
  </w:style>
  <w:style w:type="character" w:customStyle="1" w:styleId="BalloonTextChar0">
    <w:name w:val="Balloon Text Char"/>
    <w:basedOn w:val="DefaultParagraphFont"/>
    <w:uiPriority w:val="99"/>
    <w:semiHidden/>
    <w:rsid w:val="00D77342"/>
    <w:rPr>
      <w:rFonts w:ascii="Lucida Grande" w:hAnsi="Lucida Grande"/>
      <w:sz w:val="18"/>
      <w:szCs w:val="18"/>
    </w:rPr>
  </w:style>
  <w:style w:type="character" w:customStyle="1" w:styleId="BalloonTextChar2">
    <w:name w:val="Balloon Text Char"/>
    <w:basedOn w:val="DefaultParagraphFont"/>
    <w:uiPriority w:val="99"/>
    <w:semiHidden/>
    <w:rsid w:val="00D77342"/>
    <w:rPr>
      <w:rFonts w:ascii="Lucida Grande" w:hAnsi="Lucida Grande"/>
      <w:sz w:val="18"/>
      <w:szCs w:val="18"/>
    </w:rPr>
  </w:style>
  <w:style w:type="character" w:customStyle="1" w:styleId="BalloonTextChar3">
    <w:name w:val="Balloon Text Char"/>
    <w:basedOn w:val="DefaultParagraphFont"/>
    <w:uiPriority w:val="99"/>
    <w:semiHidden/>
    <w:rsid w:val="000B3F73"/>
    <w:rPr>
      <w:rFonts w:ascii="Lucida Grande" w:hAnsi="Lucida Grande"/>
      <w:sz w:val="18"/>
      <w:szCs w:val="18"/>
    </w:rPr>
  </w:style>
  <w:style w:type="paragraph" w:styleId="NormalWeb">
    <w:name w:val="Normal (Web)"/>
    <w:basedOn w:val="Normal"/>
    <w:autoRedefine/>
    <w:uiPriority w:val="99"/>
    <w:rsid w:val="008E7C3D"/>
    <w:pPr>
      <w:spacing w:before="100" w:before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character" w:customStyle="1" w:styleId="BalloonTextChar1">
    <w:name w:val="Balloon Text Char1"/>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DocumentMap">
    <w:name w:val="Document Map"/>
    <w:basedOn w:val="Normal"/>
    <w:link w:val="DocumentMapChar"/>
    <w:uiPriority w:val="99"/>
    <w:semiHidden/>
    <w:unhideWhenUsed/>
    <w:rsid w:val="00856C06"/>
    <w:rPr>
      <w:rFonts w:ascii="Lucida Grande" w:hAnsi="Lucida Grande"/>
    </w:rPr>
  </w:style>
  <w:style w:type="character" w:customStyle="1" w:styleId="DocumentMapChar">
    <w:name w:val="Document Map Char"/>
    <w:basedOn w:val="DefaultParagraphFont"/>
    <w:link w:val="DocumentMap"/>
    <w:uiPriority w:val="99"/>
    <w:semiHidden/>
    <w:rsid w:val="00856C06"/>
    <w:rPr>
      <w:rFonts w:ascii="Lucida Grande" w:hAnsi="Lucida Grande" w:cs="Calibri"/>
      <w:color w:val="000000"/>
      <w:sz w:val="24"/>
      <w:szCs w:val="24"/>
    </w:rPr>
  </w:style>
  <w:style w:type="paragraph" w:styleId="Caption">
    <w:name w:val="caption"/>
    <w:basedOn w:val="Normal"/>
    <w:next w:val="Normal"/>
    <w:uiPriority w:val="35"/>
    <w:unhideWhenUsed/>
    <w:qFormat/>
    <w:rsid w:val="007D69E3"/>
    <w:pPr>
      <w:spacing w:after="200"/>
    </w:pPr>
    <w:rPr>
      <w:b/>
      <w:bCs/>
      <w:color w:val="4F81BD" w:themeColor="accent1"/>
      <w:sz w:val="18"/>
      <w:szCs w:val="18"/>
    </w:rPr>
  </w:style>
  <w:style w:type="character" w:styleId="LineNumber">
    <w:name w:val="line number"/>
    <w:basedOn w:val="DefaultParagraphFont"/>
    <w:semiHidden/>
    <w:unhideWhenUsed/>
    <w:rsid w:val="00861FB5"/>
  </w:style>
  <w:style w:type="character" w:customStyle="1" w:styleId="article-headermeta-info-data">
    <w:name w:val="article-header__meta-info-data"/>
    <w:basedOn w:val="DefaultParagraphFont"/>
    <w:rsid w:val="00DE6826"/>
  </w:style>
  <w:style w:type="character" w:customStyle="1" w:styleId="st">
    <w:name w:val="st"/>
    <w:basedOn w:val="DefaultParagraphFont"/>
    <w:rsid w:val="006F6A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203362">
      <w:bodyDiv w:val="1"/>
      <w:marLeft w:val="0"/>
      <w:marRight w:val="0"/>
      <w:marTop w:val="0"/>
      <w:marBottom w:val="0"/>
      <w:divBdr>
        <w:top w:val="none" w:sz="0" w:space="0" w:color="auto"/>
        <w:left w:val="none" w:sz="0" w:space="0" w:color="auto"/>
        <w:bottom w:val="none" w:sz="0" w:space="0" w:color="auto"/>
        <w:right w:val="none" w:sz="0" w:space="0" w:color="auto"/>
      </w:divBdr>
      <w:divsChild>
        <w:div w:id="1294754305">
          <w:marLeft w:val="0"/>
          <w:marRight w:val="0"/>
          <w:marTop w:val="0"/>
          <w:marBottom w:val="0"/>
          <w:divBdr>
            <w:top w:val="none" w:sz="0" w:space="0" w:color="auto"/>
            <w:left w:val="none" w:sz="0" w:space="0" w:color="auto"/>
            <w:bottom w:val="none" w:sz="0" w:space="0" w:color="auto"/>
            <w:right w:val="none" w:sz="0" w:space="0" w:color="auto"/>
          </w:divBdr>
        </w:div>
      </w:divsChild>
    </w:div>
    <w:div w:id="204410065">
      <w:bodyDiv w:val="1"/>
      <w:marLeft w:val="0"/>
      <w:marRight w:val="0"/>
      <w:marTop w:val="0"/>
      <w:marBottom w:val="0"/>
      <w:divBdr>
        <w:top w:val="none" w:sz="0" w:space="0" w:color="auto"/>
        <w:left w:val="none" w:sz="0" w:space="0" w:color="auto"/>
        <w:bottom w:val="none" w:sz="0" w:space="0" w:color="auto"/>
        <w:right w:val="none" w:sz="0" w:space="0" w:color="auto"/>
      </w:divBdr>
      <w:divsChild>
        <w:div w:id="615602106">
          <w:marLeft w:val="0"/>
          <w:marRight w:val="0"/>
          <w:marTop w:val="0"/>
          <w:marBottom w:val="0"/>
          <w:divBdr>
            <w:top w:val="none" w:sz="0" w:space="0" w:color="auto"/>
            <w:left w:val="none" w:sz="0" w:space="0" w:color="auto"/>
            <w:bottom w:val="none" w:sz="0" w:space="0" w:color="auto"/>
            <w:right w:val="none" w:sz="0" w:space="0" w:color="auto"/>
          </w:divBdr>
          <w:divsChild>
            <w:div w:id="99187548">
              <w:marLeft w:val="0"/>
              <w:marRight w:val="0"/>
              <w:marTop w:val="0"/>
              <w:marBottom w:val="0"/>
              <w:divBdr>
                <w:top w:val="none" w:sz="0" w:space="0" w:color="auto"/>
                <w:left w:val="none" w:sz="0" w:space="0" w:color="auto"/>
                <w:bottom w:val="none" w:sz="0" w:space="0" w:color="auto"/>
                <w:right w:val="none" w:sz="0" w:space="0" w:color="auto"/>
              </w:divBdr>
              <w:divsChild>
                <w:div w:id="44762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631857">
      <w:bodyDiv w:val="1"/>
      <w:marLeft w:val="0"/>
      <w:marRight w:val="0"/>
      <w:marTop w:val="0"/>
      <w:marBottom w:val="0"/>
      <w:divBdr>
        <w:top w:val="none" w:sz="0" w:space="0" w:color="auto"/>
        <w:left w:val="none" w:sz="0" w:space="0" w:color="auto"/>
        <w:bottom w:val="none" w:sz="0" w:space="0" w:color="auto"/>
        <w:right w:val="none" w:sz="0" w:space="0" w:color="auto"/>
      </w:divBdr>
    </w:div>
    <w:div w:id="681514720">
      <w:bodyDiv w:val="1"/>
      <w:marLeft w:val="0"/>
      <w:marRight w:val="0"/>
      <w:marTop w:val="0"/>
      <w:marBottom w:val="0"/>
      <w:divBdr>
        <w:top w:val="none" w:sz="0" w:space="0" w:color="auto"/>
        <w:left w:val="none" w:sz="0" w:space="0" w:color="auto"/>
        <w:bottom w:val="none" w:sz="0" w:space="0" w:color="auto"/>
        <w:right w:val="none" w:sz="0" w:space="0" w:color="auto"/>
      </w:divBdr>
      <w:divsChild>
        <w:div w:id="358698377">
          <w:marLeft w:val="0"/>
          <w:marRight w:val="0"/>
          <w:marTop w:val="0"/>
          <w:marBottom w:val="0"/>
          <w:divBdr>
            <w:top w:val="none" w:sz="0" w:space="0" w:color="auto"/>
            <w:left w:val="none" w:sz="0" w:space="0" w:color="auto"/>
            <w:bottom w:val="none" w:sz="0" w:space="0" w:color="auto"/>
            <w:right w:val="none" w:sz="0" w:space="0" w:color="auto"/>
          </w:divBdr>
          <w:divsChild>
            <w:div w:id="202138828">
              <w:marLeft w:val="0"/>
              <w:marRight w:val="0"/>
              <w:marTop w:val="0"/>
              <w:marBottom w:val="0"/>
              <w:divBdr>
                <w:top w:val="none" w:sz="0" w:space="0" w:color="auto"/>
                <w:left w:val="none" w:sz="0" w:space="0" w:color="auto"/>
                <w:bottom w:val="none" w:sz="0" w:space="0" w:color="auto"/>
                <w:right w:val="none" w:sz="0" w:space="0" w:color="auto"/>
              </w:divBdr>
              <w:divsChild>
                <w:div w:id="12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966557">
      <w:bodyDiv w:val="1"/>
      <w:marLeft w:val="0"/>
      <w:marRight w:val="0"/>
      <w:marTop w:val="0"/>
      <w:marBottom w:val="0"/>
      <w:divBdr>
        <w:top w:val="none" w:sz="0" w:space="0" w:color="auto"/>
        <w:left w:val="none" w:sz="0" w:space="0" w:color="auto"/>
        <w:bottom w:val="none" w:sz="0" w:space="0" w:color="auto"/>
        <w:right w:val="none" w:sz="0" w:space="0" w:color="auto"/>
      </w:divBdr>
      <w:divsChild>
        <w:div w:id="1306853627">
          <w:marLeft w:val="0"/>
          <w:marRight w:val="0"/>
          <w:marTop w:val="0"/>
          <w:marBottom w:val="0"/>
          <w:divBdr>
            <w:top w:val="none" w:sz="0" w:space="0" w:color="auto"/>
            <w:left w:val="none" w:sz="0" w:space="0" w:color="auto"/>
            <w:bottom w:val="none" w:sz="0" w:space="0" w:color="auto"/>
            <w:right w:val="none" w:sz="0" w:space="0" w:color="auto"/>
          </w:divBdr>
          <w:divsChild>
            <w:div w:id="2121484979">
              <w:marLeft w:val="0"/>
              <w:marRight w:val="0"/>
              <w:marTop w:val="0"/>
              <w:marBottom w:val="0"/>
              <w:divBdr>
                <w:top w:val="none" w:sz="0" w:space="0" w:color="auto"/>
                <w:left w:val="none" w:sz="0" w:space="0" w:color="auto"/>
                <w:bottom w:val="none" w:sz="0" w:space="0" w:color="auto"/>
                <w:right w:val="none" w:sz="0" w:space="0" w:color="auto"/>
              </w:divBdr>
              <w:divsChild>
                <w:div w:id="168316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0045392">
      <w:bodyDiv w:val="1"/>
      <w:marLeft w:val="0"/>
      <w:marRight w:val="0"/>
      <w:marTop w:val="0"/>
      <w:marBottom w:val="0"/>
      <w:divBdr>
        <w:top w:val="none" w:sz="0" w:space="0" w:color="auto"/>
        <w:left w:val="none" w:sz="0" w:space="0" w:color="auto"/>
        <w:bottom w:val="none" w:sz="0" w:space="0" w:color="auto"/>
        <w:right w:val="none" w:sz="0" w:space="0" w:color="auto"/>
      </w:divBdr>
      <w:divsChild>
        <w:div w:id="1705986592">
          <w:marLeft w:val="0"/>
          <w:marRight w:val="0"/>
          <w:marTop w:val="0"/>
          <w:marBottom w:val="0"/>
          <w:divBdr>
            <w:top w:val="none" w:sz="0" w:space="0" w:color="auto"/>
            <w:left w:val="none" w:sz="0" w:space="0" w:color="auto"/>
            <w:bottom w:val="none" w:sz="0" w:space="0" w:color="auto"/>
            <w:right w:val="none" w:sz="0" w:space="0" w:color="auto"/>
          </w:divBdr>
          <w:divsChild>
            <w:div w:id="1857578764">
              <w:marLeft w:val="0"/>
              <w:marRight w:val="0"/>
              <w:marTop w:val="0"/>
              <w:marBottom w:val="0"/>
              <w:divBdr>
                <w:top w:val="none" w:sz="0" w:space="0" w:color="auto"/>
                <w:left w:val="none" w:sz="0" w:space="0" w:color="auto"/>
                <w:bottom w:val="none" w:sz="0" w:space="0" w:color="auto"/>
                <w:right w:val="none" w:sz="0" w:space="0" w:color="auto"/>
              </w:divBdr>
              <w:divsChild>
                <w:div w:id="156888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41736">
      <w:bodyDiv w:val="1"/>
      <w:marLeft w:val="0"/>
      <w:marRight w:val="0"/>
      <w:marTop w:val="0"/>
      <w:marBottom w:val="0"/>
      <w:divBdr>
        <w:top w:val="none" w:sz="0" w:space="0" w:color="auto"/>
        <w:left w:val="none" w:sz="0" w:space="0" w:color="auto"/>
        <w:bottom w:val="none" w:sz="0" w:space="0" w:color="auto"/>
        <w:right w:val="none" w:sz="0" w:space="0" w:color="auto"/>
      </w:divBdr>
      <w:divsChild>
        <w:div w:id="1956593518">
          <w:marLeft w:val="0"/>
          <w:marRight w:val="0"/>
          <w:marTop w:val="0"/>
          <w:marBottom w:val="0"/>
          <w:divBdr>
            <w:top w:val="none" w:sz="0" w:space="0" w:color="auto"/>
            <w:left w:val="none" w:sz="0" w:space="0" w:color="auto"/>
            <w:bottom w:val="none" w:sz="0" w:space="0" w:color="auto"/>
            <w:right w:val="none" w:sz="0" w:space="0" w:color="auto"/>
          </w:divBdr>
          <w:divsChild>
            <w:div w:id="623192340">
              <w:marLeft w:val="0"/>
              <w:marRight w:val="0"/>
              <w:marTop w:val="0"/>
              <w:marBottom w:val="0"/>
              <w:divBdr>
                <w:top w:val="none" w:sz="0" w:space="0" w:color="auto"/>
                <w:left w:val="none" w:sz="0" w:space="0" w:color="auto"/>
                <w:bottom w:val="none" w:sz="0" w:space="0" w:color="auto"/>
                <w:right w:val="none" w:sz="0" w:space="0" w:color="auto"/>
              </w:divBdr>
              <w:divsChild>
                <w:div w:id="158888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1225">
      <w:bodyDiv w:val="1"/>
      <w:marLeft w:val="0"/>
      <w:marRight w:val="0"/>
      <w:marTop w:val="0"/>
      <w:marBottom w:val="0"/>
      <w:divBdr>
        <w:top w:val="none" w:sz="0" w:space="0" w:color="auto"/>
        <w:left w:val="none" w:sz="0" w:space="0" w:color="auto"/>
        <w:bottom w:val="none" w:sz="0" w:space="0" w:color="auto"/>
        <w:right w:val="none" w:sz="0" w:space="0" w:color="auto"/>
      </w:divBdr>
      <w:divsChild>
        <w:div w:id="1367608459">
          <w:marLeft w:val="0"/>
          <w:marRight w:val="0"/>
          <w:marTop w:val="0"/>
          <w:marBottom w:val="0"/>
          <w:divBdr>
            <w:top w:val="none" w:sz="0" w:space="0" w:color="auto"/>
            <w:left w:val="none" w:sz="0" w:space="0" w:color="auto"/>
            <w:bottom w:val="none" w:sz="0" w:space="0" w:color="auto"/>
            <w:right w:val="none" w:sz="0" w:space="0" w:color="auto"/>
          </w:divBdr>
        </w:div>
        <w:div w:id="1818298325">
          <w:marLeft w:val="0"/>
          <w:marRight w:val="0"/>
          <w:marTop w:val="0"/>
          <w:marBottom w:val="0"/>
          <w:divBdr>
            <w:top w:val="none" w:sz="0" w:space="0" w:color="auto"/>
            <w:left w:val="none" w:sz="0" w:space="0" w:color="auto"/>
            <w:bottom w:val="none" w:sz="0" w:space="0" w:color="auto"/>
            <w:right w:val="none" w:sz="0" w:space="0" w:color="auto"/>
          </w:divBdr>
          <w:divsChild>
            <w:div w:id="90526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21952633">
      <w:bodyDiv w:val="1"/>
      <w:marLeft w:val="0"/>
      <w:marRight w:val="0"/>
      <w:marTop w:val="0"/>
      <w:marBottom w:val="0"/>
      <w:divBdr>
        <w:top w:val="none" w:sz="0" w:space="0" w:color="auto"/>
        <w:left w:val="none" w:sz="0" w:space="0" w:color="auto"/>
        <w:bottom w:val="none" w:sz="0" w:space="0" w:color="auto"/>
        <w:right w:val="none" w:sz="0" w:space="0" w:color="auto"/>
      </w:divBdr>
      <w:divsChild>
        <w:div w:id="636489639">
          <w:marLeft w:val="0"/>
          <w:marRight w:val="0"/>
          <w:marTop w:val="0"/>
          <w:marBottom w:val="0"/>
          <w:divBdr>
            <w:top w:val="none" w:sz="0" w:space="0" w:color="auto"/>
            <w:left w:val="none" w:sz="0" w:space="0" w:color="auto"/>
            <w:bottom w:val="none" w:sz="0" w:space="0" w:color="auto"/>
            <w:right w:val="none" w:sz="0" w:space="0" w:color="auto"/>
          </w:divBdr>
          <w:divsChild>
            <w:div w:id="151991918">
              <w:marLeft w:val="0"/>
              <w:marRight w:val="0"/>
              <w:marTop w:val="0"/>
              <w:marBottom w:val="0"/>
              <w:divBdr>
                <w:top w:val="none" w:sz="0" w:space="0" w:color="auto"/>
                <w:left w:val="none" w:sz="0" w:space="0" w:color="auto"/>
                <w:bottom w:val="none" w:sz="0" w:space="0" w:color="auto"/>
                <w:right w:val="none" w:sz="0" w:space="0" w:color="auto"/>
              </w:divBdr>
              <w:divsChild>
                <w:div w:id="18565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t.hampal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rbst@ccrma.stanford.edu" TargetMode="External"/><Relationship Id="rId5" Type="http://schemas.openxmlformats.org/officeDocument/2006/relationships/webSettings" Target="webSettings.xml"/><Relationship Id="rId10" Type="http://schemas.openxmlformats.org/officeDocument/2006/relationships/hyperlink" Target="mailto:riccardo.hofer@univie.ac.at" TargetMode="External"/><Relationship Id="rId4" Type="http://schemas.openxmlformats.org/officeDocument/2006/relationships/settings" Target="settings.xml"/><Relationship Id="rId9" Type="http://schemas.openxmlformats.org/officeDocument/2006/relationships/hyperlink" Target="mailto:maxime.garcia@y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37FE76-F665-435F-BAD5-D4FF630D2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730</Words>
  <Characters>61166</Characters>
  <Application>Microsoft Office Word</Application>
  <DocSecurity>0</DocSecurity>
  <Lines>509</Lines>
  <Paragraphs>14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71753</CharactersWithSpaces>
  <SharedDoc>false</SharedDoc>
  <HLinks>
    <vt:vector size="360" baseType="variant">
      <vt:variant>
        <vt:i4>5439604</vt:i4>
      </vt:variant>
      <vt:variant>
        <vt:i4>404</vt:i4>
      </vt:variant>
      <vt:variant>
        <vt:i4>0</vt:i4>
      </vt:variant>
      <vt:variant>
        <vt:i4>5</vt:i4>
      </vt:variant>
      <vt:variant>
        <vt:lpwstr>http://dx.doi.org/10.1016/j.compstruc.2012.10.022</vt:lpwstr>
      </vt:variant>
      <vt:variant>
        <vt:lpwstr/>
      </vt:variant>
      <vt:variant>
        <vt:i4>3080290</vt:i4>
      </vt:variant>
      <vt:variant>
        <vt:i4>401</vt:i4>
      </vt:variant>
      <vt:variant>
        <vt:i4>0</vt:i4>
      </vt:variant>
      <vt:variant>
        <vt:i4>5</vt:i4>
      </vt:variant>
      <vt:variant>
        <vt:lpwstr>http://dx.doi.org/10.1016/j.jvoice.2013.10.014</vt:lpwstr>
      </vt:variant>
      <vt:variant>
        <vt:lpwstr/>
      </vt:variant>
      <vt:variant>
        <vt:i4>5505027</vt:i4>
      </vt:variant>
      <vt:variant>
        <vt:i4>398</vt:i4>
      </vt:variant>
      <vt:variant>
        <vt:i4>0</vt:i4>
      </vt:variant>
      <vt:variant>
        <vt:i4>5</vt:i4>
      </vt:variant>
      <vt:variant>
        <vt:lpwstr>http://dx.doi.org/10.1016/j.jbiomech.2008.12.006</vt:lpwstr>
      </vt:variant>
      <vt:variant>
        <vt:lpwstr/>
      </vt:variant>
      <vt:variant>
        <vt:i4>5242995</vt:i4>
      </vt:variant>
      <vt:variant>
        <vt:i4>395</vt:i4>
      </vt:variant>
      <vt:variant>
        <vt:i4>0</vt:i4>
      </vt:variant>
      <vt:variant>
        <vt:i4>5</vt:i4>
      </vt:variant>
      <vt:variant>
        <vt:lpwstr>http://dx.doi.org/10.1016/j.compstruc.2012.10.015</vt:lpwstr>
      </vt:variant>
      <vt:variant>
        <vt:lpwstr/>
      </vt:variant>
      <vt:variant>
        <vt:i4>4194423</vt:i4>
      </vt:variant>
      <vt:variant>
        <vt:i4>392</vt:i4>
      </vt:variant>
      <vt:variant>
        <vt:i4>0</vt:i4>
      </vt:variant>
      <vt:variant>
        <vt:i4>5</vt:i4>
      </vt:variant>
      <vt:variant>
        <vt:lpwstr>http://dx.doi.org/10.1016/j.medengphy.2012.11.002</vt:lpwstr>
      </vt:variant>
      <vt:variant>
        <vt:lpwstr/>
      </vt:variant>
      <vt:variant>
        <vt:i4>2752613</vt:i4>
      </vt:variant>
      <vt:variant>
        <vt:i4>389</vt:i4>
      </vt:variant>
      <vt:variant>
        <vt:i4>0</vt:i4>
      </vt:variant>
      <vt:variant>
        <vt:i4>5</vt:i4>
      </vt:variant>
      <vt:variant>
        <vt:lpwstr>http://dx.doi.org/10.1016/j.jvoice.2005.12.002</vt:lpwstr>
      </vt:variant>
      <vt:variant>
        <vt:lpwstr/>
      </vt:variant>
      <vt:variant>
        <vt:i4>2818169</vt:i4>
      </vt:variant>
      <vt:variant>
        <vt:i4>386</vt:i4>
      </vt:variant>
      <vt:variant>
        <vt:i4>0</vt:i4>
      </vt:variant>
      <vt:variant>
        <vt:i4>5</vt:i4>
      </vt:variant>
      <vt:variant>
        <vt:lpwstr>http://dx.doi.org/10.1016/j.specom.2007.07.002</vt:lpwstr>
      </vt:variant>
      <vt:variant>
        <vt:lpwstr/>
      </vt:variant>
      <vt:variant>
        <vt:i4>8126473</vt:i4>
      </vt:variant>
      <vt:variant>
        <vt:i4>383</vt:i4>
      </vt:variant>
      <vt:variant>
        <vt:i4>0</vt:i4>
      </vt:variant>
      <vt:variant>
        <vt:i4>5</vt:i4>
      </vt:variant>
      <vt:variant>
        <vt:lpwstr>http://dx.doi.org/10.1016/S0892-1997(00)80004-1</vt:lpwstr>
      </vt:variant>
      <vt:variant>
        <vt:lpwstr/>
      </vt:variant>
      <vt:variant>
        <vt:i4>3014760</vt:i4>
      </vt:variant>
      <vt:variant>
        <vt:i4>380</vt:i4>
      </vt:variant>
      <vt:variant>
        <vt:i4>0</vt:i4>
      </vt:variant>
      <vt:variant>
        <vt:i4>5</vt:i4>
      </vt:variant>
      <vt:variant>
        <vt:lpwstr>http://dx.doi.org/10.1016/j.compbiomed.2008.10.001</vt:lpwstr>
      </vt:variant>
      <vt:variant>
        <vt:lpwstr/>
      </vt:variant>
      <vt:variant>
        <vt:i4>4194361</vt:i4>
      </vt:variant>
      <vt:variant>
        <vt:i4>376</vt:i4>
      </vt:variant>
      <vt:variant>
        <vt:i4>0</vt:i4>
      </vt:variant>
      <vt:variant>
        <vt:i4>5</vt:i4>
      </vt:variant>
      <vt:variant>
        <vt:lpwstr/>
      </vt:variant>
      <vt:variant>
        <vt:lpwstr>_ENREF_12</vt:lpwstr>
      </vt:variant>
      <vt:variant>
        <vt:i4>4194361</vt:i4>
      </vt:variant>
      <vt:variant>
        <vt:i4>374</vt:i4>
      </vt:variant>
      <vt:variant>
        <vt:i4>0</vt:i4>
      </vt:variant>
      <vt:variant>
        <vt:i4>5</vt:i4>
      </vt:variant>
      <vt:variant>
        <vt:lpwstr/>
      </vt:variant>
      <vt:variant>
        <vt:lpwstr>_ENREF_12</vt:lpwstr>
      </vt:variant>
      <vt:variant>
        <vt:i4>4194361</vt:i4>
      </vt:variant>
      <vt:variant>
        <vt:i4>372</vt:i4>
      </vt:variant>
      <vt:variant>
        <vt:i4>0</vt:i4>
      </vt:variant>
      <vt:variant>
        <vt:i4>5</vt:i4>
      </vt:variant>
      <vt:variant>
        <vt:lpwstr/>
      </vt:variant>
      <vt:variant>
        <vt:lpwstr>_ENREF_12</vt:lpwstr>
      </vt:variant>
      <vt:variant>
        <vt:i4>4194361</vt:i4>
      </vt:variant>
      <vt:variant>
        <vt:i4>370</vt:i4>
      </vt:variant>
      <vt:variant>
        <vt:i4>0</vt:i4>
      </vt:variant>
      <vt:variant>
        <vt:i4>5</vt:i4>
      </vt:variant>
      <vt:variant>
        <vt:lpwstr/>
      </vt:variant>
      <vt:variant>
        <vt:lpwstr>_ENREF_12</vt:lpwstr>
      </vt:variant>
      <vt:variant>
        <vt:i4>4194361</vt:i4>
      </vt:variant>
      <vt:variant>
        <vt:i4>368</vt:i4>
      </vt:variant>
      <vt:variant>
        <vt:i4>0</vt:i4>
      </vt:variant>
      <vt:variant>
        <vt:i4>5</vt:i4>
      </vt:variant>
      <vt:variant>
        <vt:lpwstr/>
      </vt:variant>
      <vt:variant>
        <vt:lpwstr>_ENREF_12</vt:lpwstr>
      </vt:variant>
      <vt:variant>
        <vt:i4>4194361</vt:i4>
      </vt:variant>
      <vt:variant>
        <vt:i4>366</vt:i4>
      </vt:variant>
      <vt:variant>
        <vt:i4>0</vt:i4>
      </vt:variant>
      <vt:variant>
        <vt:i4>5</vt:i4>
      </vt:variant>
      <vt:variant>
        <vt:lpwstr/>
      </vt:variant>
      <vt:variant>
        <vt:lpwstr>_ENREF_12</vt:lpwstr>
      </vt:variant>
      <vt:variant>
        <vt:i4>4194361</vt:i4>
      </vt:variant>
      <vt:variant>
        <vt:i4>364</vt:i4>
      </vt:variant>
      <vt:variant>
        <vt:i4>0</vt:i4>
      </vt:variant>
      <vt:variant>
        <vt:i4>5</vt:i4>
      </vt:variant>
      <vt:variant>
        <vt:lpwstr/>
      </vt:variant>
      <vt:variant>
        <vt:lpwstr>_ENREF_12</vt:lpwstr>
      </vt:variant>
      <vt:variant>
        <vt:i4>4194361</vt:i4>
      </vt:variant>
      <vt:variant>
        <vt:i4>362</vt:i4>
      </vt:variant>
      <vt:variant>
        <vt:i4>0</vt:i4>
      </vt:variant>
      <vt:variant>
        <vt:i4>5</vt:i4>
      </vt:variant>
      <vt:variant>
        <vt:lpwstr/>
      </vt:variant>
      <vt:variant>
        <vt:lpwstr>_ENREF_12</vt:lpwstr>
      </vt:variant>
      <vt:variant>
        <vt:i4>4194361</vt:i4>
      </vt:variant>
      <vt:variant>
        <vt:i4>360</vt:i4>
      </vt:variant>
      <vt:variant>
        <vt:i4>0</vt:i4>
      </vt:variant>
      <vt:variant>
        <vt:i4>5</vt:i4>
      </vt:variant>
      <vt:variant>
        <vt:lpwstr/>
      </vt:variant>
      <vt:variant>
        <vt:lpwstr>_ENREF_12</vt:lpwstr>
      </vt:variant>
      <vt:variant>
        <vt:i4>4194361</vt:i4>
      </vt:variant>
      <vt:variant>
        <vt:i4>358</vt:i4>
      </vt:variant>
      <vt:variant>
        <vt:i4>0</vt:i4>
      </vt:variant>
      <vt:variant>
        <vt:i4>5</vt:i4>
      </vt:variant>
      <vt:variant>
        <vt:lpwstr/>
      </vt:variant>
      <vt:variant>
        <vt:lpwstr>_ENREF_12</vt:lpwstr>
      </vt:variant>
      <vt:variant>
        <vt:i4>4194361</vt:i4>
      </vt:variant>
      <vt:variant>
        <vt:i4>356</vt:i4>
      </vt:variant>
      <vt:variant>
        <vt:i4>0</vt:i4>
      </vt:variant>
      <vt:variant>
        <vt:i4>5</vt:i4>
      </vt:variant>
      <vt:variant>
        <vt:lpwstr/>
      </vt:variant>
      <vt:variant>
        <vt:lpwstr>_ENREF_12</vt:lpwstr>
      </vt:variant>
      <vt:variant>
        <vt:i4>4194361</vt:i4>
      </vt:variant>
      <vt:variant>
        <vt:i4>354</vt:i4>
      </vt:variant>
      <vt:variant>
        <vt:i4>0</vt:i4>
      </vt:variant>
      <vt:variant>
        <vt:i4>5</vt:i4>
      </vt:variant>
      <vt:variant>
        <vt:lpwstr/>
      </vt:variant>
      <vt:variant>
        <vt:lpwstr>_ENREF_12</vt:lpwstr>
      </vt:variant>
      <vt:variant>
        <vt:i4>4194361</vt:i4>
      </vt:variant>
      <vt:variant>
        <vt:i4>352</vt:i4>
      </vt:variant>
      <vt:variant>
        <vt:i4>0</vt:i4>
      </vt:variant>
      <vt:variant>
        <vt:i4>5</vt:i4>
      </vt:variant>
      <vt:variant>
        <vt:lpwstr/>
      </vt:variant>
      <vt:variant>
        <vt:lpwstr>_ENREF_12</vt:lpwstr>
      </vt:variant>
      <vt:variant>
        <vt:i4>4194361</vt:i4>
      </vt:variant>
      <vt:variant>
        <vt:i4>350</vt:i4>
      </vt:variant>
      <vt:variant>
        <vt:i4>0</vt:i4>
      </vt:variant>
      <vt:variant>
        <vt:i4>5</vt:i4>
      </vt:variant>
      <vt:variant>
        <vt:lpwstr/>
      </vt:variant>
      <vt:variant>
        <vt:lpwstr>_ENREF_12</vt:lpwstr>
      </vt:variant>
      <vt:variant>
        <vt:i4>4194361</vt:i4>
      </vt:variant>
      <vt:variant>
        <vt:i4>348</vt:i4>
      </vt:variant>
      <vt:variant>
        <vt:i4>0</vt:i4>
      </vt:variant>
      <vt:variant>
        <vt:i4>5</vt:i4>
      </vt:variant>
      <vt:variant>
        <vt:lpwstr/>
      </vt:variant>
      <vt:variant>
        <vt:lpwstr>_ENREF_12</vt:lpwstr>
      </vt:variant>
      <vt:variant>
        <vt:i4>4194361</vt:i4>
      </vt:variant>
      <vt:variant>
        <vt:i4>338</vt:i4>
      </vt:variant>
      <vt:variant>
        <vt:i4>0</vt:i4>
      </vt:variant>
      <vt:variant>
        <vt:i4>5</vt:i4>
      </vt:variant>
      <vt:variant>
        <vt:lpwstr/>
      </vt:variant>
      <vt:variant>
        <vt:lpwstr>_ENREF_12</vt:lpwstr>
      </vt:variant>
      <vt:variant>
        <vt:i4>4456459</vt:i4>
      </vt:variant>
      <vt:variant>
        <vt:i4>332</vt:i4>
      </vt:variant>
      <vt:variant>
        <vt:i4>0</vt:i4>
      </vt:variant>
      <vt:variant>
        <vt:i4>5</vt:i4>
      </vt:variant>
      <vt:variant>
        <vt:lpwstr/>
      </vt:variant>
      <vt:variant>
        <vt:lpwstr>_ENREF_5</vt:lpwstr>
      </vt:variant>
      <vt:variant>
        <vt:i4>4194315</vt:i4>
      </vt:variant>
      <vt:variant>
        <vt:i4>326</vt:i4>
      </vt:variant>
      <vt:variant>
        <vt:i4>0</vt:i4>
      </vt:variant>
      <vt:variant>
        <vt:i4>5</vt:i4>
      </vt:variant>
      <vt:variant>
        <vt:lpwstr/>
      </vt:variant>
      <vt:variant>
        <vt:lpwstr>_ENREF_1</vt:lpwstr>
      </vt:variant>
      <vt:variant>
        <vt:i4>4194361</vt:i4>
      </vt:variant>
      <vt:variant>
        <vt:i4>324</vt:i4>
      </vt:variant>
      <vt:variant>
        <vt:i4>0</vt:i4>
      </vt:variant>
      <vt:variant>
        <vt:i4>5</vt:i4>
      </vt:variant>
      <vt:variant>
        <vt:lpwstr/>
      </vt:variant>
      <vt:variant>
        <vt:lpwstr>_ENREF_12</vt:lpwstr>
      </vt:variant>
      <vt:variant>
        <vt:i4>4194361</vt:i4>
      </vt:variant>
      <vt:variant>
        <vt:i4>322</vt:i4>
      </vt:variant>
      <vt:variant>
        <vt:i4>0</vt:i4>
      </vt:variant>
      <vt:variant>
        <vt:i4>5</vt:i4>
      </vt:variant>
      <vt:variant>
        <vt:lpwstr/>
      </vt:variant>
      <vt:variant>
        <vt:lpwstr>_ENREF_12</vt:lpwstr>
      </vt:variant>
      <vt:variant>
        <vt:i4>4194361</vt:i4>
      </vt:variant>
      <vt:variant>
        <vt:i4>320</vt:i4>
      </vt:variant>
      <vt:variant>
        <vt:i4>0</vt:i4>
      </vt:variant>
      <vt:variant>
        <vt:i4>5</vt:i4>
      </vt:variant>
      <vt:variant>
        <vt:lpwstr/>
      </vt:variant>
      <vt:variant>
        <vt:lpwstr>_ENREF_12</vt:lpwstr>
      </vt:variant>
      <vt:variant>
        <vt:i4>4194361</vt:i4>
      </vt:variant>
      <vt:variant>
        <vt:i4>318</vt:i4>
      </vt:variant>
      <vt:variant>
        <vt:i4>0</vt:i4>
      </vt:variant>
      <vt:variant>
        <vt:i4>5</vt:i4>
      </vt:variant>
      <vt:variant>
        <vt:lpwstr/>
      </vt:variant>
      <vt:variant>
        <vt:lpwstr>_ENREF_12</vt:lpwstr>
      </vt:variant>
      <vt:variant>
        <vt:i4>4194361</vt:i4>
      </vt:variant>
      <vt:variant>
        <vt:i4>316</vt:i4>
      </vt:variant>
      <vt:variant>
        <vt:i4>0</vt:i4>
      </vt:variant>
      <vt:variant>
        <vt:i4>5</vt:i4>
      </vt:variant>
      <vt:variant>
        <vt:lpwstr/>
      </vt:variant>
      <vt:variant>
        <vt:lpwstr>_ENREF_12</vt:lpwstr>
      </vt:variant>
      <vt:variant>
        <vt:i4>4194361</vt:i4>
      </vt:variant>
      <vt:variant>
        <vt:i4>314</vt:i4>
      </vt:variant>
      <vt:variant>
        <vt:i4>0</vt:i4>
      </vt:variant>
      <vt:variant>
        <vt:i4>5</vt:i4>
      </vt:variant>
      <vt:variant>
        <vt:lpwstr/>
      </vt:variant>
      <vt:variant>
        <vt:lpwstr>_ENREF_12</vt:lpwstr>
      </vt:variant>
      <vt:variant>
        <vt:i4>4194361</vt:i4>
      </vt:variant>
      <vt:variant>
        <vt:i4>312</vt:i4>
      </vt:variant>
      <vt:variant>
        <vt:i4>0</vt:i4>
      </vt:variant>
      <vt:variant>
        <vt:i4>5</vt:i4>
      </vt:variant>
      <vt:variant>
        <vt:lpwstr/>
      </vt:variant>
      <vt:variant>
        <vt:lpwstr>_ENREF_12</vt:lpwstr>
      </vt:variant>
      <vt:variant>
        <vt:i4>4194361</vt:i4>
      </vt:variant>
      <vt:variant>
        <vt:i4>310</vt:i4>
      </vt:variant>
      <vt:variant>
        <vt:i4>0</vt:i4>
      </vt:variant>
      <vt:variant>
        <vt:i4>5</vt:i4>
      </vt:variant>
      <vt:variant>
        <vt:lpwstr/>
      </vt:variant>
      <vt:variant>
        <vt:lpwstr>_ENREF_12</vt:lpwstr>
      </vt:variant>
      <vt:variant>
        <vt:i4>4194361</vt:i4>
      </vt:variant>
      <vt:variant>
        <vt:i4>308</vt:i4>
      </vt:variant>
      <vt:variant>
        <vt:i4>0</vt:i4>
      </vt:variant>
      <vt:variant>
        <vt:i4>5</vt:i4>
      </vt:variant>
      <vt:variant>
        <vt:lpwstr/>
      </vt:variant>
      <vt:variant>
        <vt:lpwstr>_ENREF_12</vt:lpwstr>
      </vt:variant>
      <vt:variant>
        <vt:i4>4194361</vt:i4>
      </vt:variant>
      <vt:variant>
        <vt:i4>306</vt:i4>
      </vt:variant>
      <vt:variant>
        <vt:i4>0</vt:i4>
      </vt:variant>
      <vt:variant>
        <vt:i4>5</vt:i4>
      </vt:variant>
      <vt:variant>
        <vt:lpwstr/>
      </vt:variant>
      <vt:variant>
        <vt:lpwstr>_ENREF_12</vt:lpwstr>
      </vt:variant>
      <vt:variant>
        <vt:i4>4194361</vt:i4>
      </vt:variant>
      <vt:variant>
        <vt:i4>304</vt:i4>
      </vt:variant>
      <vt:variant>
        <vt:i4>0</vt:i4>
      </vt:variant>
      <vt:variant>
        <vt:i4>5</vt:i4>
      </vt:variant>
      <vt:variant>
        <vt:lpwstr/>
      </vt:variant>
      <vt:variant>
        <vt:lpwstr>_ENREF_12</vt:lpwstr>
      </vt:variant>
      <vt:variant>
        <vt:i4>4194361</vt:i4>
      </vt:variant>
      <vt:variant>
        <vt:i4>302</vt:i4>
      </vt:variant>
      <vt:variant>
        <vt:i4>0</vt:i4>
      </vt:variant>
      <vt:variant>
        <vt:i4>5</vt:i4>
      </vt:variant>
      <vt:variant>
        <vt:lpwstr/>
      </vt:variant>
      <vt:variant>
        <vt:lpwstr>_ENREF_12</vt:lpwstr>
      </vt:variant>
      <vt:variant>
        <vt:i4>4194361</vt:i4>
      </vt:variant>
      <vt:variant>
        <vt:i4>300</vt:i4>
      </vt:variant>
      <vt:variant>
        <vt:i4>0</vt:i4>
      </vt:variant>
      <vt:variant>
        <vt:i4>5</vt:i4>
      </vt:variant>
      <vt:variant>
        <vt:lpwstr/>
      </vt:variant>
      <vt:variant>
        <vt:lpwstr>_ENREF_12</vt:lpwstr>
      </vt:variant>
      <vt:variant>
        <vt:i4>4194361</vt:i4>
      </vt:variant>
      <vt:variant>
        <vt:i4>298</vt:i4>
      </vt:variant>
      <vt:variant>
        <vt:i4>0</vt:i4>
      </vt:variant>
      <vt:variant>
        <vt:i4>5</vt:i4>
      </vt:variant>
      <vt:variant>
        <vt:lpwstr/>
      </vt:variant>
      <vt:variant>
        <vt:lpwstr>_ENREF_12</vt:lpwstr>
      </vt:variant>
      <vt:variant>
        <vt:i4>4194361</vt:i4>
      </vt:variant>
      <vt:variant>
        <vt:i4>296</vt:i4>
      </vt:variant>
      <vt:variant>
        <vt:i4>0</vt:i4>
      </vt:variant>
      <vt:variant>
        <vt:i4>5</vt:i4>
      </vt:variant>
      <vt:variant>
        <vt:lpwstr/>
      </vt:variant>
      <vt:variant>
        <vt:lpwstr>_ENREF_12</vt:lpwstr>
      </vt:variant>
      <vt:variant>
        <vt:i4>4194362</vt:i4>
      </vt:variant>
      <vt:variant>
        <vt:i4>286</vt:i4>
      </vt:variant>
      <vt:variant>
        <vt:i4>0</vt:i4>
      </vt:variant>
      <vt:variant>
        <vt:i4>5</vt:i4>
      </vt:variant>
      <vt:variant>
        <vt:lpwstr/>
      </vt:variant>
      <vt:variant>
        <vt:lpwstr>_ENREF_11</vt:lpwstr>
      </vt:variant>
      <vt:variant>
        <vt:i4>4456459</vt:i4>
      </vt:variant>
      <vt:variant>
        <vt:i4>280</vt:i4>
      </vt:variant>
      <vt:variant>
        <vt:i4>0</vt:i4>
      </vt:variant>
      <vt:variant>
        <vt:i4>5</vt:i4>
      </vt:variant>
      <vt:variant>
        <vt:lpwstr/>
      </vt:variant>
      <vt:variant>
        <vt:lpwstr>_ENREF_5</vt:lpwstr>
      </vt:variant>
      <vt:variant>
        <vt:i4>4194315</vt:i4>
      </vt:variant>
      <vt:variant>
        <vt:i4>274</vt:i4>
      </vt:variant>
      <vt:variant>
        <vt:i4>0</vt:i4>
      </vt:variant>
      <vt:variant>
        <vt:i4>5</vt:i4>
      </vt:variant>
      <vt:variant>
        <vt:lpwstr/>
      </vt:variant>
      <vt:variant>
        <vt:lpwstr>_ENREF_1</vt:lpwstr>
      </vt:variant>
      <vt:variant>
        <vt:i4>4522042</vt:i4>
      </vt:variant>
      <vt:variant>
        <vt:i4>268</vt:i4>
      </vt:variant>
      <vt:variant>
        <vt:i4>0</vt:i4>
      </vt:variant>
      <vt:variant>
        <vt:i4>5</vt:i4>
      </vt:variant>
      <vt:variant>
        <vt:lpwstr/>
      </vt:variant>
      <vt:variant>
        <vt:lpwstr>_ENREF_41</vt:lpwstr>
      </vt:variant>
      <vt:variant>
        <vt:i4>4521995</vt:i4>
      </vt:variant>
      <vt:variant>
        <vt:i4>260</vt:i4>
      </vt:variant>
      <vt:variant>
        <vt:i4>0</vt:i4>
      </vt:variant>
      <vt:variant>
        <vt:i4>5</vt:i4>
      </vt:variant>
      <vt:variant>
        <vt:lpwstr/>
      </vt:variant>
      <vt:variant>
        <vt:lpwstr>_ENREF_4</vt:lpwstr>
      </vt:variant>
      <vt:variant>
        <vt:i4>4325434</vt:i4>
      </vt:variant>
      <vt:variant>
        <vt:i4>252</vt:i4>
      </vt:variant>
      <vt:variant>
        <vt:i4>0</vt:i4>
      </vt:variant>
      <vt:variant>
        <vt:i4>5</vt:i4>
      </vt:variant>
      <vt:variant>
        <vt:lpwstr/>
      </vt:variant>
      <vt:variant>
        <vt:lpwstr>_ENREF_31</vt:lpwstr>
      </vt:variant>
      <vt:variant>
        <vt:i4>4194362</vt:i4>
      </vt:variant>
      <vt:variant>
        <vt:i4>248</vt:i4>
      </vt:variant>
      <vt:variant>
        <vt:i4>0</vt:i4>
      </vt:variant>
      <vt:variant>
        <vt:i4>5</vt:i4>
      </vt:variant>
      <vt:variant>
        <vt:lpwstr/>
      </vt:variant>
      <vt:variant>
        <vt:lpwstr>_ENREF_11</vt:lpwstr>
      </vt:variant>
      <vt:variant>
        <vt:i4>4456459</vt:i4>
      </vt:variant>
      <vt:variant>
        <vt:i4>245</vt:i4>
      </vt:variant>
      <vt:variant>
        <vt:i4>0</vt:i4>
      </vt:variant>
      <vt:variant>
        <vt:i4>5</vt:i4>
      </vt:variant>
      <vt:variant>
        <vt:lpwstr/>
      </vt:variant>
      <vt:variant>
        <vt:lpwstr>_ENREF_5</vt:lpwstr>
      </vt:variant>
      <vt:variant>
        <vt:i4>4194363</vt:i4>
      </vt:variant>
      <vt:variant>
        <vt:i4>110</vt:i4>
      </vt:variant>
      <vt:variant>
        <vt:i4>0</vt:i4>
      </vt:variant>
      <vt:variant>
        <vt:i4>5</vt:i4>
      </vt:variant>
      <vt:variant>
        <vt:lpwstr/>
      </vt:variant>
      <vt:variant>
        <vt:lpwstr>_ENREF_10</vt:lpwstr>
      </vt:variant>
      <vt:variant>
        <vt:i4>7733355</vt:i4>
      </vt:variant>
      <vt:variant>
        <vt:i4>89</vt:i4>
      </vt:variant>
      <vt:variant>
        <vt:i4>0</vt:i4>
      </vt:variant>
      <vt:variant>
        <vt:i4>5</vt:i4>
      </vt:variant>
      <vt:variant>
        <vt:lpwstr>http://www.jove.com/files/Instructions_for_Authors.pdf</vt:lpwstr>
      </vt:variant>
      <vt:variant>
        <vt:lpwstr/>
      </vt:variant>
      <vt:variant>
        <vt:i4>4194363</vt:i4>
      </vt:variant>
      <vt:variant>
        <vt:i4>83</vt:i4>
      </vt:variant>
      <vt:variant>
        <vt:i4>0</vt:i4>
      </vt:variant>
      <vt:variant>
        <vt:i4>5</vt:i4>
      </vt:variant>
      <vt:variant>
        <vt:lpwstr/>
      </vt:variant>
      <vt:variant>
        <vt:lpwstr>_ENREF_10</vt:lpwstr>
      </vt:variant>
      <vt:variant>
        <vt:i4>4521995</vt:i4>
      </vt:variant>
      <vt:variant>
        <vt:i4>67</vt:i4>
      </vt:variant>
      <vt:variant>
        <vt:i4>0</vt:i4>
      </vt:variant>
      <vt:variant>
        <vt:i4>5</vt:i4>
      </vt:variant>
      <vt:variant>
        <vt:lpwstr/>
      </vt:variant>
      <vt:variant>
        <vt:lpwstr>_ENREF_4</vt:lpwstr>
      </vt:variant>
      <vt:variant>
        <vt:i4>4325387</vt:i4>
      </vt:variant>
      <vt:variant>
        <vt:i4>61</vt:i4>
      </vt:variant>
      <vt:variant>
        <vt:i4>0</vt:i4>
      </vt:variant>
      <vt:variant>
        <vt:i4>5</vt:i4>
      </vt:variant>
      <vt:variant>
        <vt:lpwstr/>
      </vt:variant>
      <vt:variant>
        <vt:lpwstr>_ENREF_3</vt:lpwstr>
      </vt:variant>
      <vt:variant>
        <vt:i4>4325387</vt:i4>
      </vt:variant>
      <vt:variant>
        <vt:i4>50</vt:i4>
      </vt:variant>
      <vt:variant>
        <vt:i4>0</vt:i4>
      </vt:variant>
      <vt:variant>
        <vt:i4>5</vt:i4>
      </vt:variant>
      <vt:variant>
        <vt:lpwstr/>
      </vt:variant>
      <vt:variant>
        <vt:lpwstr>_ENREF_3</vt:lpwstr>
      </vt:variant>
      <vt:variant>
        <vt:i4>4390923</vt:i4>
      </vt:variant>
      <vt:variant>
        <vt:i4>44</vt:i4>
      </vt:variant>
      <vt:variant>
        <vt:i4>0</vt:i4>
      </vt:variant>
      <vt:variant>
        <vt:i4>5</vt:i4>
      </vt:variant>
      <vt:variant>
        <vt:lpwstr/>
      </vt:variant>
      <vt:variant>
        <vt:lpwstr>_ENREF_2</vt:lpwstr>
      </vt:variant>
      <vt:variant>
        <vt:i4>4194315</vt:i4>
      </vt:variant>
      <vt:variant>
        <vt:i4>6</vt:i4>
      </vt:variant>
      <vt:variant>
        <vt:i4>0</vt:i4>
      </vt:variant>
      <vt:variant>
        <vt:i4>5</vt:i4>
      </vt:variant>
      <vt:variant>
        <vt:lpwstr/>
      </vt:variant>
      <vt:variant>
        <vt:lpwstr>_ENREF_1</vt:lpwstr>
      </vt:variant>
      <vt:variant>
        <vt:i4>6946821</vt:i4>
      </vt:variant>
      <vt:variant>
        <vt:i4>3</vt:i4>
      </vt:variant>
      <vt:variant>
        <vt:i4>0</vt:i4>
      </vt:variant>
      <vt:variant>
        <vt:i4>5</vt:i4>
      </vt:variant>
      <vt:variant>
        <vt:lpwstr>mailto:herbst@ccrma.stanford.edu</vt:lpwstr>
      </vt:variant>
      <vt:variant>
        <vt:lpwstr/>
      </vt:variant>
      <vt:variant>
        <vt:i4>65653</vt:i4>
      </vt:variant>
      <vt:variant>
        <vt:i4>0</vt:i4>
      </vt:variant>
      <vt:variant>
        <vt:i4>0</vt:i4>
      </vt:variant>
      <vt:variant>
        <vt:i4>5</vt:i4>
      </vt:variant>
      <vt:variant>
        <vt:lpwstr>mailto:vit.hampal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12-07T15:54:00Z</cp:lastPrinted>
  <dcterms:created xsi:type="dcterms:W3CDTF">2016-12-20T14:54:00Z</dcterms:created>
  <dcterms:modified xsi:type="dcterms:W3CDTF">2016-12-2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